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C54A63A" w14:textId="77777777" w:rsidR="004D6B86" w:rsidRDefault="00921160">
      <w:pPr>
        <w:pStyle w:val="Title"/>
      </w:pPr>
      <w:r w:rsidRPr="00921160">
        <w:t>Adaptive Rewiring on Logistic Maps with Heterogeneous Parameters</w:t>
      </w:r>
    </w:p>
    <w:p w14:paraId="7679B072" w14:textId="77777777" w:rsidR="004D6B86" w:rsidRDefault="002C7C01">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14:paraId="3572FA27" w14:textId="77777777" w:rsidR="004D6B86" w:rsidRDefault="002C7C01">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14:paraId="16F38403"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14:paraId="171C1267" w14:textId="77777777" w:rsidR="004D6B86" w:rsidRPr="00A4757D" w:rsidRDefault="00A4757D">
          <w:r>
            <w:t>Include any grant/funding information and a complete correspondence address.</w:t>
          </w:r>
        </w:p>
      </w:sdtContent>
    </w:sdt>
    <w:p w14:paraId="2AFAAC72" w14:textId="77777777" w:rsidR="004D6B86" w:rsidRDefault="00345333">
      <w:pPr>
        <w:pStyle w:val="SectionTitle"/>
      </w:pPr>
      <w:r>
        <w:lastRenderedPageBreak/>
        <w:t>Abstract</w:t>
      </w:r>
    </w:p>
    <w:sdt>
      <w:sdtPr>
        <w:alias w:val="Enter abstract content:"/>
        <w:tag w:val="Enter abstract content:"/>
        <w:id w:val="1605225004"/>
        <w:placeholder>
          <w:docPart w:val="0D21763707B94ABF82BAEEB6AD158BD4"/>
        </w:placeholder>
        <w:temporary/>
        <w:showingPlcHdr/>
        <w15:appearance w15:val="hidden"/>
      </w:sdtPr>
      <w:sdtContent>
        <w:p w14:paraId="6DB65FA3" w14:textId="77777777" w:rsidR="004D6B86" w:rsidRPr="004D4F8C" w:rsidRDefault="004D4F8C">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sdtContent>
    </w:sdt>
    <w:p w14:paraId="087FE256" w14:textId="77777777" w:rsidR="004D6B86" w:rsidRDefault="00345333">
      <w:r>
        <w:rPr>
          <w:rStyle w:val="Emphasis"/>
        </w:rPr>
        <w:t>Keywords</w:t>
      </w:r>
      <w:r w:rsidR="004D4F8C">
        <w:t xml:space="preserve">: </w:t>
      </w:r>
      <w:sdt>
        <w:sdtPr>
          <w:alias w:val="Enter keyword(s):"/>
          <w:tag w:val="Enter keyword(s):"/>
          <w:id w:val="1402711190"/>
          <w:placeholder>
            <w:docPart w:val="6E932D2222FB46C9803A69B534DCF1D5"/>
          </w:placeholder>
          <w:temporary/>
          <w:showingPlcHdr/>
          <w15:appearance w15:val="hidden"/>
        </w:sdtPr>
        <w:sdtContent>
          <w:r w:rsidR="004D4F8C" w:rsidRPr="00921160">
            <w:t>Add keywords here. To replace this (or any) tip text with your own, just select it and then start typing. Don’t include space to the right or left of the characters in your selection.</w:t>
          </w:r>
        </w:sdtContent>
      </w:sdt>
    </w:p>
    <w:p w14:paraId="2D1AA2EF" w14:textId="77777777" w:rsidR="006D7EE9" w:rsidRDefault="00921160" w:rsidP="006D7EE9">
      <w:pPr>
        <w:pStyle w:val="SectionTitle"/>
      </w:pPr>
      <w:r w:rsidRPr="00921160">
        <w:lastRenderedPageBreak/>
        <w:t>Adaptive Rewiring on Logistic Maps with Heterogeneous Parameters</w:t>
      </w:r>
    </w:p>
    <w:p w14:paraId="71E96C4F" w14:textId="77777777" w:rsidR="00921160" w:rsidRDefault="00822477" w:rsidP="00822477">
      <w:pPr>
        <w:pStyle w:val="Heading1"/>
      </w:pPr>
      <w:r>
        <w:t>Introduction</w:t>
      </w:r>
      <w:r w:rsidR="006D7EE9">
        <w:t xml:space="preserve"> </w:t>
      </w:r>
    </w:p>
    <w:p w14:paraId="22ED0976" w14:textId="36EA58D7" w:rsidR="004F3890" w:rsidRPr="00B15503" w:rsidRDefault="00BA2501" w:rsidP="001F28D6">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through structural plasticity</w:t>
      </w:r>
      <w:r w:rsidR="001F28D6">
        <w:rPr>
          <w:lang w:bidi="fa-IR"/>
        </w:rPr>
        <w:t xml:space="preserve"> </w:t>
      </w:r>
      <w:r w:rsidR="001F28D6">
        <w:rPr>
          <w:lang w:bidi="fa-IR"/>
        </w:rPr>
        <w:fldChar w:fldCharType="begin"/>
      </w:r>
      <w:r w:rsidR="001F28D6">
        <w:rPr>
          <w:lang w:bidi="fa-IR"/>
        </w:rPr>
        <w:instrText xml:space="preserve"> ADDIN ZOTERO_ITEM CSL_CITATION {"citationID":"m3hu9y9z","properties":{"formattedCitation":"(Butz et al., 2009)","plainCitation":"(Butz et al., 2009)","noteIndex":0},"citationItems":[{"id":1780,"uris":["http://zotero.org/users/5652293/items/ZT42TYFP"],"uri":["http://zotero.org/users/5652293/items/ZT42TYFP"],"itemData":{"id":1780,"type":"article-journal","abstract":"Plasticity in the brain reaches far beyond a mere changing of synaptic strengths. Recent time-lapse imaging in the living brain reveals ongoing structural plasticity by forming or breaking of synapses, motile spines, and re-routing of axonal branches in the developing and adult brain. Some forms of structural plasticity do not follow Hebbian- or anti-Hebbian paradigms of plasticity but rather appear to contribute to the homeostasis of network activity. Four decades of lesion studies have brought up a wealth of data on the mutual interdependence of neuronal activity, neurotransmitter release and neuronal morphogenesis and network formation. Here, we review these former studies on structural plasticity in the context of recent experimental studies. We compare spontaneous and experience-dependent structural plasticity with lesion-induced (reactive) structural plasticity that occurs during development and in the adult brain. Understanding the principles of neural network reorganization on a structural level is relevant for a deeper understanding of long-term memory formation as well as for the treatment of neurological diseases such as stroke.","container-title":"Brain Research Reviews","DOI":"10.1016/j.brainresrev.2008.12.023","ISSN":"0165-0173","issue":"2","journalAbbreviation":"Brain Research Reviews","language":"en","page":"287-305","source":"ScienceDirect","title":"Activity-dependent structural plasticity","volume":"60","author":[{"family":"Butz","given":"Markus"},{"family":"Wörgötter","given":"Florentin"},{"family":"Ooyen","given":"Arjen","non-dropping-particle":"van"}],"issued":{"date-parts":[["2009",5,1]]}}}],"schema":"https://github.com/citation-style-language/schema/raw/master/csl-citation.json"} </w:instrText>
      </w:r>
      <w:r w:rsidR="001F28D6">
        <w:rPr>
          <w:lang w:bidi="fa-IR"/>
        </w:rPr>
        <w:fldChar w:fldCharType="separate"/>
      </w:r>
      <w:r w:rsidR="001F28D6" w:rsidRPr="001F28D6">
        <w:rPr>
          <w:rFonts w:ascii="Times New Roman" w:hAnsi="Times New Roman" w:cs="Times New Roman"/>
        </w:rPr>
        <w:t>(</w:t>
      </w:r>
      <w:proofErr w:type="spellStart"/>
      <w:r w:rsidR="001F28D6" w:rsidRPr="001F28D6">
        <w:rPr>
          <w:rFonts w:ascii="Times New Roman" w:hAnsi="Times New Roman" w:cs="Times New Roman"/>
        </w:rPr>
        <w:t>Butz</w:t>
      </w:r>
      <w:proofErr w:type="spellEnd"/>
      <w:r w:rsidR="001F28D6" w:rsidRPr="001F28D6">
        <w:rPr>
          <w:rFonts w:ascii="Times New Roman" w:hAnsi="Times New Roman" w:cs="Times New Roman"/>
        </w:rPr>
        <w:t xml:space="preserve"> et al., 2009)</w:t>
      </w:r>
      <w:r w:rsidR="001F28D6">
        <w:rPr>
          <w:lang w:bidi="fa-IR"/>
        </w:rPr>
        <w:fldChar w:fldCharType="end"/>
      </w:r>
      <w:r w:rsidR="004F3890" w:rsidRPr="00B15503">
        <w:rPr>
          <w:lang w:bidi="fa-IR"/>
        </w:rPr>
        <w:t xml:space="preserve">.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r w:rsidR="008E5775">
        <w:rPr>
          <w:lang w:bidi="fa-IR"/>
        </w:rPr>
        <w:fldChar w:fldCharType="begin"/>
      </w:r>
      <w:r w:rsidR="00514223">
        <w:rPr>
          <w:lang w:bidi="fa-IR"/>
        </w:rPr>
        <w:instrText xml:space="preserve"> ADDIN ZOTERO_ITEM CSL_CITATION {"citationID":"GylWoJOq","properties":{"formattedCitation":"(Avena-Koenigsberger et al., 2018; Rubinov et al., 2009)","plainCitation":"(Avena-Koenigsberger et al., 2018; Rubinov et al., 2009)","noteIndex":0},"citationItems":[{"id":"8VDOGaVD/wz2GlxVa","uris":["http://zotero.org/users/3736923/items/NZZAGW3M"],"uri":["http://zotero.org/users/3736923/items/NZZAGW3M"],"itemData":{"id":"8VDOGaVD/wz2GlxVa","type":"article-journal","container-title":"Nature Reviews Neuroscience","issue":"1","page":"17","source":"Google Scholar","title":"Communication dynamics in complex brain networks","volume":"19","author":[{"family":"Avena-Koenigsberger","given":"Andrea"},{"family":"Misic","given":"Bratislav"},{"family":"Sporns","given":"Olaf"}],"issued":{"date-parts":[["2018"]]}}},{"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8E5775">
        <w:rPr>
          <w:lang w:bidi="fa-IR"/>
        </w:rPr>
        <w:fldChar w:fldCharType="separate"/>
      </w:r>
      <w:r w:rsidR="00514223" w:rsidRPr="00514223">
        <w:rPr>
          <w:rFonts w:ascii="Times New Roman" w:hAnsi="Times New Roman" w:cs="Times New Roman"/>
        </w:rPr>
        <w:t>(Avena-Koenigsberger et al., 2018; Rubinov et al., 2009)</w:t>
      </w:r>
      <w:r w:rsidR="008E5775">
        <w:rPr>
          <w:lang w:bidi="fa-IR"/>
        </w:rPr>
        <w:fldChar w:fldCharType="end"/>
      </w:r>
      <w:r w:rsidR="009655A5">
        <w:rPr>
          <w:lang w:bidi="fa-IR"/>
        </w:rPr>
        <w:t>.</w:t>
      </w:r>
      <w:r w:rsidR="009655A5" w:rsidRPr="00B2251E">
        <w:rPr>
          <w:lang w:bidi="fa-IR"/>
        </w:rPr>
        <w:t xml:space="preserve"> </w:t>
      </w:r>
      <w:r w:rsidR="004F3890" w:rsidRPr="00B15503">
        <w:rPr>
          <w:lang w:bidi="fa-IR"/>
        </w:rPr>
        <w:t>Th</w:t>
      </w:r>
      <w:r w:rsidR="001D2BF5">
        <w:rPr>
          <w:lang w:bidi="fa-IR"/>
        </w:rPr>
        <w:t xml:space="preserve">e role of </w:t>
      </w:r>
      <w:r w:rsidR="00344D2A">
        <w:rPr>
          <w:lang w:bidi="fa-IR"/>
        </w:rPr>
        <w:t xml:space="preserve">functional connectivity in driving structural plasticity </w:t>
      </w:r>
      <w:r w:rsidR="004F3890" w:rsidRPr="00B15503">
        <w:rPr>
          <w:lang w:bidi="fa-IR"/>
        </w:rPr>
        <w:t xml:space="preserve">is </w:t>
      </w:r>
      <w:r w:rsidR="00344D2A">
        <w:rPr>
          <w:lang w:bidi="fa-IR"/>
        </w:rPr>
        <w:t xml:space="preserve">a </w:t>
      </w:r>
      <w:r w:rsidR="009655A5">
        <w:rPr>
          <w:lang w:bidi="fa-IR"/>
        </w:rPr>
        <w:t xml:space="preserve">common </w:t>
      </w:r>
      <w:r w:rsidR="004F3890" w:rsidRPr="00B15503">
        <w:rPr>
          <w:lang w:bidi="fa-IR"/>
        </w:rPr>
        <w:t>principle</w:t>
      </w:r>
      <w:r w:rsidR="00344D2A">
        <w:rPr>
          <w:lang w:bidi="fa-IR"/>
        </w:rPr>
        <w:t xml:space="preserve"> that</w:t>
      </w:r>
      <w:r w:rsidR="004F3890" w:rsidRPr="00B15503">
        <w:rPr>
          <w:lang w:bidi="fa-IR"/>
        </w:rPr>
        <w:t xml:space="preserve"> has become known as </w:t>
      </w:r>
      <w:r w:rsidR="004F3890" w:rsidRPr="00BE5049">
        <w:rPr>
          <w:i/>
          <w:lang w:bidi="fa-IR"/>
        </w:rPr>
        <w:t>adaptive rewiring</w:t>
      </w:r>
      <w:r w:rsidR="004F3890" w:rsidRPr="00B15503">
        <w:rPr>
          <w:lang w:bidi="fa-IR"/>
        </w:rPr>
        <w:t xml:space="preserve"> </w:t>
      </w:r>
      <w:r w:rsidR="008E5775">
        <w:rPr>
          <w:lang w:bidi="fa-IR"/>
        </w:rPr>
        <w:fldChar w:fldCharType="begin"/>
      </w:r>
      <w:r w:rsidR="001F28D6">
        <w:rPr>
          <w:lang w:bidi="fa-IR"/>
        </w:rPr>
        <w:instrText xml:space="preserve"> ADDIN ZOTERO_ITEM CSL_CITATION {"citationID":"gUrG9uOc","properties":{"formattedCitation":"(Gong &amp; van Leeuwen, 2003, 2004; Papadopoulos et al., 2017)","plainCitation":"(Gong &amp; van Leeuwen, 2003, 2004; Papadopoulos et al., 2017)","noteIndex":0},"citationItems":[{"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49,"uris":["http://zotero.org/users/5652293/items/7IVVPIQ2"],"uri":["http://zotero.org/users/5652293/items/7IVVPIQ2"],"itemData":{"id":1749,"type":"article-journal","container-title":"Chaos: An Interdisciplinary Journal of Nonlinear Science","DOI":"10.1063/1.4994819","ISSN":"1054-1500, 1089-7682","issue":"7","journalAbbreviation":"Chaos","language":"en","page":"073115","source":"DOI.org (Crossref)","title":"Development of structural correlations and synchronization from adaptive rewiring in networks of Kuramoto oscillators","volume":"27","author":[{"family":"Papadopoulos","given":"Lia"},{"family":"Kim","given":"Jason Z."},{"family":"Kurths","given":"Jürgen"},{"family":"Bassett","given":"Danielle S."}],"issued":{"date-parts":[["2017",7]]}}}],"schema":"https://github.com/citation-style-language/schema/raw/master/csl-citation.json"} </w:instrText>
      </w:r>
      <w:r w:rsidR="008E5775">
        <w:rPr>
          <w:lang w:bidi="fa-IR"/>
        </w:rPr>
        <w:fldChar w:fldCharType="separate"/>
      </w:r>
      <w:r w:rsidR="001F28D6" w:rsidRPr="001F28D6">
        <w:rPr>
          <w:rFonts w:ascii="Times New Roman" w:hAnsi="Times New Roman" w:cs="Times New Roman"/>
        </w:rPr>
        <w:t>(Gong &amp; van Leeuwen, 2003, 2004; Papadopoulos et al., 2017)</w:t>
      </w:r>
      <w:r w:rsidR="008E5775">
        <w:rPr>
          <w:lang w:bidi="fa-IR"/>
        </w:rPr>
        <w:fldChar w:fldCharType="end"/>
      </w:r>
      <w:r w:rsidR="004F3890" w:rsidRPr="00B15503">
        <w:rPr>
          <w:lang w:bidi="fa-IR"/>
        </w:rPr>
        <w:t>.</w:t>
      </w:r>
      <w:r w:rsidR="004F3890" w:rsidRPr="00B15503">
        <w:t xml:space="preserve"> </w:t>
      </w:r>
      <w:r w:rsidR="004B0FA0">
        <w:t xml:space="preserve">Adaptive rewiring implements the Hebbian principle of </w:t>
      </w:r>
      <w:r w:rsidR="006E64B5">
        <w:t>"</w:t>
      </w:r>
      <w:r w:rsidR="004B0FA0">
        <w:t>what fires together, wires together</w:t>
      </w:r>
      <w:r w:rsidR="006E64B5">
        <w:t>"</w:t>
      </w:r>
      <w:r w:rsidR="004B0FA0">
        <w:t xml:space="preserve"> </w:t>
      </w:r>
      <w:r w:rsidR="00BC2527">
        <w:t>at</w:t>
      </w:r>
      <w:r w:rsidR="004B0FA0">
        <w:t xml:space="preserve"> </w:t>
      </w:r>
      <w:r w:rsidR="00BC2527">
        <w:t xml:space="preserve">the level of network </w:t>
      </w:r>
      <w:r w:rsidR="004B0FA0">
        <w:t>dynamics</w:t>
      </w:r>
      <w:r w:rsidR="008E5775">
        <w:t xml:space="preserve"> </w:t>
      </w:r>
      <w:r w:rsidR="008E5775">
        <w:fldChar w:fldCharType="begin"/>
      </w:r>
      <w:r w:rsidR="008E5775">
        <w:instrText xml:space="preserve"> ADDIN ZOTERO_TEMP </w:instrText>
      </w:r>
      <w:r w:rsidR="008E5775">
        <w:fldChar w:fldCharType="separate"/>
      </w:r>
      <w:r w:rsidR="008E5775" w:rsidRPr="0088014C">
        <w:rPr>
          <w:rFonts w:ascii="Times New Roman" w:hAnsi="Times New Roman" w:cs="Times New Roman"/>
        </w:rPr>
        <w:t>(Hebb, 1949)</w:t>
      </w:r>
      <w:r w:rsidR="008E5775">
        <w:fldChar w:fldCharType="end"/>
      </w:r>
      <w:r w:rsidR="00BC2527">
        <w:t>.</w:t>
      </w:r>
      <w:r w:rsidR="004B0FA0">
        <w:t xml:space="preserve"> </w:t>
      </w:r>
    </w:p>
    <w:p w14:paraId="7A90C9F5" w14:textId="5CAC90CE" w:rsidR="00151023" w:rsidRDefault="009655A5" w:rsidP="00CA4FF9">
      <w:r>
        <w:rPr>
          <w:lang w:bidi="fa-IR"/>
        </w:rPr>
        <w:t xml:space="preserve">Adaptive rewiring can be modeled in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w:t>
      </w:r>
      <w:r w:rsidR="00903801">
        <w:rPr>
          <w:lang w:bidi="fa-IR"/>
        </w:rPr>
        <w:t xml:space="preserve"> </w:t>
      </w:r>
      <w:r w:rsidR="00903801">
        <w:rPr>
          <w:lang w:bidi="fa-IR"/>
        </w:rPr>
        <w:fldChar w:fldCharType="begin"/>
      </w:r>
      <w:r w:rsidR="008E5775">
        <w:rPr>
          <w:lang w:bidi="fa-IR"/>
        </w:rPr>
        <w:instrText xml:space="preserve"> ADDIN ZOTERO_ITEM CSL_CITATION {"citationID":"SJaxVfcc","properties":{"formattedCitation":"(Bi &amp; Poo, 2001)","plainCitation":"(Bi &amp; Poo, 2001)","noteIndex":0},"citationItems":[{"id":1738,"uris":["http://zotero.org/users/5652293/items/SFYX9MNX"],"uri":["http://zotero.org/users/5652293/items/SFYX9MNX"],"itemData":{"id":1738,"type":"article-journal","container-title":"Annual Review of Neuroscience","DOI":"10.1146/annurev.neuro.24.1.139","ISSN":"0147-006X, 1545-4126","issue":"1","journalAbbreviation":"Annu. Rev. Neurosci.","language":"en","page":"139-166","source":"DOI.org (Crossref)","title":"Synaptic Modification by Correlated Activity: Hebb's Postulate Revisited","title-short":"Synaptic Modification by Correlated Activity","volume":"24","author":[{"family":"Bi","given":"Guo-qiang"},{"family":"Poo","given":"Mu-ming"}],"issued":{"date-parts":[["2001",3]]}}}],"schema":"https://github.com/citation-style-language/schema/raw/master/csl-citation.json"} </w:instrText>
      </w:r>
      <w:r w:rsidR="00903801">
        <w:rPr>
          <w:lang w:bidi="fa-IR"/>
        </w:rPr>
        <w:fldChar w:fldCharType="separate"/>
      </w:r>
      <w:r w:rsidR="00903801" w:rsidRPr="0088014C">
        <w:rPr>
          <w:rFonts w:ascii="Times New Roman" w:hAnsi="Times New Roman" w:cs="Times New Roman"/>
        </w:rPr>
        <w:t>(Bi &amp; Poo, 2001)</w:t>
      </w:r>
      <w:r w:rsidR="00903801">
        <w:rPr>
          <w:lang w:bidi="fa-IR"/>
        </w:rPr>
        <w:fldChar w:fldCharType="end"/>
      </w:r>
      <w:r w:rsidR="00BC2527">
        <w:rPr>
          <w:lang w:bidi="fa-IR"/>
        </w:rPr>
        <w:t xml:space="preserve"> </w:t>
      </w:r>
      <w:r w:rsidR="00BC2527">
        <w:t xml:space="preserve">or </w:t>
      </w:r>
      <w:r>
        <w:rPr>
          <w:lang w:bidi="fa-IR"/>
        </w:rPr>
        <w:t>neural mass</w:t>
      </w:r>
      <w:r w:rsidR="00BC2527">
        <w:rPr>
          <w:lang w:bidi="fa-IR"/>
        </w:rPr>
        <w:t>es</w:t>
      </w:r>
      <w:r w:rsidR="008E5775">
        <w:rPr>
          <w:lang w:bidi="fa-IR"/>
        </w:rPr>
        <w:t xml:space="preserve"> </w:t>
      </w:r>
      <w:r w:rsidR="008E5775">
        <w:rPr>
          <w:lang w:bidi="fa-IR"/>
        </w:rPr>
        <w:fldChar w:fldCharType="begin"/>
      </w:r>
      <w:r w:rsidR="008E5775">
        <w:rPr>
          <w:lang w:bidi="fa-IR"/>
        </w:rPr>
        <w:instrText xml:space="preserve"> ADDIN ZOTERO_ITEM CSL_CITATION {"citationID":"ZXdzKck3","properties":{"formattedCitation":"(Breakspear et al., 2003)","plainCitation":"(Breakspear et al., 2003)","noteIndex":0},"citationItems":[{"id":1681,"uris":["http://zotero.org/users/5652293/items/EE2WRPIA"],"uri":["http://zotero.org/users/5652293/items/EE2WRPIA"],"itemData":{"id":1681,"type":"article-journal","container-title":"Network: Computation in Neural Systems","DOI":"10.1088/0954-898X_14_4_305","ISSN":"0954-898X, 1361-6536","issue":"4","journalAbbreviation":"Network: Computation in Neural Systems","language":"en","page":"703-732","source":"DOI.org (Crossref)","title":"Modulation of excitatory synaptic coupling facilitates synchronization and complex dynamics in a biophysical model of neuronal dynamics","volume":"14","author":[{"family":"Breakspear","given":"Michael"},{"family":"Terry","given":"John R"},{"family":"Friston","given":"Karl J"}],"issued":{"date-parts":[["2003",1]]}}}],"schema":"https://github.com/citation-style-language/schema/raw/master/csl-citation.json"} </w:instrText>
      </w:r>
      <w:r w:rsidR="008E5775">
        <w:rPr>
          <w:lang w:bidi="fa-IR"/>
        </w:rPr>
        <w:fldChar w:fldCharType="separate"/>
      </w:r>
      <w:r w:rsidR="008E5775" w:rsidRPr="0088014C">
        <w:rPr>
          <w:rFonts w:ascii="Times New Roman" w:hAnsi="Times New Roman" w:cs="Times New Roman"/>
        </w:rPr>
        <w:t>(Breakspear et al., 2003)</w:t>
      </w:r>
      <w:r w:rsidR="008E5775">
        <w:rPr>
          <w:lang w:bidi="fa-IR"/>
        </w:rPr>
        <w:fldChar w:fldCharType="end"/>
      </w:r>
      <w:r w:rsidR="00AB55EA">
        <w:rPr>
          <w:lang w:bidi="fa-IR"/>
        </w:rPr>
        <w:t xml:space="preserve">. </w:t>
      </w:r>
      <w:r w:rsidR="003A7A80">
        <w:rPr>
          <w:lang w:bidi="fa-IR"/>
        </w:rPr>
        <w:t xml:space="preserve">In the latter case, the activity </w:t>
      </w:r>
      <w:r w:rsidR="00BD7B75">
        <w:rPr>
          <w:lang w:bidi="fa-IR"/>
        </w:rPr>
        <w:t xml:space="preserve">may be abstractly </w:t>
      </w:r>
      <w:r w:rsidR="003A7A80">
        <w:rPr>
          <w:lang w:bidi="fa-IR"/>
        </w:rPr>
        <w:t>described</w:t>
      </w:r>
      <w:r w:rsidR="00344D2A">
        <w:rPr>
          <w:lang w:bidi="fa-IR"/>
        </w:rPr>
        <w:t xml:space="preserve"> based on </w:t>
      </w:r>
      <w:r w:rsidR="003A7A80">
        <w:rPr>
          <w:lang w:bidi="fa-IR"/>
        </w:rPr>
        <w:t>a chaotic oscillator</w:t>
      </w:r>
      <w:r w:rsidR="00344D2A">
        <w:rPr>
          <w:lang w:bidi="fa-IR"/>
        </w:rPr>
        <w:t>, for instance the one</w:t>
      </w:r>
      <w:r w:rsidR="003A7A80">
        <w:rPr>
          <w:lang w:bidi="fa-IR"/>
        </w:rPr>
        <w:t xml:space="preserve">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 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CA4FF9">
        <w:rPr>
          <w:lang w:bidi="fa-IR"/>
        </w:rPr>
        <w:t>(</w:t>
      </w:r>
      <w:r w:rsidR="000174C6">
        <w:rPr>
          <w:lang w:bidi="fa-IR"/>
        </w:rPr>
        <w:t>Fig</w:t>
      </w:r>
      <w:r w:rsidR="00CA4FF9">
        <w:rPr>
          <w:lang w:bidi="fa-IR"/>
        </w:rPr>
        <w:t>ure</w:t>
      </w:r>
      <w:r w:rsidR="00CA4FF9">
        <w:rPr>
          <w:lang w:bidi="fa-IR"/>
        </w:rPr>
        <w:t xml:space="preserve"> </w:t>
      </w:r>
      <w:r w:rsidR="000174C6">
        <w:rPr>
          <w:lang w:bidi="fa-IR"/>
        </w:rPr>
        <w:t>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Logistic maps are known to exhibit universal dynamical properties</w:t>
      </w:r>
      <w:r w:rsidR="00CA4FF9">
        <w:t xml:space="preserve"> </w:t>
      </w:r>
      <w:r w:rsidR="00CA4FF9">
        <w:fldChar w:fldCharType="begin"/>
      </w:r>
      <w:r w:rsidR="00CA4FF9">
        <w:instrText xml:space="preserve"> ADDIN ZOTERO_ITEM CSL_CITATION {"citationID":"51uBW9CF","properties":{"formattedCitation":"(van Strien, 1987)","plainCitation":"(van Strien, 1987)","noteIndex":0},"citationItems":[{"id":1680,"uris":["http://zotero.org/users/5652293/items/FNE7IUU5"],"uri":["http://zotero.org/users/5652293/items/FNE7IUU5"],"itemData":{"id":1680,"type":"book","language":"en","note":"Google-Books-ID: age9GwAACAAJ","number-of-pages":"67","publisher":"Delft University of Technology","source":"Google Books","title":"Smooth Dynamics on the Interval (with an Emphasis on Unimodal Maps)","title-short":"Smooth Dynamics on the Interval","author":[{"family":"Strien","given":"Sebastian J.","non-dropping-particle":"van"}],"issued":{"date-parts":[["1987"]]}}}],"schema":"https://github.com/citation-style-language/schema/raw/master/csl-citation.json"} </w:instrText>
      </w:r>
      <w:r w:rsidR="00CA4FF9">
        <w:fldChar w:fldCharType="separate"/>
      </w:r>
      <w:r w:rsidR="00CA4FF9" w:rsidRPr="00CA4FF9">
        <w:rPr>
          <w:rFonts w:ascii="Times New Roman" w:hAnsi="Times New Roman" w:cs="Times New Roman"/>
        </w:rPr>
        <w:t xml:space="preserve">(van </w:t>
      </w:r>
      <w:proofErr w:type="spellStart"/>
      <w:r w:rsidR="00CA4FF9" w:rsidRPr="00CA4FF9">
        <w:rPr>
          <w:rFonts w:ascii="Times New Roman" w:hAnsi="Times New Roman" w:cs="Times New Roman"/>
        </w:rPr>
        <w:t>Strien</w:t>
      </w:r>
      <w:proofErr w:type="spellEnd"/>
      <w:r w:rsidR="00CA4FF9" w:rsidRPr="00CA4FF9">
        <w:rPr>
          <w:rFonts w:ascii="Times New Roman" w:hAnsi="Times New Roman" w:cs="Times New Roman"/>
        </w:rPr>
        <w:t>, 1987)</w:t>
      </w:r>
      <w:r w:rsidR="00CA4FF9">
        <w:fldChar w:fldCharType="end"/>
      </w:r>
      <w:r w:rsidR="00CA4FF9">
        <w:t>.</w:t>
      </w:r>
    </w:p>
    <w:p w14:paraId="1FA0B0E5" w14:textId="77777777" w:rsidR="00AB55EA" w:rsidRDefault="00151023" w:rsidP="00BE5049">
      <w:pPr>
        <w:rPr>
          <w:lang w:bidi="fa-IR"/>
        </w:rPr>
      </w:pPr>
      <w:r>
        <w:t xml:space="preserve"> </w:t>
      </w:r>
      <w:r w:rsidR="00AB55EA">
        <w:rPr>
          <w:lang w:bidi="fa-IR"/>
        </w:rPr>
        <w:t>The logistic map is of the form shown in Equation 1.</w:t>
      </w:r>
    </w:p>
    <w:p w14:paraId="72AF0274" w14:textId="20DD3D2E"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14:paraId="3EFDFDFF" w14:textId="1E1A60F2" w:rsidR="004D6B86" w:rsidRDefault="00151023" w:rsidP="003A09E9">
      <w:pPr>
        <w:ind w:firstLine="0"/>
        <w:rPr>
          <w:lang w:bidi="fa-IR"/>
        </w:rPr>
      </w:pPr>
      <w:proofErr w:type="gramStart"/>
      <w:r>
        <w:rPr>
          <w:lang w:bidi="fa-IR"/>
        </w:rPr>
        <w:t>in</w:t>
      </w:r>
      <w:proofErr w:type="gramEnd"/>
      <w:r>
        <w:rPr>
          <w:lang w:bidi="fa-IR"/>
        </w:rPr>
        <w:t xml:space="preserve"> which </w:t>
      </w:r>
      <w:r w:rsidRPr="00BE5049">
        <w:rPr>
          <w:i/>
          <w:lang w:bidi="fa-IR"/>
        </w:rPr>
        <w:t>x</w:t>
      </w:r>
      <w:r>
        <w:rPr>
          <w:lang w:bidi="fa-IR"/>
        </w:rPr>
        <w:t xml:space="preserve"> is a c</w:t>
      </w:r>
      <w:r w:rsidR="003A09E9">
        <w:rPr>
          <w:lang w:bidi="fa-IR"/>
        </w:rPr>
        <w:t>ontinuous variable in the range</w:t>
      </w:r>
      <w:r>
        <w:rPr>
          <w:lang w:bidi="fa-IR"/>
        </w:rPr>
        <w:t xml:space="preserv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r w:rsidRPr="00BE5049">
        <w:rPr>
          <w:i/>
          <w:lang w:bidi="fa-IR"/>
        </w:rPr>
        <w:t>turbulence parameter</w:t>
      </w:r>
      <w:r>
        <w:rPr>
          <w:lang w:bidi="fa-IR"/>
        </w:rPr>
        <w:t xml:space="preserve">. </w:t>
      </w:r>
      <w:r w:rsidR="00AB55EA">
        <w:rPr>
          <w:lang w:bidi="fa-IR"/>
        </w:rPr>
        <w:t xml:space="preserve">For certain regimes </w:t>
      </w:r>
      <w:r w:rsidR="003A09E9">
        <w:rPr>
          <w:lang w:bidi="fa-IR"/>
        </w:rPr>
        <w:t xml:space="preserve">of </w:t>
      </w:r>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w:t>
      </w:r>
      <w:r w:rsidR="00AB55EA">
        <w:rPr>
          <w:lang w:bidi="fa-IR"/>
        </w:rPr>
        <w:lastRenderedPageBreak/>
        <w:t>these regimes, logistic maps produce deterministic</w:t>
      </w:r>
      <w:r w:rsidR="0054723E">
        <w:rPr>
          <w:lang w:bidi="fa-IR"/>
        </w:rPr>
        <w:t xml:space="preserve"> </w:t>
      </w:r>
      <w:r w:rsidR="00AB55EA">
        <w:rPr>
          <w:lang w:bidi="fa-IR"/>
        </w:rPr>
        <w:t>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w:t>
      </w:r>
      <w:r w:rsidR="003A09E9">
        <w:rPr>
          <w:lang w:bidi="fa-IR"/>
        </w:rPr>
        <w:t>ure</w:t>
      </w:r>
      <w:r w:rsidR="000174C6">
        <w:rPr>
          <w:lang w:bidi="fa-IR"/>
        </w:rPr>
        <w:t xml:space="preserve"> S1)</w:t>
      </w:r>
      <w:r w:rsidR="00AB55EA">
        <w:rPr>
          <w:lang w:bidi="fa-IR"/>
        </w:rPr>
        <w:t xml:space="preserve">. </w:t>
      </w:r>
    </w:p>
    <w:p w14:paraId="3106022B" w14:textId="3D6AF8E1" w:rsidR="00057054" w:rsidRDefault="00057054" w:rsidP="003A09E9">
      <w:pPr>
        <w:rPr>
          <w:lang w:bidi="fa-IR"/>
        </w:rPr>
      </w:pPr>
      <w:r>
        <w:rPr>
          <w:lang w:bidi="fa-IR"/>
        </w:rPr>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sidR="00514223">
        <w:rPr>
          <w:lang w:bidi="fa-IR"/>
        </w:rPr>
        <w:fldChar w:fldCharType="begin"/>
      </w:r>
      <w:r w:rsidR="00514223">
        <w:rPr>
          <w:lang w:bidi="fa-IR"/>
        </w:rPr>
        <w:instrText xml:space="preserve"> ADDIN ZOTERO_ITEM CSL_CITATION {"citationID":"0hcb8tWg","properties":{"formattedCitation":"(Kaneko, 1992)","plainCitation":"(Kaneko, 1992)","noteIndex":0},"citationItems":[{"id":1757,"uris":["http://zotero.org/users/5652293/items/364WIPDJ"],"uri":["http://zotero.org/users/5652293/items/364WIPDJ"],"itemData":{"id":1757,"type":"article-journal","container-title":"Chaos: An Interdisciplinary Journal of Nonlinear Science","DOI":"10.1063/1.165869","ISSN":"1054-1500, 1089-7682","issue":"3","journalAbbreviation":"Chaos","language":"en","page":"279-282","source":"DOI.org (Crossref)","title":"Overview of coupled map lattices","volume":"2","author":[{"family":"Kaneko","given":"Kunihiko"}],"issued":{"date-parts":[["1992",7]]}}}],"schema":"https://github.com/citation-style-language/schema/raw/master/csl-citation.json"} </w:instrText>
      </w:r>
      <w:r w:rsidR="00514223">
        <w:rPr>
          <w:lang w:bidi="fa-IR"/>
        </w:rPr>
        <w:fldChar w:fldCharType="separate"/>
      </w:r>
      <w:r w:rsidR="00514223" w:rsidRPr="000140D7">
        <w:rPr>
          <w:rFonts w:ascii="Times New Roman" w:hAnsi="Times New Roman" w:cs="Times New Roman"/>
        </w:rPr>
        <w:t>(Kaneko, 1992)</w:t>
      </w:r>
      <w:r w:rsidR="00514223">
        <w:rPr>
          <w:lang w:bidi="fa-IR"/>
        </w:rPr>
        <w:fldChar w:fldCharType="end"/>
      </w:r>
      <w:r w:rsidR="00514223">
        <w:rPr>
          <w:lang w:bidi="fa-IR"/>
        </w:rPr>
        <w:t>.</w:t>
      </w:r>
      <w:r w:rsidR="00514223" w:rsidDel="00514223">
        <w:rPr>
          <w:lang w:bidi="fa-IR"/>
        </w:rPr>
        <w:t xml:space="preserve"> </w:t>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w:t>
      </w:r>
      <w:ins w:id="0" w:author="MohammadHossein Manuel Haqiqatkhah" w:date="2020-01-08T02:21:00Z">
        <w:r w:rsidR="003A09E9">
          <w:rPr>
            <w:lang w:bidi="fa-IR"/>
          </w:rPr>
          <w:t>ure</w:t>
        </w:r>
      </w:ins>
      <w:del w:id="1" w:author="MohammadHossein Manuel Haqiqatkhah" w:date="2020-01-08T02:21:00Z">
        <w:r w:rsidR="00695453" w:rsidDel="003A09E9">
          <w:rPr>
            <w:lang w:bidi="fa-IR"/>
          </w:rPr>
          <w:delText>.</w:delText>
        </w:r>
      </w:del>
      <w:r w:rsidR="00695453">
        <w:rPr>
          <w:lang w:bidi="fa-IR"/>
        </w:rPr>
        <w:t xml:space="preserve"> S1C regains a noisy appearance more in line with Fig</w:t>
      </w:r>
      <w:ins w:id="2" w:author="MohammadHossein Manuel Haqiqatkhah" w:date="2020-01-08T02:21:00Z">
        <w:r w:rsidR="003A09E9">
          <w:rPr>
            <w:lang w:bidi="fa-IR"/>
          </w:rPr>
          <w:t>ure</w:t>
        </w:r>
      </w:ins>
      <w:del w:id="3" w:author="MohammadHossein Manuel Haqiqatkhah" w:date="2020-01-08T02:21:00Z">
        <w:r w:rsidR="00695453" w:rsidDel="003A09E9">
          <w:rPr>
            <w:lang w:bidi="fa-IR"/>
          </w:rPr>
          <w:delText>.</w:delText>
        </w:r>
      </w:del>
      <w:r w:rsidR="00695453">
        <w:rPr>
          <w:lang w:bidi="fa-IR"/>
        </w:rPr>
        <w:t xml:space="preserve">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p>
    <w:p w14:paraId="4E8DFFFD" w14:textId="249527E6" w:rsidR="00057054" w:rsidRPr="002838B1" w:rsidRDefault="00057054" w:rsidP="002838B1">
      <w:pPr>
        <w:rPr>
          <w:lang w:bidi="fa-IR"/>
        </w:rPr>
      </w:pPr>
      <w:r>
        <w:rPr>
          <w:lang w:bidi="fa-IR"/>
        </w:rPr>
        <w:t>EQ</w:t>
      </w:r>
      <w:r w:rsidR="004668C4">
        <w:rPr>
          <w:lang w:bidi="fa-IR"/>
        </w:rPr>
        <w:t xml:space="preserve"> </w:t>
      </w:r>
      <w:r>
        <w:rPr>
          <w:lang w:bidi="fa-IR"/>
        </w:rPr>
        <w:t xml:space="preserve">2 </w:t>
      </w:r>
      <w:r>
        <w:rPr>
          <w:lang w:bidi="fa-IR"/>
        </w:rPr>
        <w:tab/>
      </w:r>
      <w:r>
        <w:rPr>
          <w:lang w:bidi="fa-IR"/>
        </w:rPr>
        <w:tab/>
      </w:r>
      <w:r>
        <w:rPr>
          <w:lang w:bidi="fa-IR"/>
        </w:rPr>
        <w:tab/>
        <w:t xml:space="preserve"> </w:t>
      </w:r>
    </w:p>
    <w:p w14:paraId="04B1DEC8" w14:textId="765700AB" w:rsidR="002838B1" w:rsidRPr="002838B1" w:rsidRDefault="002838B1" w:rsidP="002838B1">
      <w:pPr>
        <w:rPr>
          <w:lang w:bidi="fa-IR"/>
        </w:rPr>
      </w:pPr>
      <m:oMathPara>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m:oMathPara>
    </w:p>
    <w:p w14:paraId="38A27AFB" w14:textId="426B6CA4" w:rsidR="00057054" w:rsidRDefault="008B4C4D" w:rsidP="00514223">
      <w:pPr>
        <w:rPr>
          <w:lang w:bidi="fa-IR"/>
        </w:rPr>
      </w:pPr>
      <w:r>
        <w:rPr>
          <w:lang w:bidi="fa-IR"/>
        </w:rPr>
        <w:t>T</w:t>
      </w:r>
      <w:r w:rsidR="00057054">
        <w:rPr>
          <w:lang w:bidi="fa-IR"/>
        </w:rPr>
        <w:t>he right-hand side of Equation 2</w:t>
      </w:r>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w:t>
      </w:r>
      <w:proofErr w:type="spellStart"/>
      <w:r w:rsidR="004B5BE7" w:rsidRPr="007E2409">
        <w:rPr>
          <w:i/>
          <w:lang w:bidi="fa-IR"/>
        </w:rPr>
        <w:t>Xt</w:t>
      </w:r>
      <w:proofErr w:type="spellEnd"/>
      <w:r w:rsidR="004B5BE7">
        <w:rPr>
          <w:lang w:bidi="fa-IR"/>
        </w:rPr>
        <w:t xml:space="preserve">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rPr>
                <w:rFonts w:ascii="Cambria Math" w:hAnsi="Cambria Math"/>
                <w:i/>
                <w:lang w:bidi="fa-IR"/>
              </w:rPr>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w:t>
      </w:r>
      <w:proofErr w:type="gramStart"/>
      <w:r w:rsidR="00F574CC">
        <w:rPr>
          <w:lang w:bidi="fa-IR"/>
        </w:rPr>
        <w:t xml:space="preserve">by </w:t>
      </w:r>
      <w:proofErr w:type="gramEnd"/>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xml:space="preserve">, see </w:t>
      </w:r>
      <w:proofErr w:type="spellStart"/>
      <w:r w:rsidR="00695453">
        <w:rPr>
          <w:lang w:bidi="fa-IR"/>
        </w:rPr>
        <w:t>Hellrigel</w:t>
      </w:r>
      <w:proofErr w:type="spellEnd"/>
      <w:r w:rsidR="00140C89">
        <w:rPr>
          <w:lang w:bidi="fa-IR"/>
        </w:rPr>
        <w:t xml:space="preserve">, </w:t>
      </w:r>
      <w:proofErr w:type="spellStart"/>
      <w:r w:rsidR="00140C89">
        <w:rPr>
          <w:lang w:bidi="fa-IR"/>
        </w:rPr>
        <w:t>Jarman</w:t>
      </w:r>
      <w:proofErr w:type="spellEnd"/>
      <w:r w:rsidR="00140C89">
        <w:rPr>
          <w:lang w:bidi="fa-IR"/>
        </w:rPr>
        <w:t xml:space="preserve">, </w:t>
      </w:r>
      <w:r w:rsidR="00E86186">
        <w:rPr>
          <w:lang w:bidi="fa-IR"/>
        </w:rPr>
        <w:t xml:space="preserve">and </w:t>
      </w:r>
      <w:r w:rsidR="00140C89">
        <w:rPr>
          <w:lang w:bidi="fa-IR"/>
        </w:rPr>
        <w:t>van Leeuwen</w:t>
      </w:r>
      <w:r w:rsidR="00514223">
        <w:rPr>
          <w:lang w:bidi="fa-IR"/>
        </w:rPr>
        <w:t xml:space="preserve"> </w:t>
      </w:r>
      <w:r w:rsidR="00514223">
        <w:rPr>
          <w:lang w:bidi="fa-IR"/>
        </w:rPr>
        <w:fldChar w:fldCharType="begin"/>
      </w:r>
      <w:r w:rsidR="00514223">
        <w:rPr>
          <w:lang w:bidi="fa-IR"/>
        </w:rPr>
        <w:instrText xml:space="preserve"> ADDIN ZOTERO_ITEM CSL_CITATION {"citationID":"xgBsdUU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r w:rsidR="00514223">
        <w:rPr>
          <w:lang w:bidi="fa-IR"/>
        </w:rPr>
        <w:fldChar w:fldCharType="separate"/>
      </w:r>
      <w:r w:rsidR="00514223" w:rsidRPr="007E2409">
        <w:rPr>
          <w:rFonts w:ascii="Times New Roman" w:hAnsi="Times New Roman" w:cs="Times New Roman"/>
        </w:rPr>
        <w:t>(2019)</w:t>
      </w:r>
      <w:r w:rsidR="00514223">
        <w:rPr>
          <w:lang w:bidi="fa-IR"/>
        </w:rPr>
        <w:fldChar w:fldCharType="end"/>
      </w:r>
      <w:r w:rsidR="00140C89">
        <w:rPr>
          <w:lang w:bidi="fa-IR"/>
        </w:rPr>
        <w:t>.</w:t>
      </w:r>
    </w:p>
    <w:p w14:paraId="4C54C281" w14:textId="39368FEB" w:rsidR="0004168D" w:rsidRDefault="00140C89" w:rsidP="002D7D2D">
      <w:pPr>
        <w:rPr>
          <w:lang w:val="sv-SE"/>
        </w:rPr>
      </w:pPr>
      <w:r>
        <w:rPr>
          <w:lang w:bidi="fa-IR"/>
        </w:rPr>
        <w:lastRenderedPageBreak/>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as the absolute value of the difference in the value of their </w:t>
      </w:r>
      <w:del w:id="4" w:author="MohammadHossein Manuel Haqiqatkhah" w:date="2020-01-08T02:24:00Z">
        <w:r w:rsidDel="002D7D2D">
          <w:rPr>
            <w:lang w:bidi="fa-IR"/>
          </w:rPr>
          <w:delText>activity</w:delText>
        </w:r>
      </w:del>
      <w:ins w:id="5" w:author="MohammadHossein Manuel Haqiqatkhah" w:date="2020-01-08T02:24:00Z">
        <w:r w:rsidR="002D7D2D">
          <w:rPr>
            <w:lang w:bidi="fa-IR"/>
          </w:rPr>
          <w:t>activit</w:t>
        </w:r>
        <w:r w:rsidR="002D7D2D">
          <w:rPr>
            <w:lang w:bidi="fa-IR"/>
          </w:rPr>
          <w:t>ies</w:t>
        </w:r>
      </w:ins>
      <w:r>
        <w:rPr>
          <w:lang w:bidi="fa-IR"/>
        </w:rPr>
        <w:t>.</w:t>
      </w:r>
      <w:r w:rsidR="00AB1352">
        <w:rPr>
          <w:lang w:bidi="fa-IR"/>
        </w:rPr>
        <w:t xml:space="preserve"> Note that </w:t>
      </w:r>
      <w:r w:rsidR="0004168D">
        <w:rPr>
          <w:lang w:bidi="fa-IR"/>
        </w:rPr>
        <w:t xml:space="preserve">although rewiring steps are local, </w:t>
      </w:r>
      <w:r w:rsidR="00AB1352">
        <w:rPr>
          <w:lang w:bidi="fa-IR"/>
        </w:rPr>
        <w:t>the most dissimilar unconnected node</w:t>
      </w:r>
      <w:r w:rsidR="002D2936">
        <w:rPr>
          <w:lang w:bidi="fa-IR"/>
        </w:rPr>
        <w:t xml:space="preserve"> is obtained through a global search</w:t>
      </w:r>
      <w:r w:rsidR="00AB1352">
        <w:rPr>
          <w:lang w:bidi="fa-IR"/>
        </w:rPr>
        <w:t xml:space="preserve">. For algorithms using local, or rather, regional information for this purpose, see </w:t>
      </w:r>
      <w:proofErr w:type="spellStart"/>
      <w:r w:rsidR="00AB1352" w:rsidRPr="00AB1352">
        <w:t>Jarman</w:t>
      </w:r>
      <w:proofErr w:type="spellEnd"/>
      <w:r w:rsidR="00B91A3D">
        <w:t xml:space="preserve"> et al.</w:t>
      </w:r>
      <w:r w:rsidR="00514223">
        <w:t xml:space="preserve"> </w:t>
      </w:r>
      <w:r w:rsidR="00514223">
        <w:fldChar w:fldCharType="begin"/>
      </w:r>
      <w:r w:rsidR="00514223">
        <w:instrText xml:space="preserve"> ADDIN ZOTERO_ITEM CSL_CITATION {"citationID":"ckfskFVg","properties":{"formattedCitation":"(2017)","plainCitation":"(2017)","noteIndex":0},"citationItems":[{"id":999,"uris":["http://zotero.org/users/5652293/items/8A5H2MCD"],"uri":["http://zotero.org/users/5652293/items/8A5H2MCD"],"itemData":{"id":999,"type":"article-journal","abstract":"Complex networks emerging in natural and human-made systems tend to assume small-world structure. Is there a common mechanism underlying their self-organisation? Our computational simulations show that network diffusion (traffic flow or information transfer) steers network evolution towards emergence of complex network structures. The emergence is effectuated through adaptive rewiring: progressive adaptation of structure to use, creating short-cuts where network diffusion is intensive while annihilating underused connections. With adaptive rewiring as the engine of universal small-worldness, overall diffusion rate tunes the systems’ adaptation, biasing local or global connectivity patterns. Whereas the former leads to modularity, the latter provides a preferential attachment regime. As the latter sets in, the resulting small-world structures undergo a critical shift from modular (decentralised) to centralised ones. At the transition point, network structure is hierarchical, balancing modularity and centrality - a characteristic feature found in, for instance, the human brain.","container-title":"Scientific Reports","DOI":"10.1038/s41598-017-12589-9","ISSN":"2045-2322","issue":"1","language":"En","page":"13158","source":"www.nature.com","title":"Self-organisation of small-world networks by adaptive rewiring in response to graph diffusion","volume":"7","author":[{"family":"Jarman","given":"Nicholas"},{"family":"Steur","given":"Erik"},{"family":"Trengove","given":"Chris"},{"family":"Tyukin","given":"Ivan Y."},{"family":"Leeuwen","given":"Cees","non-dropping-particle":"van"}],"issued":{"date-parts":[["2017",10,13]]}},"suppress-author":true}],"schema":"https://github.com/citation-style-language/schema/raw/master/csl-citation.json"} </w:instrText>
      </w:r>
      <w:r w:rsidR="00514223">
        <w:fldChar w:fldCharType="separate"/>
      </w:r>
      <w:r w:rsidR="00514223" w:rsidRPr="007E2409">
        <w:rPr>
          <w:rFonts w:ascii="Times New Roman" w:hAnsi="Times New Roman" w:cs="Times New Roman"/>
        </w:rPr>
        <w:t>(2017)</w:t>
      </w:r>
      <w:r w:rsidR="00514223">
        <w:fldChar w:fldCharType="end"/>
      </w:r>
      <w:r w:rsidR="00AB1352">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514223">
        <w:rPr>
          <w:lang w:val="sv-SE"/>
        </w:rPr>
        <w:fldChar w:fldCharType="begin"/>
      </w:r>
      <w:r w:rsidR="00514223">
        <w:rPr>
          <w:lang w:val="sv-SE"/>
        </w:rPr>
        <w:instrText xml:space="preserve"> ADDIN ZOTERO_ITEM CSL_CITATION {"citationID":"4cylY1PS","properties":{"formattedCitation":"(2014)","plainCitation":"(2014)","noteIndex":0},"citationItems":[{"id":1758,"uris":["http://zotero.org/users/5652293/items/VA8HXYN4"],"uri":["http://zotero.org/users/5652293/items/VA8HXYN4"],"itemData":{"id":1758,"type":"article-journal","abstract":"A modular small-world topology in functional and anatomical networks of the cortex is eminently suitable as an information processing architecture. This structure was shown in model studies to arise adaptively; it emerges through rewiring of network connections according to patterns of synchrony in ongoing oscillatory neural activity. However, in order to improve the applicability of such models to the cortex, spatial characteristics of cortical connectivity need to be respected, which were previously neglected. For this purpose we consider networks endowed with a metric by embedding them into a physical space. We provide an adaptive rewiring model with a spatial distance function and a corresponding spatially local rewiring bias. The spatially constrained adaptive rewiring principle is able to steer the evolving network topology to small world status, even more consistently so than without spatial constraints. Locally biased adaptive rewiring results in a spatial layout of the connectivity structure, in which topologically segregated modules correspond to spatially segregated regions, and these regions are linked by long-range connections. The principle of locally biased adaptive rewiring, thus, may explain both the topological connectivity structure and spatial distribution of connections between neuronal units in a large-scale cortical architecture.","container-title":"Cognitive Neurodynamics","DOI":"10.1007/s11571-014-9288-y","ISSN":"1871-4099","issue":"6","journalAbbreviation":"Cogn Neurodyn","language":"en","page":"479-497","source":"Springer Link","title":"Spatially constrained adaptive rewiring in cortical networks creates spatially modular small world architectures","volume":"8","author":[{"family":"Jarman","given":"Nicholas"},{"family":"Trengove","given":"Chris"},{"family":"Steur","given":"Erik"},{"family":"Tyukin","given":"Ivan"},{"family":"Leeuwen","given":"Cees","non-dropping-particle":"van"}],"issued":{"date-parts":[["2014",12,1]]}},"suppress-author":true}],"schema":"https://github.com/citation-style-language/schema/raw/master/csl-citation.json"} </w:instrText>
      </w:r>
      <w:r w:rsidR="00514223">
        <w:rPr>
          <w:lang w:val="sv-SE"/>
        </w:rPr>
        <w:fldChar w:fldCharType="separate"/>
      </w:r>
      <w:r w:rsidR="00514223" w:rsidRPr="007E2409">
        <w:rPr>
          <w:rFonts w:ascii="Times New Roman" w:hAnsi="Times New Roman" w:cs="Times New Roman"/>
        </w:rPr>
        <w:t>(2014)</w:t>
      </w:r>
      <w:r w:rsidR="00514223">
        <w:rPr>
          <w:lang w:val="sv-SE"/>
        </w:rPr>
        <w:fldChar w:fldCharType="end"/>
      </w:r>
      <w:r w:rsidR="0004168D">
        <w:rPr>
          <w:lang w:val="sv-SE"/>
        </w:rPr>
        <w:t>.</w:t>
      </w:r>
    </w:p>
    <w:p w14:paraId="6AB6A81A" w14:textId="7A4D1E77" w:rsidR="00617703" w:rsidRDefault="0004168D" w:rsidP="007A18AF">
      <w:pPr>
        <w:rPr>
          <w:lang w:val="sv-SE"/>
        </w:rPr>
      </w:pPr>
      <w:r>
        <w:rPr>
          <w:lang w:val="sv-SE"/>
        </w:rPr>
        <w:t>According to the adaptive rewiring principle, network structure evolves over time from random to complex architectures, showing the characteristics of small world, modularity, and the rich club effect</w:t>
      </w:r>
      <w:r w:rsidR="00514223">
        <w:rPr>
          <w:lang w:val="sv-SE"/>
        </w:rPr>
        <w:t xml:space="preserve"> </w:t>
      </w:r>
      <w:r w:rsidR="00514223">
        <w:rPr>
          <w:lang w:val="sv-SE"/>
        </w:rPr>
        <w:fldChar w:fldCharType="begin"/>
      </w:r>
      <w:r w:rsidR="007A18AF">
        <w:rPr>
          <w:lang w:val="sv-SE"/>
        </w:rPr>
        <w:instrText xml:space="preserve"> ADDIN ZOTERO_ITEM CSL_CITATION {"citationID":"xkbku5Pw","properties":{"formattedCitation":"(Gong &amp; van Leeuwen, 2003, 2004; Hellrigel et al., 2019; Rubinov et al., 2009)","plainCitation":"(Gong &amp; van Leeuwen, 2003, 2004; Hellrigel et al., 2019; Rubinov et al., 2009)","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514223">
        <w:rPr>
          <w:lang w:val="sv-SE"/>
        </w:rPr>
        <w:fldChar w:fldCharType="separate"/>
      </w:r>
      <w:r w:rsidR="007A18AF" w:rsidRPr="007E2409">
        <w:rPr>
          <w:rFonts w:ascii="Times New Roman" w:hAnsi="Times New Roman" w:cs="Times New Roman"/>
        </w:rPr>
        <w:t>(Gong &amp; van Leeuwen, 2003, 2004; Hellrigel et al., 2019; Rubinov et al., 2009)</w:t>
      </w:r>
      <w:r w:rsidR="00514223">
        <w:rPr>
          <w:lang w:val="sv-SE"/>
        </w:rPr>
        <w:fldChar w:fldCharType="end"/>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 xml:space="preserve">mall worldness </w:t>
      </w:r>
      <w:r w:rsidR="00005331">
        <w:rPr>
          <w:lang w:val="sv-SE"/>
        </w:rPr>
        <w:fldChar w:fldCharType="begin"/>
      </w:r>
      <w:r w:rsidR="00005331">
        <w:rPr>
          <w:lang w:val="sv-SE"/>
        </w:rPr>
        <w:instrText xml:space="preserve"> ADDIN ZOTERO_ITEM CSL_CITATION {"citationID":"rNZUyGEA","properties":{"formattedCitation":"(Sporns &amp; Zwi, 2004)","plainCitation":"(Sporns &amp; Zwi, 2004)","noteIndex":0},"citationItems":[{"id":1254,"uris":["http://zotero.org/users/5652293/items/T49Y8G6P"],"uri":["http://zotero.org/users/5652293/items/T49Y8G6P"],"itemData":{"id":1254,"type":"article-journal","abstract":"While much information is available on the structural connectivity of the cerebral cortex, especially in the primate, the main organizational principles of the connection patterns linking brain areas, columns and individual cells have remained elusive. We attempt to characterize a wide variety of cortical connectivity data sets using a specific set of graph theory methods. We measure global aspects of cortical graphs including the abundance of small structural motifs such as cycles, the degree of local clustering of connections and the average path length. We examine large-scale cortical connection matrices obtained from neuroanatomical data bases, as well as probabilistic connection matrices at the level of small cortical neuronal populations linked by intra-areal and interareal connections. All cortical connection matrices examined in this study exhibit “small-world” attributes, characterized by the presence of abundant clustering of connections combined with short average distances between neuronal elements. We discuss the significance of these universal organizational features of cortex in light of functional brain anatomy. Supplementary materials are at www.indiana.edu/</w:instrText>
      </w:r>
      <w:r w:rsidR="00005331">
        <w:rPr>
          <w:rFonts w:ascii="Cambria Math" w:hAnsi="Cambria Math" w:cs="Cambria Math"/>
          <w:lang w:val="sv-SE"/>
        </w:rPr>
        <w:instrText>∼</w:instrText>
      </w:r>
      <w:r w:rsidR="00005331">
        <w:rPr>
          <w:lang w:val="sv-SE"/>
        </w:rPr>
        <w:instrText xml:space="preserve">cortex/lab.htm.","container-title":"Neuroinformatics","DOI":"10.1385/NI:2:2:145","ISSN":"1559-0089","issue":"2","journalAbbreviation":"Neuroinform","language":"en","page":"145-162","source":"Springer Link","title":"The small world of the cerebral cortex","volume":"2","author":[{"family":"Sporns","given":"Olaf"},{"family":"Zwi","given":"Jonathan D."}],"issued":{"date-parts":[["2004",6,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Sporns &amp; Zwi, 2004)</w:t>
      </w:r>
      <w:r w:rsidR="00005331">
        <w:rPr>
          <w:lang w:val="sv-SE"/>
        </w:rPr>
        <w:fldChar w:fldCharType="end"/>
      </w:r>
      <w:r w:rsidR="00AE1AF1">
        <w:rPr>
          <w:lang w:val="sv-SE"/>
        </w:rPr>
        <w:t xml:space="preserve">, modularity </w:t>
      </w:r>
      <w:r w:rsidR="00005331">
        <w:rPr>
          <w:lang w:val="sv-SE"/>
        </w:rPr>
        <w:fldChar w:fldCharType="begin"/>
      </w:r>
      <w:r w:rsidR="00005331">
        <w:rPr>
          <w:lang w:val="sv-SE"/>
        </w:rPr>
        <w:instrText xml:space="preserve"> ADDIN ZOTERO_ITEM CSL_CITATION {"citationID":"MdJ8Dodb","properties":{"formattedCitation":"(Meunier et al., 2010)","plainCitation":"(Meunier et al., 2010)","noteIndex":0},"citationItems":[{"id":1762,"uris":["http://zotero.org/users/5652293/items/CTDG9D5A"],"uri":["http://zotero.org/users/5652293/items/CTDG9D5A"],"itemData":{"id":1762,"type":"article-journal","container-title":"Frontiers in Neuroscience","DOI":"10.3389/fnins.2010.00200","ISSN":"1662-4548","journalAbbreviation":"Front. Neurosci.","source":"DOI.org (Crossref)","title":"Modular and Hierarchically Modular Organization of Brain Networks","URL":"http://journal.frontiersin.org/article/10.3389/fnins.2010.00200/abstract","volume":"4","author":[{"family":"Meunier","given":"David"},{"family":"Lambiotte","given":"Renaud"},{"family":"Bullmore","given":"Edward T."}],"accessed":{"date-parts":[["2020",1,7]]},"issued":{"date-parts":[["2010"]]}}}],"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Meunier et al., 2010)</w:t>
      </w:r>
      <w:r w:rsidR="00005331">
        <w:rPr>
          <w:lang w:val="sv-SE"/>
        </w:rPr>
        <w:fldChar w:fldCharType="end"/>
      </w:r>
      <w:r w:rsidR="00AE1AF1">
        <w:rPr>
          <w:lang w:val="sv-SE"/>
        </w:rPr>
        <w:t xml:space="preserve"> and the rich club effect</w:t>
      </w:r>
      <w:r w:rsidR="00005331">
        <w:rPr>
          <w:lang w:val="sv-SE"/>
        </w:rPr>
        <w:t xml:space="preserve"> </w:t>
      </w:r>
      <w:r w:rsidR="00005331">
        <w:rPr>
          <w:lang w:val="sv-SE"/>
        </w:rPr>
        <w:fldChar w:fldCharType="begin"/>
      </w:r>
      <w:r w:rsidR="00005331">
        <w:rPr>
          <w:lang w:val="sv-SE"/>
        </w:rPr>
        <w:instrText xml:space="preserve"> ADDIN ZOTERO_ITEM CSL_CITATION {"citationID":"4W3NC1nZ","properties":{"formattedCitation":"(van den Heuvel &amp; Sporns, 2011)","plainCitation":"(van den Heuvel &amp; Sporns, 2011)","noteIndex":0},"citationItems":[{"id":1730,"uris":["http://zotero.org/users/5652293/items/NEPIB477"],"uri":["http://zotero.org/users/5652293/items/NEPIB477"],"itemData":{"id":1730,"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note":"PMID: 22049421","page":"15775-15786","source":"www.jneurosci.org","title":"Rich-Club Organization of the Human Connectome","volume":"31","author":[{"family":"Heuvel","given":"Martijn P.","non-dropping-particle":"van den"},{"family":"Sporns","given":"Olaf"}],"issued":{"date-parts":[["2011",1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den Heuvel &amp; Sporns, 2011)</w:t>
      </w:r>
      <w:r w:rsidR="00005331">
        <w:rPr>
          <w:lang w:val="sv-SE"/>
        </w:rPr>
        <w:fldChar w:fldCharType="end"/>
      </w:r>
      <w:r w:rsidR="00AE1AF1">
        <w:rPr>
          <w:lang w:val="sv-SE"/>
        </w:rPr>
        <w:t xml:space="preserve">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14:paraId="7C5BD418" w14:textId="36C1E986" w:rsidR="00617703" w:rsidRDefault="00617703" w:rsidP="002D7D2D">
      <w:pPr>
        <w:rPr>
          <w:lang w:val="sv-SE"/>
        </w:rPr>
      </w:pPr>
      <w:r>
        <w:rPr>
          <w:lang w:val="sv-SE"/>
        </w:rPr>
        <w:t xml:space="preserve">All </w:t>
      </w:r>
      <w:r w:rsidR="00BB10B1">
        <w:rPr>
          <w:lang w:val="sv-SE"/>
        </w:rPr>
        <w:t xml:space="preserve">model studies </w:t>
      </w:r>
      <w:r>
        <w:rPr>
          <w:lang w:val="sv-SE"/>
        </w:rPr>
        <w:t>of adaptive rewiring so far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w:t>
      </w:r>
      <w:r w:rsidR="00005331">
        <w:rPr>
          <w:lang w:val="sv-SE"/>
        </w:rPr>
        <w:fldChar w:fldCharType="begin"/>
      </w:r>
      <w:r w:rsidR="00005331">
        <w:rPr>
          <w:lang w:val="sv-SE"/>
        </w:rPr>
        <w:instrText xml:space="preserve"> ADDIN ZOTERO_ITEM CSL_CITATION {"citationID":"0gKNZ9OZ","properties":{"formattedCitation":"(van Leeuwen et al., 1997)","plainCitation":"(van Leeuwen et al., 1997)","noteIndex":0},"citationItems":[{"id":1764,"uris":["http://zotero.org/users/5652293/items/5GBZNZLY"],"uri":["http://zotero.org/users/5652293/items/5GBZNZLY"],"itemData":{"id":1764,"type":"article-journal","container-title":"Journal of Mathematical Psychology","DOI":"10.1006/jmps.1997.1177","ISSN":"00222496","issue":"4","journalAbbreviation":"Journal of Mathematical Psychology","language":"en","page":"319-344","source":"DOI.org (Crossref)","title":"Stability and Intermittency in Large-Scale Coupled Oscillator Models for Perceptual Segmentation","volume":"41","author":[{"family":"Leeuwen","given":"Cees","non-dropping-particle":"van"},{"family":"Steyvers","given":"Mark"},{"family":"Nooter","given":"Maarten"}],"issued":{"date-parts":[["1997",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et al., 1997)</w:t>
      </w:r>
      <w:r w:rsidR="00005331">
        <w:rPr>
          <w:lang w:val="sv-SE"/>
        </w:rPr>
        <w:fldChar w:fldCharType="end"/>
      </w:r>
      <w:r w:rsidR="00A04BAC">
        <w:rPr>
          <w:lang w:val="sv-SE"/>
        </w:rPr>
        <w:t>,</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Presence of  sensory input </w:t>
      </w:r>
      <w:r w:rsidR="00BB10B1">
        <w:rPr>
          <w:lang w:val="sv-SE"/>
        </w:rPr>
        <w:t xml:space="preserve">brought </w:t>
      </w:r>
      <w:r w:rsidR="009B142E">
        <w:rPr>
          <w:lang w:val="sv-SE"/>
        </w:rPr>
        <w:t>these parameters</w:t>
      </w:r>
      <w:r w:rsidR="00A04BAC">
        <w:rPr>
          <w:lang w:val="sv-SE"/>
        </w:rPr>
        <w:t xml:space="preserve"> </w:t>
      </w:r>
      <w:r w:rsidR="009B142E">
        <w:rPr>
          <w:lang w:val="sv-SE"/>
        </w:rPr>
        <w:t xml:space="preserve">down </w:t>
      </w:r>
      <w:r w:rsidR="00A04BAC">
        <w:rPr>
          <w:lang w:val="sv-SE"/>
        </w:rPr>
        <w:lastRenderedPageBreak/>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w:t>
      </w:r>
      <w:r w:rsidR="00005331">
        <w:rPr>
          <w:lang w:val="sv-SE"/>
        </w:rPr>
        <w:fldChar w:fldCharType="begin"/>
      </w:r>
      <w:r w:rsidR="00005331">
        <w:rPr>
          <w:lang w:val="sv-SE"/>
        </w:rPr>
        <w:instrText xml:space="preserve"> ADDIN ZOTERO_ITEM CSL_CITATION {"citationID":"O3h14TUZ","properties":{"formattedCitation":"(van Leeuwen &amp; Raffone, 2001)","plainCitation":"(van Leeuwen &amp; Raffone, 2001)","noteIndex":0},"citationItems":[{"id":1766,"uris":["http://zotero.org/users/5652293/items/JNSQSRYJ"],"uri":["http://zotero.org/users/5652293/items/JNSQSRYJ"],"itemData":{"id":1766,"type":"article-journal","container-title":"Cognitive Processing","note":"Citation Key: van2001coupled","page":"67-116","title":"Coupled nonlinear maps as models of perceptual pattern and memory trace dynamics","volume":"2","author":[{"family":"Leeuwen","given":"Cees","non-dropping-particle":"van"},{"family":"Raffone","given":"Antonino"}],"issued":{"date-parts":[["200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amp; Raffone, 2001)</w:t>
      </w:r>
      <w:r w:rsidR="00005331">
        <w:rPr>
          <w:lang w:val="sv-SE"/>
        </w:rPr>
        <w:fldChar w:fldCharType="end"/>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too, established synchronization biases, leading to spontaneous pattern rehearsals and subsequent </w:t>
      </w:r>
      <w:r w:rsidR="0001237E">
        <w:rPr>
          <w:lang w:val="sv-SE"/>
        </w:rPr>
        <w:t>relearning</w:t>
      </w:r>
      <w:r w:rsidR="002E791F">
        <w:rPr>
          <w:lang w:val="sv-SE"/>
        </w:rPr>
        <w:t xml:space="preserve"> of dynamic memory traces.</w:t>
      </w:r>
    </w:p>
    <w:p w14:paraId="69E49713" w14:textId="77777777"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14:paraId="0184A593" w14:textId="1C38ECED" w:rsidR="00057054" w:rsidRPr="00E7305D" w:rsidRDefault="009472F4" w:rsidP="00A80DCD">
      <w:r>
        <w:rPr>
          <w:lang w:val="sv-SE"/>
        </w:rPr>
        <w:t xml:space="preserve">In what follows, the method section describes </w:t>
      </w:r>
      <w:r w:rsidR="0047436F">
        <w:rPr>
          <w:lang w:val="sv-SE"/>
        </w:rPr>
        <w:t xml:space="preserve">details of </w:t>
      </w:r>
      <w:r>
        <w:rPr>
          <w:lang w:val="sv-SE"/>
        </w:rPr>
        <w:t xml:space="preserve">the composition and </w:t>
      </w:r>
      <w:r>
        <w:t xml:space="preserve">initialization of the models; the rewiring algorithm; </w:t>
      </w:r>
      <w:r w:rsidR="00264631">
        <w:t xml:space="preserve">and </w:t>
      </w:r>
      <w:r>
        <w:t>the qualitative and quantitative measures of network structures used to describe</w:t>
      </w:r>
      <w:r w:rsidR="00E138D4">
        <w:t>, characterize,</w:t>
      </w:r>
      <w:r>
        <w:t xml:space="preserve"> and compare models.</w:t>
      </w:r>
      <w:r w:rsidR="0047436F">
        <w:t xml:space="preserve"> In t</w:t>
      </w:r>
      <w:r>
        <w:t>he results sectio</w:t>
      </w:r>
      <w:r w:rsidR="0047436F">
        <w:t xml:space="preserve">n, we describe our findings, mainly that </w:t>
      </w:r>
      <w:r w:rsidR="002D2936">
        <w:t xml:space="preserve">non-uniform parameters </w:t>
      </w:r>
      <w:r w:rsidR="007A64BD">
        <w:t>is shown not to</w:t>
      </w:r>
      <w:r w:rsidR="002D2936">
        <w:t xml:space="preserve"> interfere with the evolution of brain-like structure</w:t>
      </w:r>
      <w:ins w:id="6" w:author="MohammadHossein Manuel Haqiqatkhah" w:date="2020-01-08T02:36:00Z">
        <w:r w:rsidR="005C1C23">
          <w:t xml:space="preserve"> while </w:t>
        </w:r>
      </w:ins>
      <w:ins w:id="7" w:author="MohammadHossein Manuel Haqiqatkhah" w:date="2020-01-08T02:32:00Z">
        <w:r w:rsidR="005C1C23">
          <w:t>giv</w:t>
        </w:r>
      </w:ins>
      <w:ins w:id="8" w:author="MohammadHossein Manuel Haqiqatkhah" w:date="2020-01-08T02:36:00Z">
        <w:r w:rsidR="005C1C23">
          <w:t>ing</w:t>
        </w:r>
      </w:ins>
      <w:ins w:id="9" w:author="MohammadHossein Manuel Haqiqatkhah" w:date="2020-01-08T02:32:00Z">
        <w:r w:rsidR="006455C0">
          <w:t xml:space="preserve"> rise to </w:t>
        </w:r>
        <w:r w:rsidR="00E22067">
          <w:t>distinguishable network structures suitable for cognitive functions</w:t>
        </w:r>
      </w:ins>
      <w:r w:rsidR="007A64BD">
        <w:t>.</w:t>
      </w:r>
      <w:r w:rsidR="002D2936">
        <w:t xml:space="preserve"> </w:t>
      </w:r>
      <w:r>
        <w:t>A discussion ends the paper.</w:t>
      </w:r>
    </w:p>
    <w:p w14:paraId="58D09A92" w14:textId="77777777" w:rsidR="001924E9" w:rsidRDefault="00921160" w:rsidP="001924E9">
      <w:pPr>
        <w:pStyle w:val="Heading1"/>
      </w:pPr>
      <w:r>
        <w:t>Method</w:t>
      </w:r>
    </w:p>
    <w:p w14:paraId="55C6A649" w14:textId="77777777" w:rsidR="001D12AF" w:rsidRDefault="00B332A2" w:rsidP="00B2251E">
      <w:pPr>
        <w:pStyle w:val="Heading3"/>
        <w:ind w:firstLine="0"/>
        <w:rPr>
          <w:lang w:bidi="fa-IR"/>
        </w:rPr>
      </w:pPr>
      <w:r>
        <w:rPr>
          <w:lang w:bidi="fa-IR"/>
        </w:rPr>
        <w:t>D</w:t>
      </w:r>
      <w:r w:rsidR="002D037E">
        <w:rPr>
          <w:lang w:bidi="fa-IR"/>
        </w:rPr>
        <w:t>escription of networks</w:t>
      </w:r>
    </w:p>
    <w:p w14:paraId="40E61C41" w14:textId="2F479E3A" w:rsidR="006B1E2C" w:rsidRDefault="00AB55EA" w:rsidP="00726AB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w:t>
      </w:r>
      <w:proofErr w:type="gramStart"/>
      <w:r w:rsidR="005F6795">
        <w:t>,1</w:t>
      </w:r>
      <w:proofErr w:type="gramEnd"/>
      <w:r w:rsidR="005F6795">
        <w:t>}</w:t>
      </w:r>
      <w:r w:rsidR="002D037E">
        <w:t>.</w:t>
      </w:r>
      <w:r w:rsidR="00CB7747">
        <w:t>This set is called adjacency list</w:t>
      </w:r>
      <w:r w:rsidR="003970AE">
        <w:t>,</w:t>
      </w:r>
      <w:r w:rsidR="00CB7747">
        <w:t xml:space="preserve"> wher</w:t>
      </w:r>
      <w:r w:rsidR="003970AE">
        <w:t>e</w:t>
      </w:r>
      <w:r w:rsidR="00CB7747">
        <w:t>in, conventionally, zero valued elements are omitted.</w:t>
      </w:r>
      <w:r w:rsidR="00CB7747" w:rsidRPr="00583A98" w:rsidDel="00264631">
        <w:rPr>
          <w:i/>
        </w:rPr>
        <w:t xml:space="preserve"> </w:t>
      </w:r>
      <w:r w:rsidR="0066593C">
        <w:t xml:space="preserve">. </w:t>
      </w:r>
      <w:r w:rsidR="003D2074">
        <w:t xml:space="preserve">We assume no self-connection, i.e. </w:t>
      </w:r>
      <w:proofErr w:type="spellStart"/>
      <w:r w:rsidR="003D2074" w:rsidRPr="00B2251E">
        <w:rPr>
          <w:i/>
        </w:rPr>
        <w:t>e</w:t>
      </w:r>
      <w:r w:rsidR="003D2074" w:rsidRPr="00B2251E">
        <w:rPr>
          <w:i/>
          <w:vertAlign w:val="subscript"/>
        </w:rPr>
        <w:t>i</w:t>
      </w:r>
      <w:r w:rsidR="003D2074" w:rsidRPr="003D2074">
        <w:rPr>
          <w:i/>
          <w:vertAlign w:val="subscript"/>
        </w:rPr>
        <w:t>i</w:t>
      </w:r>
      <w:proofErr w:type="spellEnd"/>
      <w:r w:rsidR="003D2074" w:rsidRPr="003D2074">
        <w:t xml:space="preserve"> </w:t>
      </w:r>
      <w:r w:rsidR="003D2074">
        <w:t xml:space="preserve">= 0. </w:t>
      </w:r>
      <w:r w:rsidR="005F6795">
        <w:t xml:space="preserve">The set of edges and </w:t>
      </w:r>
      <w:r w:rsidR="005F6795">
        <w:lastRenderedPageBreak/>
        <w:t xml:space="preserve">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r w:rsidR="00151023">
        <w:rPr>
          <w:i/>
        </w:rPr>
        <w:t xml:space="preserve">M </w:t>
      </w:r>
      <w:r w:rsidR="009634A5">
        <w:t xml:space="preserve">of </w:t>
      </w:r>
      <w:r w:rsidR="009634A5" w:rsidRPr="00C30B73">
        <w:rPr>
          <w:i/>
        </w:rPr>
        <w:t>G</w:t>
      </w:r>
      <w:r w:rsidR="002D037E">
        <w:t xml:space="preserve"> is a square matrix of the size |V| </w:t>
      </w:r>
      <w:r w:rsidR="009634A5">
        <w:t xml:space="preserve">with </w:t>
      </w:r>
      <w:proofErr w:type="gramStart"/>
      <w:r w:rsidR="009634A5">
        <w:t>elements</w:t>
      </w:r>
      <w:r w:rsidR="002D037E">
        <w:t xml:space="preserve"> </w:t>
      </w:r>
      <w:proofErr w:type="gramEnd"/>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r w:rsidR="00D756CA">
        <w:rPr>
          <w:lang w:bidi="fa-IR"/>
        </w:rPr>
        <w:t xml:space="preserve">Among V, we may distinguish minority </w:t>
      </w:r>
      <w:r w:rsidR="00005331">
        <w:rPr>
          <w:lang w:bidi="fa-IR"/>
        </w:rPr>
        <w:t xml:space="preserve">and majority </w:t>
      </w:r>
      <w:commentRangeStart w:id="10"/>
      <w:commentRangeStart w:id="11"/>
      <w:r w:rsidR="00D756CA">
        <w:rPr>
          <w:lang w:bidi="fa-IR"/>
        </w:rPr>
        <w:t>subsets</w:t>
      </w:r>
      <w:commentRangeEnd w:id="10"/>
      <w:r w:rsidR="00D12B5F">
        <w:rPr>
          <w:rStyle w:val="CommentReference"/>
        </w:rPr>
        <w:commentReference w:id="10"/>
      </w:r>
      <w:commentRangeEnd w:id="11"/>
      <w:r w:rsidR="00726ABE">
        <w:rPr>
          <w:rStyle w:val="CommentReference"/>
        </w:rPr>
        <w:commentReference w:id="11"/>
      </w:r>
      <w:ins w:id="12" w:author="MohammadHossein Manuel Haqiqatkhah" w:date="2020-01-07T20:45:00Z">
        <w:r w:rsidR="000140D7">
          <w:rPr>
            <w:lang w:bidi="fa-IR"/>
          </w:rPr>
          <w:t xml:space="preserve"> such that </w:t>
        </w:r>
      </w:ins>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r>
          <w:rPr>
            <w:rFonts w:ascii="Cambria Math" w:hAnsi="Cambria Math"/>
            <w:lang w:bidi="fa-IR"/>
          </w:rPr>
          <m:t>|</m:t>
        </m:r>
      </m:oMath>
      <w:ins w:id="13" w:author="MohammadHossein Manuel Haqiqatkhah" w:date="2020-01-07T20:47:00Z">
        <w:r w:rsidR="00E6533B">
          <w:rPr>
            <w:lang w:bidi="fa-IR"/>
          </w:rPr>
          <w:t xml:space="preserve"> </w:t>
        </w:r>
        <w:proofErr w:type="gramStart"/>
        <w:r w:rsidR="00E6533B">
          <w:rPr>
            <w:lang w:bidi="fa-IR"/>
          </w:rPr>
          <w:t xml:space="preserve">and </w:t>
        </w:r>
      </w:ins>
      <w:proofErr w:type="gramEnd"/>
      <m:oMath>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e>
        </m:d>
        <m:r>
          <w:rPr>
            <w:rFonts w:ascii="Cambria Math" w:hAnsi="Cambria Math"/>
            <w:lang w:bidi="fa-IR"/>
          </w:rPr>
          <m:t>+</m:t>
        </m:r>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e>
        </m:d>
        <m:r>
          <w:rPr>
            <w:rFonts w:ascii="Cambria Math" w:hAnsi="Cambria Math"/>
            <w:lang w:bidi="fa-IR"/>
          </w:rPr>
          <m:t>=|V|</m:t>
        </m:r>
      </m:oMath>
      <w:r w:rsidR="00D756CA">
        <w:rPr>
          <w:lang w:bidi="fa-IR"/>
        </w:rPr>
        <w:t>. The edges amongst members of these subsets form subgraphs</w:t>
      </w:r>
      <w:r w:rsidR="00D756CA" w:rsidRPr="00DF7189">
        <w:rPr>
          <w:lang w:bidi="fa-IR"/>
        </w:rPr>
        <w:t xml:space="preserve"> </w:t>
      </w:r>
      <w:r w:rsidR="00D756CA">
        <w:rPr>
          <w:lang w:bidi="fa-IR"/>
        </w:rPr>
        <w:t>within G</w:t>
      </w:r>
      <w:del w:id="14" w:author="MohammadHossein Manuel Haqiqatkhah" w:date="2020-01-08T02:38:00Z">
        <w:r w:rsidR="00D756CA" w:rsidDel="00BE1A4F">
          <w:rPr>
            <w:lang w:bidi="fa-IR"/>
          </w:rPr>
          <w:delText>,</w:delText>
        </w:r>
      </w:del>
      <w:ins w:id="15" w:author="MohammadHossein Manuel Haqiqatkhah" w:date="2020-01-08T02:38:00Z">
        <w:r w:rsidR="00BE1A4F">
          <w:rPr>
            <w:lang w:bidi="fa-IR"/>
          </w:rPr>
          <w:t xml:space="preserve"> are</w:t>
        </w:r>
      </w:ins>
      <w:r w:rsidR="00D756CA">
        <w:rPr>
          <w:lang w:bidi="fa-IR"/>
        </w:rPr>
        <w:t xml:space="preserve"> henceforth called </w:t>
      </w:r>
      <w:r w:rsidR="00D756CA" w:rsidRPr="00005331">
        <w:rPr>
          <w:i/>
          <w:lang w:bidi="fa-IR"/>
        </w:rPr>
        <w:t>minority</w:t>
      </w:r>
      <w:r w:rsidR="00D756CA">
        <w:rPr>
          <w:lang w:bidi="fa-IR"/>
        </w:rPr>
        <w:t xml:space="preserve"> and </w:t>
      </w:r>
      <w:r w:rsidR="00D756CA" w:rsidRPr="00005331">
        <w:rPr>
          <w:i/>
          <w:lang w:bidi="fa-IR"/>
        </w:rPr>
        <w:t>majority partitions</w:t>
      </w:r>
      <w:r w:rsidR="00D756CA">
        <w:rPr>
          <w:lang w:bidi="fa-IR"/>
        </w:rPr>
        <w:t xml:space="preserve">. A third subgraph comprises of all </w:t>
      </w:r>
      <w:r w:rsidR="00D12B5F">
        <w:rPr>
          <w:lang w:bidi="fa-IR"/>
        </w:rPr>
        <w:t xml:space="preserve">of V but </w:t>
      </w:r>
      <w:r w:rsidR="00D756CA">
        <w:rPr>
          <w:lang w:bidi="fa-IR"/>
        </w:rPr>
        <w:t>only edges between minority and majority nodes</w:t>
      </w:r>
      <w:r w:rsidR="00D12B5F">
        <w:rPr>
          <w:lang w:bidi="fa-IR"/>
        </w:rPr>
        <w:t>. Such a</w:t>
      </w:r>
      <w:r w:rsidR="00D756CA">
        <w:rPr>
          <w:lang w:bidi="fa-IR"/>
        </w:rPr>
        <w:t xml:space="preserve"> subgraph is called </w:t>
      </w:r>
      <w:r w:rsidR="00D756CA" w:rsidRPr="00005331">
        <w:rPr>
          <w:i/>
          <w:lang w:bidi="fa-IR"/>
        </w:rPr>
        <w:t>interpartition</w:t>
      </w:r>
      <w:r w:rsidR="00D756CA">
        <w:rPr>
          <w:lang w:bidi="fa-IR"/>
        </w:rPr>
        <w:t>.</w:t>
      </w:r>
    </w:p>
    <w:p w14:paraId="096B1B6D" w14:textId="77777777" w:rsidR="00987BC1" w:rsidRPr="002D037E" w:rsidRDefault="00987BC1" w:rsidP="00C30B73">
      <w:pPr>
        <w:ind w:firstLine="0"/>
        <w:rPr>
          <w:lang w:bidi="fa-IR"/>
        </w:rPr>
      </w:pPr>
      <w:r w:rsidRPr="00C30B73">
        <w:rPr>
          <w:b/>
        </w:rPr>
        <w:t>Dynamics on the graph</w:t>
      </w:r>
    </w:p>
    <w:p w14:paraId="6D07DFF0" w14:textId="6E93E069" w:rsidR="00151A09" w:rsidRDefault="00987BC1" w:rsidP="004824C5">
      <w:r>
        <w:rPr>
          <w:lang w:bidi="fa-IR"/>
        </w:rPr>
        <w:t xml:space="preserve">To </w:t>
      </w:r>
      <w:proofErr w:type="gramStart"/>
      <w:r>
        <w:rPr>
          <w:lang w:bidi="fa-IR"/>
        </w:rPr>
        <w:t xml:space="preserve">each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proofErr w:type="gramStart"/>
      <w:r w:rsidR="00CF7C89">
        <w:t>turbulence</w:t>
      </w:r>
      <w:r w:rsidR="0066593C">
        <w:rPr>
          <w:lang w:bidi="fa-IR"/>
        </w:rPr>
        <w:t xml:space="preserve"> </w:t>
      </w:r>
      <w:proofErr w:type="gramEnd"/>
      <m:oMath>
        <m:r>
          <m:rPr>
            <m:sty m:val="p"/>
          </m:rPr>
          <w:rPr>
            <w:rFonts w:ascii="Cambria Math" w:hAnsi="Cambria Math"/>
            <w:lang w:bidi="fa-IR"/>
          </w:rPr>
          <m:t xml:space="preserve">α </m:t>
        </m:r>
      </m:oMath>
      <w:r w:rsidR="00D12B5F">
        <w:rPr>
          <w:lang w:bidi="fa-IR"/>
        </w:rPr>
        <w:t>,</w:t>
      </w:r>
      <w:r w:rsidR="0066593C">
        <w:rPr>
          <w:lang w:bidi="fa-IR"/>
        </w:rPr>
        <w:t xml:space="preserve"> </w:t>
      </w:r>
      <w:r w:rsidR="006C1BD0">
        <w:t>remain fixed in our model</w:t>
      </w:r>
      <w:r w:rsidR="00D12B5F">
        <w:t xml:space="preserve"> simulation</w:t>
      </w:r>
      <w:r w:rsidR="006C1BD0">
        <w:t xml:space="preserve">s. </w:t>
      </w:r>
      <w:r w:rsidR="00151A09">
        <w:t xml:space="preserve"> </w:t>
      </w:r>
      <w:r w:rsidR="006C1BD0">
        <w:t>Models</w:t>
      </w:r>
      <w:r w:rsidR="002D4317">
        <w:t xml:space="preserve"> with identical parameter sets </w:t>
      </w:r>
      <w:r w:rsidR="006C1BD0">
        <w:t xml:space="preserve">are called </w:t>
      </w:r>
      <w:r w:rsidR="006C1BD0" w:rsidRPr="009D11E0">
        <w:rPr>
          <w:i/>
        </w:rPr>
        <w:t>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r w:rsidR="009472F4">
        <w:rPr>
          <w:lang w:bidi="fa-IR"/>
        </w:rPr>
        <w:t>Each network was ran for 20 million iterations.</w:t>
      </w:r>
      <w:r w:rsidR="00151A09">
        <w:t xml:space="preserve"> All the simulations and analyses are conducted in R programming language version 3.</w:t>
      </w:r>
      <w:r w:rsidR="009D11E0">
        <w:t>6</w:t>
      </w:r>
      <w:r w:rsidR="00151A09">
        <w:t>.0</w:t>
      </w:r>
      <w:r w:rsidR="009D11E0">
        <w:t xml:space="preserve"> </w:t>
      </w:r>
      <w:r w:rsidR="009D11E0">
        <w:fldChar w:fldCharType="begin"/>
      </w:r>
      <w:r w:rsidR="009D11E0">
        <w:instrText xml:space="preserve"> ADDIN ZOTERO_ITEM CSL_CITATION {"citationID":"ePI0HAF1","properties":{"formattedCitation":"(R Core Team, 2019)","plainCitation":"(R Core Team, 2019)","noteIndex":0},"citationItems":[{"id":1767,"uris":["http://zotero.org/users/5652293/items/2LBMZP6Q"],"uri":["http://zotero.org/users/5652293/items/2LBMZP6Q"],"itemData":{"id":1767,"type":"book","event-place":"Vienna, Austria","note":"tex.organization: 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9D11E0">
        <w:fldChar w:fldCharType="separate"/>
      </w:r>
      <w:r w:rsidR="009D11E0" w:rsidRPr="009D11E0">
        <w:rPr>
          <w:rFonts w:ascii="Times New Roman" w:hAnsi="Times New Roman" w:cs="Times New Roman"/>
        </w:rPr>
        <w:t>(R Core Team, 2019)</w:t>
      </w:r>
      <w:r w:rsidR="009D11E0">
        <w:fldChar w:fldCharType="end"/>
      </w:r>
      <w:r w:rsidR="00151A09">
        <w:t xml:space="preserve"> </w:t>
      </w:r>
      <w:r w:rsidR="007A64BD">
        <w:t>and were ran on</w:t>
      </w:r>
      <w:r w:rsidR="009D11E0">
        <w:t xml:space="preserve"> </w:t>
      </w:r>
      <w:r w:rsidR="004824C5">
        <w:t xml:space="preserve">computational resources provided by </w:t>
      </w:r>
      <w:r w:rsidR="004824C5" w:rsidRPr="00423395">
        <w:t>VSC (Flemish Supercomputer Center)</w:t>
      </w:r>
      <w:r w:rsidR="004824C5">
        <w:t>.</w:t>
      </w:r>
    </w:p>
    <w:p w14:paraId="6226F4FE" w14:textId="77777777" w:rsidR="00151A09" w:rsidRPr="00E72BBD" w:rsidRDefault="0040399E" w:rsidP="00DB7066">
      <w:pPr>
        <w:pStyle w:val="Heading3"/>
        <w:ind w:firstLine="0"/>
      </w:pPr>
      <w:r>
        <w:t xml:space="preserve">Parameter setting and </w:t>
      </w:r>
      <w:r w:rsidR="006B1E2C">
        <w:t>Initialization</w:t>
      </w:r>
    </w:p>
    <w:p w14:paraId="0B91A964" w14:textId="1D774D40" w:rsidR="0040399E" w:rsidRDefault="008B4C4D" w:rsidP="004824C5">
      <w:pPr>
        <w:rPr>
          <w:lang w:bidi="fa-IR"/>
        </w:rPr>
      </w:pPr>
      <w:r>
        <w:t xml:space="preserve">In our models, all </w:t>
      </w:r>
      <w:r w:rsidRPr="00583A98">
        <w:rPr>
          <w:i/>
        </w:rPr>
        <w:t>G</w:t>
      </w:r>
      <w:r>
        <w:t xml:space="preserve"> have |V| = 300 and </w:t>
      </w:r>
      <m:oMath>
        <m:d>
          <m:dPr>
            <m:begChr m:val="|"/>
            <m:endChr m:val="|"/>
            <m:ctrlPr>
              <w:rPr>
                <w:rFonts w:ascii="Cambria Math" w:hAnsi="Cambria Math"/>
              </w:rPr>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rsidR="007A64BD">
        <w:t xml:space="preserve">, a connectivity density providing robust evolution of small-world structure with uniform parameter setting </w:t>
      </w:r>
      <w:r w:rsidR="004824C5">
        <w:fldChar w:fldCharType="begin"/>
      </w:r>
      <w:r w:rsidR="004824C5">
        <w:instrText xml:space="preserve"> ADDIN ZOTERO_ITEM CSL_CITATION {"citationID":"JveZJ74C","properties":{"formattedCitation":"(van den Berg et al., 2012)","plainCitation":"(van den Berg et al., 2012)","noteIndex":0},"citationItems":[{"id":1016,"uris":["http://zotero.org/users/5652293/items/FQC55YHM"],"uri":["http://zotero.org/users/5652293/items/FQC55YHM"],"itemData":{"id":1016,"type":"article-journal","abstract":"Psychiatric illnesses characterised by disorganized cognition, such as schizophrenia, have been described in terms of fragmentation and hence understood as reduction in functional brain connectivity, particularly in prefrontal and parietal areas. However, as graph-theory shows, relatively small numbers of nonlocal connections are sufficient to ensure global coherence in the modular small world network structure of the brain. We reconsider fragmentation in this perspective. Computational studies have shown that for a given level of connectivity in a model of coupled nonlinear oscillators, modular small-world networks evolve from an initially random organization. Here we demonstrate that with decreasing connectivity, the probability of evolving into a modular small-world network breaks down at a critical point, which scales to the percolation function of random networks with a universal exponent of α=1.17. Thus, according to the model, local modularity systematically breaks down before there is loss of global coherence in network connectivity. We therefore propose that fragmentation may involve, at least in its initial stages, the inability of a dynamically evolving network to sustain a modular small-world structure. The result is in a shift in the balance in schizophrenia from local to global functional connectivity.","container-title":"Frontiers in Systems Neuroscience","DOI":"10.3389/fnsys.2012.00020","ISSN":"1662-5137","journalAbbreviation":"Front. Syst. Neurosci.","language":"English","source":"Frontiers","title":"Fragmentation: loss of global coherence or breakdown of modularity in functional brain architecture?","title-short":"Fragmentation","URL":"https://www.frontiersin.org/articles/10.3389/fnsys.2012.00020/full","volume":"6","author":[{"family":"Berg","given":"Daan","non-dropping-particle":"van den"},{"family":"Gong","given":"Pulin"},{"family":"Breakspear","given":"Michael"},{"family":"Leeuwen","given":"Cees","non-dropping-particle":"van"}],"accessed":{"date-parts":[["2019",6,11]]},"issued":{"date-parts":[["2012"]]}}}],"schema":"https://github.com/citation-style-language/schema/raw/master/csl-citation.json"} </w:instrText>
      </w:r>
      <w:r w:rsidR="004824C5">
        <w:fldChar w:fldCharType="separate"/>
      </w:r>
      <w:r w:rsidR="004824C5" w:rsidRPr="004824C5">
        <w:rPr>
          <w:rFonts w:ascii="Times New Roman" w:hAnsi="Times New Roman" w:cs="Times New Roman"/>
        </w:rPr>
        <w:t>(van den Berg et al., 2012)</w:t>
      </w:r>
      <w:r w:rsidR="004824C5">
        <w:fldChar w:fldCharType="end"/>
      </w:r>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6E64B5">
        <w:rPr>
          <w:lang w:bidi="fa-IR"/>
        </w:rPr>
        <w:t>"</w:t>
      </w:r>
      <w:r w:rsidR="00BE5049">
        <w:rPr>
          <w:lang w:bidi="fa-IR"/>
        </w:rPr>
        <w:t>1</w:t>
      </w:r>
      <w:r w:rsidR="006E64B5">
        <w:rPr>
          <w:lang w:bidi="fa-IR"/>
        </w:rPr>
        <w:t>"</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r w:rsidR="00B332A2">
        <w:rPr>
          <w:lang w:bidi="fa-IR"/>
        </w:rPr>
        <w:t xml:space="preserve">Each node in the network </w:t>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i.e.</w:t>
      </w:r>
      <w:proofErr w:type="gramStart"/>
      <w:r w:rsidR="004B2ED6">
        <w:rPr>
          <w:lang w:bidi="fa-IR"/>
        </w:rPr>
        <w:t xml:space="preserve">, </w:t>
      </w:r>
      <w:proofErr w:type="gramEnd"/>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d>
          <m:dPr>
            <m:grow m:val="0"/>
            <m:ctrlPr>
              <w:rPr>
                <w:rFonts w:ascii="Cambria Math" w:hAnsi="Cambria Math"/>
                <w:i/>
                <w:lang w:bidi="fa-IR"/>
              </w:rPr>
            </m:ctrlPr>
          </m:dPr>
          <m:e>
            <m:limLow>
              <m:limLowPr>
                <m:ctrlPr>
                  <w:rPr>
                    <w:rFonts w:ascii="Cambria Math" w:hAnsi="Cambria Math"/>
                    <w:i/>
                    <w:lang w:bidi="fa-IR"/>
                  </w:rPr>
                </m:ctrlPr>
              </m:limLowPr>
              <m:e>
                <m:r>
                  <w:rPr>
                    <w:rFonts w:ascii="Cambria Math" w:hAnsi="Cambria Math"/>
                    <w:lang w:bidi="fa-IR"/>
                  </w:rPr>
                  <m:t>iid</m:t>
                </m:r>
              </m:e>
              <m:lim>
                <m:r>
                  <w:rPr>
                    <w:rFonts w:ascii="Cambria Math" w:hAnsi="Cambria Math"/>
                    <w:lang w:bidi="fa-IR"/>
                  </w:rPr>
                  <m:t>~</m:t>
                </m:r>
              </m:lim>
            </m:limLow>
          </m:e>
        </m:d>
        <m:r>
          <w:rPr>
            <w:rFonts w:ascii="Cambria Math" w:hAnsi="Cambria Math"/>
            <w:lang w:bidi="fa-IR"/>
          </w:rPr>
          <m:t xml:space="preserve"> Unif(0,1)</m:t>
        </m:r>
      </m:oMath>
      <w:r w:rsidR="006B1E2C">
        <w:rPr>
          <w:lang w:bidi="fa-IR"/>
        </w:rPr>
        <w:t>.</w:t>
      </w:r>
      <w:r w:rsidR="00DB7066">
        <w:rPr>
          <w:lang w:bidi="fa-IR"/>
        </w:rPr>
        <w:t xml:space="preserve"> </w:t>
      </w:r>
    </w:p>
    <w:p w14:paraId="6E1C1121" w14:textId="68083AD5" w:rsidR="00940228" w:rsidRPr="00725916" w:rsidRDefault="0040399E" w:rsidP="007A18AF">
      <w:r>
        <w:rPr>
          <w:lang w:bidi="fa-IR"/>
        </w:rPr>
        <w:t xml:space="preserve">Previous </w:t>
      </w:r>
      <w:r w:rsidR="007A64BD">
        <w:rPr>
          <w:lang w:bidi="fa-IR"/>
        </w:rPr>
        <w:t>adaptive rewiring studies have been using</w:t>
      </w:r>
      <w:r>
        <w:rPr>
          <w:lang w:bidi="fa-IR"/>
        </w:rPr>
        <w:t xml:space="preserve"> </w:t>
      </w:r>
      <w:r w:rsidR="00BD7B75">
        <w:rPr>
          <w:lang w:bidi="fa-IR"/>
        </w:rPr>
        <w:t xml:space="preserve">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w:t>
      </w:r>
      <w:r w:rsidR="004824C5">
        <w:rPr>
          <w:lang w:bidi="fa-IR"/>
        </w:rPr>
        <w:t xml:space="preserve"> </w:t>
      </w:r>
      <w:r w:rsidR="004824C5">
        <w:rPr>
          <w:lang w:bidi="fa-IR"/>
        </w:rPr>
        <w:fldChar w:fldCharType="begin"/>
      </w:r>
      <w:r w:rsidR="007A18AF">
        <w:rPr>
          <w:lang w:bidi="fa-IR"/>
        </w:rPr>
        <w:instrText xml:space="preserve"> ADDIN ZOTERO_ITEM CSL_CITATION {"citationID":"yFQceHtq","properties":{"formattedCitation":"(Gong &amp; van Leeuwen, 2003; Hellrigel et al., 2019; van den Berg &amp; van Leeuwen, 2004)","plainCitation":"(Gong &amp; van Leeuwen, 2003; Hellrigel et al., 2019; van den Berg &amp; van Leeuwen, 2004)","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68,"uris":["http://zotero.org/users/5652293/items/J5VM9QNY"],"uri":["http://zotero.org/users/5652293/items/J5VM9QNY"],"itemData":{"id":1768,"type":"article-journal","container-title":"EPL (Europhysics Letters)","DOI":"10.1209/epl/i2003-10116-1","ISSN":"0295-5075","issue":"4","journalAbbreviation":"EPL","language":"en","page":"459","source":"iopscience.iop.org","title":"Adaptive rewiring in chaotic networks renders small-world connectivity with consistent clusters","volume":"65","author":[{"family":"Berg","given":"Daan","non-dropping-particle":"van den"},{"family":"Leeuwen","given":"Cees","non-dropping-particle":"van"}],"issued":{"date-parts":[["2004",2]]}}}],"schema":"https://github.com/citation-style-language/schema/raw/master/csl-citation.json"} </w:instrText>
      </w:r>
      <w:r w:rsidR="004824C5">
        <w:rPr>
          <w:lang w:bidi="fa-IR"/>
        </w:rPr>
        <w:fldChar w:fldCharType="separate"/>
      </w:r>
      <w:r w:rsidR="007A18AF" w:rsidRPr="00DA7618">
        <w:rPr>
          <w:rFonts w:ascii="Times New Roman" w:hAnsi="Times New Roman" w:cs="Times New Roman"/>
        </w:rPr>
        <w:t xml:space="preserve">(Gong &amp; van Leeuwen, 2003; Hellrigel et al., 2019; van </w:t>
      </w:r>
      <w:r w:rsidR="007A18AF" w:rsidRPr="00DA7618">
        <w:rPr>
          <w:rFonts w:ascii="Times New Roman" w:hAnsi="Times New Roman" w:cs="Times New Roman"/>
        </w:rPr>
        <w:lastRenderedPageBreak/>
        <w:t>den Berg &amp; van Leeuwen, 2004)</w:t>
      </w:r>
      <w:r w:rsidR="004824C5">
        <w:rPr>
          <w:lang w:bidi="fa-IR"/>
        </w:rPr>
        <w:fldChar w:fldCharType="end"/>
      </w:r>
      <w:r>
        <w:rPr>
          <w:lang w:bidi="fa-IR"/>
        </w:rPr>
        <w:t>. Here the midpoints of the</w:t>
      </w:r>
      <w:r w:rsidR="00BD7B75">
        <w:rPr>
          <w:lang w:bidi="fa-IR"/>
        </w:rPr>
        <w:t>se</w:t>
      </w:r>
      <w:r>
        <w:rPr>
          <w:lang w:bidi="fa-IR"/>
        </w:rPr>
        <w:t xml:space="preserve"> ranges</w:t>
      </w:r>
      <w:r w:rsidR="007D1E8B">
        <w:rPr>
          <w:lang w:bidi="fa-IR"/>
        </w:rPr>
        <w:t xml:space="preserve">, i.e. </w:t>
      </w:r>
      <m:oMath>
        <m:r>
          <m:rPr>
            <m:sty m:val="p"/>
          </m:rPr>
          <w:rPr>
            <w:rFonts w:ascii="Cambria Math" w:hAnsi="Cambria Math"/>
            <w:lang w:bidi="fa-IR"/>
          </w:rPr>
          <m:t>α</m:t>
        </m:r>
      </m:oMath>
      <w:r w:rsidR="007D1E8B">
        <w:rPr>
          <w:lang w:bidi="fa-IR"/>
        </w:rPr>
        <w:t xml:space="preserve"> = 1.8 and  </w:t>
      </w:r>
      <m:oMath>
        <m:r>
          <m:rPr>
            <m:scr m:val="script"/>
          </m:rPr>
          <w:rPr>
            <w:rFonts w:ascii="Cambria Math" w:hAnsi="Cambria Math"/>
            <w:lang w:bidi="fa-IR"/>
          </w:rPr>
          <m:t>E</m:t>
        </m:r>
      </m:oMath>
      <w:r w:rsidR="007D1E8B">
        <w:rPr>
          <w:lang w:bidi="fa-IR"/>
        </w:rPr>
        <w:t xml:space="preserve"> = 0.4,</w:t>
      </w:r>
      <w:r>
        <w:rPr>
          <w:lang w:bidi="fa-IR"/>
        </w:rPr>
        <w:t xml:space="preserve"> are </w:t>
      </w:r>
      <w:r w:rsidR="00BD7B75">
        <w:rPr>
          <w:lang w:bidi="fa-IR"/>
        </w:rPr>
        <w:t>used</w:t>
      </w:r>
      <w:r>
        <w:rPr>
          <w:lang w:bidi="fa-IR"/>
        </w:rPr>
        <w:t xml:space="preserve"> for the parameters</w:t>
      </w:r>
      <w:r w:rsidR="00940228">
        <w:rPr>
          <w:lang w:bidi="fa-IR"/>
        </w:rPr>
        <w:t xml:space="preserve"> in the baseline (BL) condition</w:t>
      </w:r>
      <w:r w:rsidR="00BD7B75" w:rsidRPr="00725916">
        <w:t>. In the BL condition, all nodes have the same parameter values.</w:t>
      </w:r>
    </w:p>
    <w:p w14:paraId="7574B40C" w14:textId="7297BE25" w:rsidR="00447442" w:rsidRDefault="00361375" w:rsidP="004B6DBF">
      <w:r w:rsidRPr="00725916">
        <w:t>The same applies to the majority (250 nodes)</w:t>
      </w:r>
      <w:r w:rsidR="00D12B5F" w:rsidRPr="00725916">
        <w:t xml:space="preserve"> </w:t>
      </w:r>
      <w:r w:rsidRPr="00725916">
        <w:t xml:space="preserve">of </w:t>
      </w:r>
      <w:r w:rsidR="00BD7B75" w:rsidRPr="00725916">
        <w:t xml:space="preserve">the </w:t>
      </w:r>
      <w:r w:rsidRPr="00725916">
        <w:t>other</w:t>
      </w:r>
      <w:r w:rsidR="00BD7B75" w:rsidRPr="00725916">
        <w:t xml:space="preserve"> condition</w:t>
      </w:r>
      <w:r w:rsidRPr="00725916">
        <w:t>s. However</w:t>
      </w:r>
      <w:r w:rsidR="00BD7B75" w:rsidRPr="00725916">
        <w:t xml:space="preserve">, </w:t>
      </w:r>
      <w:r w:rsidR="00C10D35" w:rsidRPr="00725916">
        <w:t>depending on the condition,</w:t>
      </w:r>
      <w:r w:rsidR="00BD7B75" w:rsidRPr="00725916">
        <w:t xml:space="preserve"> </w:t>
      </w:r>
      <w:r w:rsidR="00C10D35" w:rsidRPr="00725916">
        <w:t xml:space="preserve">the </w:t>
      </w:r>
      <w:r w:rsidRPr="00725916">
        <w:t>minority subset (</w:t>
      </w:r>
      <w:ins w:id="16" w:author="MohammadHossein Manuel Haqiqatkhah" w:date="2020-01-07T20:51:00Z">
        <w:r w:rsidR="00DA7618">
          <w:t xml:space="preserve">i.e., </w:t>
        </w:r>
      </w:ins>
      <w:r w:rsidRPr="00725916">
        <w:t>the first 50) of nodes</w:t>
      </w:r>
      <w:r w:rsidR="007D1E8B">
        <w:t xml:space="preserve"> </w:t>
      </w:r>
      <w:r w:rsidR="00C10D35" w:rsidRPr="007D1E8B">
        <w:t xml:space="preserve">could </w:t>
      </w:r>
      <w:r w:rsidRPr="007D1E8B">
        <w:t xml:space="preserve">have either lowered or </w:t>
      </w:r>
      <w:r>
        <w:rPr>
          <w:lang w:bidi="fa-IR"/>
        </w:rPr>
        <w:t xml:space="preserve">increased values of either </w:t>
      </w:r>
      <w:proofErr w:type="gramStart"/>
      <w:r>
        <w:rPr>
          <w:lang w:bidi="fa-IR"/>
        </w:rPr>
        <w:t xml:space="preserve">the </w:t>
      </w:r>
      <m:oMath>
        <m:r>
          <m:rPr>
            <m:sty m:val="p"/>
          </m:rPr>
          <w:rPr>
            <w:rFonts w:ascii="Cambria Math" w:hAnsi="Cambria Math"/>
            <w:lang w:bidi="fa-IR"/>
          </w:rPr>
          <m:t>α</m:t>
        </m:r>
      </m:oMath>
      <w:r>
        <w:rPr>
          <w:lang w:bidi="fa-IR"/>
        </w:rPr>
        <w:t xml:space="preserve"> or</w:t>
      </w:r>
      <w:proofErr w:type="gramEnd"/>
      <w:r>
        <w:rPr>
          <w:lang w:bidi="fa-IR"/>
        </w:rPr>
        <w:t xml:space="preserve"> </w:t>
      </w:r>
      <m:oMath>
        <m:r>
          <m:rPr>
            <m:scr m:val="script"/>
          </m:rPr>
          <w:rPr>
            <w:rFonts w:ascii="Cambria Math" w:hAnsi="Cambria Math"/>
            <w:lang w:bidi="fa-IR"/>
          </w:rPr>
          <m:t>E</m:t>
        </m:r>
      </m:oMath>
      <w:r>
        <w:rPr>
          <w:lang w:bidi="fa-IR"/>
        </w:rPr>
        <w:t xml:space="preserve"> parameters.</w:t>
      </w:r>
      <w:r w:rsidR="00C10D35" w:rsidRPr="00C10D35">
        <w:rPr>
          <w:lang w:bidi="fa-IR"/>
        </w:rPr>
        <w:t xml:space="preserve"> </w:t>
      </w:r>
      <w:r w:rsidR="00C10D35" w:rsidRPr="00F95219">
        <w:rPr>
          <w:lang w:bidi="fa-IR"/>
        </w:rPr>
        <w:t xml:space="preserve">As shown in Figure S2, </w:t>
      </w:r>
      <w:r w:rsidR="00C10D35">
        <w:rPr>
          <w:lang w:bidi="fa-IR"/>
        </w:rPr>
        <w:t>higher values of the</w:t>
      </w:r>
      <w:r w:rsidR="00C10D35" w:rsidRPr="00F95219">
        <w:rPr>
          <w:lang w:bidi="fa-IR"/>
        </w:rPr>
        <w:t xml:space="preserve"> </w:t>
      </w:r>
      <w:r w:rsidR="00C10D35">
        <w:rPr>
          <w:lang w:bidi="fa-IR"/>
        </w:rPr>
        <w:t xml:space="preserve">turbulence </w:t>
      </w:r>
      <w:r w:rsidR="00C10D35" w:rsidRPr="00F95219">
        <w:rPr>
          <w:lang w:bidi="fa-IR"/>
        </w:rPr>
        <w:t>parameter</w:t>
      </w:r>
      <w:r w:rsidR="00C10D35">
        <w:rPr>
          <w:lang w:bidi="fa-IR"/>
        </w:rPr>
        <w:t xml:space="preserve"> </w:t>
      </w:r>
      <m:oMath>
        <m:r>
          <m:rPr>
            <m:sty m:val="p"/>
          </m:rPr>
          <w:rPr>
            <w:rFonts w:ascii="Cambria Math" w:hAnsi="Cambria Math"/>
            <w:lang w:bidi="fa-IR"/>
          </w:rPr>
          <m:t>α</m:t>
        </m:r>
      </m:oMath>
      <w:r w:rsidR="00C10D35">
        <w:rPr>
          <w:lang w:bidi="fa-IR"/>
        </w:rPr>
        <w:t xml:space="preserve"> tend to yield greater divergence; reducing the coupling parameter </w:t>
      </w:r>
      <w:r>
        <w:rPr>
          <w:lang w:bidi="fa-IR"/>
        </w:rPr>
        <w:t xml:space="preserve"> </w:t>
      </w:r>
      <m:oMath>
        <m:r>
          <m:rPr>
            <m:scr m:val="script"/>
          </m:rPr>
          <w:rPr>
            <w:rFonts w:ascii="Cambria Math" w:hAnsi="Cambria Math"/>
            <w:lang w:bidi="fa-IR"/>
          </w:rPr>
          <m:t>E</m:t>
        </m:r>
      </m:oMath>
      <w:r w:rsidR="00C10D35">
        <w:rPr>
          <w:lang w:bidi="fa-IR"/>
        </w:rPr>
        <w:t xml:space="preserve">  has a similar effect </w:t>
      </w:r>
      <w:r w:rsidR="004B6DBF">
        <w:rPr>
          <w:lang w:bidi="fa-IR"/>
        </w:rPr>
        <w:fldChar w:fldCharType="begin"/>
      </w:r>
      <w:r w:rsidR="004B6DBF">
        <w:rPr>
          <w:lang w:bidi="fa-IR"/>
        </w:rPr>
        <w:instrText xml:space="preserve"> ADDIN ZOTERO_ITEM CSL_CITATION {"citationID":"qTIbtYqu","properties":{"formattedCitation":"(Hellrigel et al., 2019)","plainCitation":"(Hellrigel et al., 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chema":"https://github.com/citation-style-language/schema/raw/master/csl-citation.json"} </w:instrText>
      </w:r>
      <w:r w:rsidR="004B6DBF">
        <w:rPr>
          <w:lang w:bidi="fa-IR"/>
        </w:rPr>
        <w:fldChar w:fldCharType="separate"/>
      </w:r>
      <w:r w:rsidR="004B6DBF" w:rsidRPr="002D6F7F">
        <w:rPr>
          <w:rFonts w:ascii="Times New Roman" w:hAnsi="Times New Roman" w:cs="Times New Roman"/>
        </w:rPr>
        <w:t>(Hellrigel et al., 2019)</w:t>
      </w:r>
      <w:r w:rsidR="004B6DBF">
        <w:rPr>
          <w:lang w:bidi="fa-IR"/>
        </w:rPr>
        <w:fldChar w:fldCharType="end"/>
      </w:r>
      <w:r w:rsidR="00C10D35">
        <w:rPr>
          <w:lang w:bidi="fa-IR"/>
        </w:rPr>
        <w:t xml:space="preserve">. </w:t>
      </w:r>
      <w:r>
        <w:rPr>
          <w:lang w:bidi="fa-IR"/>
        </w:rPr>
        <w:t xml:space="preserve">Conditions </w:t>
      </w:r>
      <w:r w:rsidR="0040399E">
        <w:rPr>
          <w:lang w:bidi="fa-IR"/>
        </w:rPr>
        <w:t>with lower</w:t>
      </w:r>
      <w:r>
        <w:rPr>
          <w:lang w:bidi="fa-IR"/>
        </w:rPr>
        <w:t>ed</w:t>
      </w:r>
      <w:r w:rsidR="0040399E">
        <w:rPr>
          <w:lang w:bidi="fa-IR"/>
        </w:rPr>
        <w:t xml:space="preserve"> values of </w:t>
      </w:r>
      <m:oMath>
        <m:r>
          <m:rPr>
            <m:sty m:val="p"/>
          </m:rPr>
          <w:rPr>
            <w:rFonts w:ascii="Cambria Math" w:hAnsi="Cambria Math"/>
            <w:lang w:bidi="fa-IR"/>
          </w:rPr>
          <m:t>α</m:t>
        </m:r>
      </m:oMath>
      <w:r w:rsidR="0040399E">
        <w:rPr>
          <w:lang w:bidi="fa-IR"/>
        </w:rPr>
        <w:t xml:space="preserve"> are called under-</w:t>
      </w:r>
      <w:r>
        <w:rPr>
          <w:lang w:bidi="fa-IR"/>
        </w:rPr>
        <w:t>turbulent</w:t>
      </w:r>
      <w:r w:rsidR="00BD7B75">
        <w:rPr>
          <w:lang w:bidi="fa-IR"/>
        </w:rPr>
        <w:t xml:space="preserve"> (UT)</w:t>
      </w:r>
      <w:r>
        <w:rPr>
          <w:lang w:bidi="fa-IR"/>
        </w:rPr>
        <w:t>, those with and increased values</w:t>
      </w:r>
      <w:r w:rsidR="00BD7B75">
        <w:rPr>
          <w:lang w:bidi="fa-IR"/>
        </w:rPr>
        <w:t xml:space="preserve"> </w:t>
      </w:r>
      <w:r w:rsidR="0040399E">
        <w:rPr>
          <w:lang w:bidi="fa-IR"/>
        </w:rPr>
        <w:t>over-turbulent</w:t>
      </w:r>
      <w:r w:rsidR="00BD7B75">
        <w:rPr>
          <w:lang w:bidi="fa-IR"/>
        </w:rPr>
        <w:t xml:space="preserve"> (OT)</w:t>
      </w:r>
      <w:r>
        <w:rPr>
          <w:lang w:bidi="fa-IR"/>
        </w:rPr>
        <w:t xml:space="preserve">; conditions with lowered </w:t>
      </w:r>
      <m:oMath>
        <m:r>
          <m:rPr>
            <m:scr m:val="script"/>
          </m:rPr>
          <w:rPr>
            <w:rFonts w:ascii="Cambria Math" w:hAnsi="Cambria Math"/>
            <w:lang w:bidi="fa-IR"/>
          </w:rPr>
          <m:t>E</m:t>
        </m:r>
      </m:oMath>
      <w:r w:rsidR="0040399E">
        <w:rPr>
          <w:lang w:bidi="fa-IR"/>
        </w:rPr>
        <w:t xml:space="preserve"> </w:t>
      </w:r>
      <w:r>
        <w:rPr>
          <w:lang w:bidi="fa-IR"/>
        </w:rPr>
        <w:t xml:space="preserve">values are called </w:t>
      </w:r>
      <w:r w:rsidR="0040399E">
        <w:rPr>
          <w:lang w:bidi="fa-IR"/>
        </w:rPr>
        <w:t>under-</w:t>
      </w:r>
      <w:r>
        <w:rPr>
          <w:lang w:bidi="fa-IR"/>
        </w:rPr>
        <w:t>coupled</w:t>
      </w:r>
      <w:r w:rsidR="0040399E">
        <w:rPr>
          <w:lang w:bidi="fa-IR"/>
        </w:rPr>
        <w:t xml:space="preserve"> </w:t>
      </w:r>
      <w:r w:rsidR="00BD7B75">
        <w:rPr>
          <w:lang w:bidi="fa-IR"/>
        </w:rPr>
        <w:t xml:space="preserve">(UC) </w:t>
      </w:r>
      <w:r w:rsidR="0040399E">
        <w:rPr>
          <w:lang w:bidi="fa-IR"/>
        </w:rPr>
        <w:t>and</w:t>
      </w:r>
      <w:r>
        <w:rPr>
          <w:lang w:bidi="fa-IR"/>
        </w:rPr>
        <w:t xml:space="preserve"> those with increased values </w:t>
      </w:r>
      <w:r w:rsidR="0040399E">
        <w:rPr>
          <w:lang w:bidi="fa-IR"/>
        </w:rPr>
        <w:t>over-coupled</w:t>
      </w:r>
      <w:r w:rsidR="00BD7B75">
        <w:rPr>
          <w:lang w:bidi="fa-IR"/>
        </w:rPr>
        <w:t xml:space="preserve"> (OC)</w:t>
      </w:r>
      <w:r w:rsidR="0040399E">
        <w:rPr>
          <w:lang w:bidi="fa-IR"/>
        </w:rPr>
        <w:t>. 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sidR="0040399E">
        <w:rPr>
          <w:lang w:bidi="fa-IR"/>
        </w:rPr>
        <w:t xml:space="preserve">) five different combinations of parameters were assigned to the minorities, each combination called a </w:t>
      </w:r>
      <w:r w:rsidR="006E64B5">
        <w:rPr>
          <w:lang w:bidi="fa-IR"/>
        </w:rPr>
        <w:t>"</w:t>
      </w:r>
      <w:r w:rsidR="0040399E">
        <w:rPr>
          <w:lang w:bidi="fa-IR"/>
        </w:rPr>
        <w:t>family</w:t>
      </w:r>
      <w:r w:rsidR="006E64B5">
        <w:rPr>
          <w:lang w:bidi="fa-IR"/>
        </w:rPr>
        <w:t>"</w:t>
      </w:r>
      <w:r w:rsidR="0040399E">
        <w:rPr>
          <w:lang w:bidi="fa-IR"/>
        </w:rPr>
        <w:t xml:space="preserve">: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and the families with under-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over-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sidR="0040399E">
        <w:rPr>
          <w:lang w:bidi="fa-IR"/>
        </w:rPr>
        <w:t xml:space="preserve">), and over-coupled minority (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0040399E" w:rsidRPr="00F95219">
        <w:rPr>
          <w:lang w:bidi="fa-IR"/>
        </w:rPr>
        <w:t>).</w:t>
      </w:r>
      <w:r w:rsidR="004B6DBF">
        <w:rPr>
          <w:lang w:bidi="fa-IR"/>
        </w:rPr>
        <w:t xml:space="preserve"> </w:t>
      </w:r>
      <w:r w:rsidR="0056752B" w:rsidRPr="00F95219">
        <w:rPr>
          <w:lang w:bidi="fa-IR"/>
        </w:rPr>
        <w:t>In the Results section, we identify model instantiations by the two capitals indicating their family, together with a serial number [1-10], e.g. BL7, OT10.</w:t>
      </w:r>
      <w:r w:rsidR="00C10D35" w:rsidRPr="00C10D35">
        <w:rPr>
          <w:lang w:bidi="fa-IR"/>
        </w:rPr>
        <w:t xml:space="preserve"> </w:t>
      </w:r>
      <w:r w:rsidR="00C10D35">
        <w:rPr>
          <w:lang w:bidi="fa-IR"/>
        </w:rPr>
        <w:t>The 10 model instantiations within each condition were ran with different initializations, which were identical across conditions to allow matched comparison</w:t>
      </w:r>
      <w:r w:rsidR="00C10D35" w:rsidRPr="00C10D35">
        <w:rPr>
          <w:lang w:bidi="fa-IR"/>
        </w:rPr>
        <w:t xml:space="preserve"> </w:t>
      </w:r>
      <w:r w:rsidR="00C10D35">
        <w:rPr>
          <w:lang w:bidi="fa-IR"/>
        </w:rPr>
        <w:t>between families.</w:t>
      </w:r>
    </w:p>
    <w:p w14:paraId="192C1990"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4BDD5DB0"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attempts </w:t>
      </w:r>
      <w:r w:rsidR="00E10FAB">
        <w:rPr>
          <w:lang w:bidi="fa-IR"/>
        </w:rPr>
        <w:t xml:space="preserve">are </w:t>
      </w:r>
      <w:r w:rsidR="00AF1421">
        <w:rPr>
          <w:lang w:bidi="fa-IR"/>
        </w:rPr>
        <w:t xml:space="preserve">performed. </w:t>
      </w:r>
      <w:r w:rsidR="005C3718">
        <w:rPr>
          <w:lang w:bidi="fa-IR"/>
        </w:rPr>
        <w:lastRenderedPageBreak/>
        <w:t>At each rewiring attempt</w:t>
      </w:r>
      <w:r w:rsidR="004A30DC">
        <w:rPr>
          <w:lang w:bidi="fa-IR"/>
        </w:rPr>
        <w:t>,</w:t>
      </w:r>
      <w:r w:rsidR="008005F4">
        <w:rPr>
          <w:lang w:bidi="fa-IR"/>
        </w:rPr>
        <w:t xml:space="preserve"> at time t,</w:t>
      </w:r>
      <w:r w:rsidR="004A30DC">
        <w:rPr>
          <w:lang w:bidi="fa-IR"/>
        </w:rPr>
        <w:t xml:space="preserve"> a node </w:t>
      </w:r>
      <w:proofErr w:type="spellStart"/>
      <w:r w:rsidR="0004611E">
        <w:rPr>
          <w:lang w:bidi="fa-IR"/>
        </w:rPr>
        <w:t>i</w:t>
      </w:r>
      <w:proofErr w:type="spellEnd"/>
      <w:r w:rsidR="0004611E">
        <w:rPr>
          <w:lang w:bidi="fa-IR"/>
        </w:rPr>
        <w:t xml:space="preserve">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w:t>
      </w:r>
      <w:proofErr w:type="gramStart"/>
      <w:r w:rsidR="00C13534">
        <w:rPr>
          <w:lang w:bidi="fa-IR"/>
        </w:rPr>
        <w:t xml:space="preserve">as </w:t>
      </w:r>
      <w:proofErr w:type="gramEnd"/>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06600182" w14:textId="38924FD7" w:rsidR="007B068B" w:rsidRDefault="001D104E" w:rsidP="005D35F0">
      <w:pPr>
        <w:rPr>
          <w:lang w:bidi="fa-IR"/>
        </w:rPr>
      </w:pPr>
      <w:r>
        <w:rPr>
          <w:lang w:bidi="fa-IR"/>
        </w:rPr>
        <w:t xml:space="preserve">The most dissimilar </w:t>
      </w:r>
      <w:r w:rsidR="005375ED">
        <w:rPr>
          <w:lang w:bidi="fa-IR"/>
        </w:rPr>
        <w:t xml:space="preserve">neighbor and the most similar non-neighbor of </w:t>
      </w:r>
      <w:r w:rsidR="00A8120B">
        <w:rPr>
          <w:lang w:bidi="fa-IR"/>
        </w:rPr>
        <w:t xml:space="preserve">node </w:t>
      </w:r>
      <w:proofErr w:type="spellStart"/>
      <w:r w:rsidR="00A8120B">
        <w:rPr>
          <w:lang w:bidi="fa-IR"/>
        </w:rPr>
        <w:t>i</w:t>
      </w:r>
      <w:proofErr w:type="spellEnd"/>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w:t>
      </w:r>
      <w:proofErr w:type="gramStart"/>
      <w:r w:rsidR="00B237DB">
        <w:rPr>
          <w:lang w:bidi="fa-IR"/>
        </w:rPr>
        <w:t xml:space="preserve">and </w:t>
      </w:r>
      <w:proofErr w:type="gramEnd"/>
      <m:oMath>
        <m:r>
          <w:rPr>
            <w:rFonts w:ascii="Cambria Math" w:hAnsi="Cambria Math"/>
            <w:lang w:bidi="fa-IR"/>
          </w:rPr>
          <m:t>σ</m:t>
        </m:r>
      </m:oMath>
      <w:r w:rsidR="00526A33">
        <w:rPr>
          <w:lang w:bidi="fa-IR"/>
        </w:rPr>
        <w:t xml:space="preserve">, </w:t>
      </w:r>
      <w:del w:id="17" w:author="MohammadHossein Manuel Haqiqatkhah" w:date="2020-01-07T20:54:00Z">
        <w:r w:rsidR="00526A33" w:rsidDel="005D35F0">
          <w:rPr>
            <w:lang w:bidi="fa-IR"/>
          </w:rPr>
          <w:delText xml:space="preserve">respectively, </w:delText>
        </w:r>
      </w:del>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2C26802A"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5C0F9DFA" w14:textId="7835FA8B" w:rsidR="003A7EDE" w:rsidRDefault="0071311E" w:rsidP="00B61062">
      <w:pPr>
        <w:rPr>
          <w:lang w:bidi="fa-IR"/>
        </w:rPr>
      </w:pPr>
      <w:r>
        <w:rPr>
          <w:lang w:bidi="fa-IR"/>
        </w:rPr>
        <w:t xml:space="preserve">The matrix multiplication of M and (1-M) </w:t>
      </w:r>
      <w:r w:rsidR="001C59A5">
        <w:rPr>
          <w:lang w:bidi="fa-IR"/>
        </w:rPr>
        <w:t>with</w:t>
      </w:r>
      <w:commentRangeStart w:id="18"/>
      <w:ins w:id="19" w:author="MohammadHossein Manuel Haqiqatkhah" w:date="2020-01-07T20:55:00Z">
        <w:r w:rsidR="00B61062">
          <w:rPr>
            <w:lang w:bidi="fa-IR"/>
          </w:rPr>
          <w:t xml:space="preserve">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B61062">
          <w:rPr>
            <w:iCs/>
            <w:lang w:bidi="fa-IR"/>
          </w:rPr>
          <w:t xml:space="preserve"> </w:t>
        </w:r>
        <w:proofErr w:type="gramStart"/>
        <w:r w:rsidR="00B61062">
          <w:rPr>
            <w:iCs/>
            <w:lang w:bidi="fa-IR"/>
          </w:rPr>
          <w:t xml:space="preserve">and </w:t>
        </w:r>
        <w:proofErr w:type="gramEnd"/>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w:commentRangeEnd w:id="18"/>
          <m:r>
            <m:rPr>
              <m:sty m:val="p"/>
            </m:rPr>
            <w:rPr>
              <w:rStyle w:val="CommentReference"/>
            </w:rPr>
            <w:commentReference w:id="18"/>
          </m:r>
        </m:oMath>
      </w:ins>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5E2C6E0A" w14:textId="77777777" w:rsidR="003E11B8" w:rsidRPr="00A8120B" w:rsidRDefault="002C7C01"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698656E3" w14:textId="77777777" w:rsidR="00A8120B" w:rsidRPr="003A7EDE" w:rsidRDefault="00A8120B" w:rsidP="003E11B8">
      <w:pPr>
        <w:rPr>
          <w:lang w:bidi="fa-IR"/>
        </w:rPr>
      </w:pPr>
    </w:p>
    <w:p w14:paraId="61C039D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26773B0E" w14:textId="77777777"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w:t>
      </w:r>
      <w:r w:rsidR="006E64B5">
        <w:rPr>
          <w:rFonts w:cs="Times New Roman"/>
          <w:lang w:bidi="fa-IR"/>
        </w:rPr>
        <w:t>"</w:t>
      </w:r>
      <w:r w:rsidR="001E5D73" w:rsidRPr="001E5D73">
        <w:rPr>
          <w:rFonts w:cs="Times New Roman"/>
          <w:lang w:bidi="fa-IR"/>
        </w:rPr>
        <w:t>anatomical connectivity</w:t>
      </w:r>
      <w:r w:rsidR="006E64B5">
        <w:rPr>
          <w:rFonts w:cs="Times New Roman"/>
          <w:lang w:bidi="fa-IR"/>
        </w:rPr>
        <w:t>"</w:t>
      </w:r>
      <w:r w:rsidR="001E5D73" w:rsidRPr="001E5D73">
        <w:rPr>
          <w:rFonts w:cs="Times New Roman"/>
          <w:lang w:bidi="fa-IR"/>
        </w:rPr>
        <w:t>)</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w:t>
      </w:r>
      <w:r w:rsidR="006E64B5">
        <w:rPr>
          <w:rFonts w:cs="Times New Roman"/>
          <w:lang w:bidi="fa-IR"/>
        </w:rPr>
        <w:t>"</w:t>
      </w:r>
      <w:r w:rsidR="001E5D73" w:rsidRPr="001E5D73">
        <w:rPr>
          <w:rFonts w:cs="Times New Roman"/>
          <w:lang w:bidi="fa-IR"/>
        </w:rPr>
        <w:t>functional connectivity</w:t>
      </w:r>
      <w:r w:rsidR="006E64B5">
        <w:rPr>
          <w:rFonts w:cs="Times New Roman"/>
          <w:lang w:bidi="fa-IR"/>
        </w:rPr>
        <w:t>"</w:t>
      </w:r>
      <w:r w:rsidR="0047436F">
        <w:rPr>
          <w:rFonts w:cs="Times New Roman"/>
          <w:lang w:bidi="fa-IR"/>
        </w:rPr>
        <w:t xml:space="preserve"> at </w:t>
      </w:r>
      <w:r w:rsidR="0047436F" w:rsidRPr="004A0B34">
        <w:rPr>
          <w:rFonts w:cs="Times New Roman"/>
          <w:i/>
          <w:lang w:bidi="fa-IR"/>
        </w:rPr>
        <w:t>t</w:t>
      </w:r>
      <w:r w:rsidR="004B6ADF">
        <w:rPr>
          <w:rFonts w:cs="Times New Roman"/>
          <w:iCs/>
          <w:lang w:bidi="fa-IR"/>
        </w:rPr>
        <w:t xml:space="preserve">, (with adjacency </w:t>
      </w:r>
      <w:proofErr w:type="gramStart"/>
      <w:r w:rsidR="004B6ADF">
        <w:rPr>
          <w:rFonts w:cs="Times New Roman"/>
          <w:iCs/>
          <w:lang w:bidi="fa-IR"/>
        </w:rPr>
        <w:t xml:space="preserve">matrix </w:t>
      </w:r>
      <w:proofErr w:type="gramEnd"/>
      <m:oMath>
        <m:sSub>
          <m:sSubPr>
            <m:ctrlPr>
              <w:rPr>
                <w:rFonts w:ascii="Cambria Math" w:hAnsi="Cambria Math"/>
                <w:i/>
                <w:iCs/>
                <w:lang w:bidi="fa-IR"/>
              </w:rPr>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14:paraId="4721550A"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r>
        <w:rPr>
          <w:lang w:bidi="fa-IR"/>
        </w:rPr>
        <w:t>.</w:t>
      </w:r>
    </w:p>
    <w:p w14:paraId="64C82903" w14:textId="6AA77F17" w:rsidR="00851958" w:rsidRDefault="0047436F" w:rsidP="004B6DBF">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8956B4">
        <w:rPr>
          <w:lang w:bidi="fa-IR"/>
        </w:rPr>
        <w:t>T</w:t>
      </w:r>
      <w:r w:rsidR="00B0054C">
        <w:rPr>
          <w:lang w:bidi="fa-IR"/>
        </w:rPr>
        <w:t>he adjacency matri</w:t>
      </w:r>
      <w:r w:rsidR="00AA4C9F">
        <w:rPr>
          <w:lang w:bidi="fa-IR"/>
        </w:rPr>
        <w:t>ces</w:t>
      </w:r>
      <w:r w:rsidR="00B0054C">
        <w:rPr>
          <w:lang w:bidi="fa-IR"/>
        </w:rPr>
        <w:t xml:space="preserve"> </w:t>
      </w:r>
      <w:r w:rsidR="00AA4C9F">
        <w:rPr>
          <w:lang w:bidi="fa-IR"/>
        </w:rPr>
        <w:t xml:space="preserve">are </w:t>
      </w:r>
      <w:r w:rsidR="00A00A8A">
        <w:rPr>
          <w:lang w:bidi="fa-IR"/>
        </w:rPr>
        <w:t xml:space="preserve">serialized </w:t>
      </w:r>
      <w:r w:rsidR="00B0054C">
        <w:rPr>
          <w:lang w:bidi="fa-IR"/>
        </w:rPr>
        <w:t xml:space="preserve">using </w:t>
      </w:r>
      <w:r w:rsidR="00B0054C" w:rsidRPr="0070553D">
        <w:rPr>
          <w:color w:val="FF0000"/>
          <w:lang w:bidi="fa-IR"/>
        </w:rPr>
        <w:t xml:space="preserve">… </w:t>
      </w:r>
      <w:r w:rsidR="00B0054C">
        <w:rPr>
          <w:lang w:bidi="fa-IR"/>
        </w:rPr>
        <w:lastRenderedPageBreak/>
        <w:t>algorithm</w:t>
      </w:r>
      <w:r w:rsidR="002D7D98">
        <w:rPr>
          <w:lang w:bidi="fa-IR"/>
        </w:rPr>
        <w:t xml:space="preserve">, </w:t>
      </w:r>
      <w:r w:rsidR="00EF7B09">
        <w:rPr>
          <w:lang w:bidi="fa-IR"/>
        </w:rPr>
        <w:t xml:space="preserve">implemented in </w:t>
      </w:r>
      <w:r w:rsidR="002D7D98">
        <w:rPr>
          <w:lang w:bidi="fa-IR"/>
        </w:rPr>
        <w:t xml:space="preserve">the package </w:t>
      </w:r>
      <w:r w:rsidR="00740A4A">
        <w:rPr>
          <w:lang w:bidi="fa-IR"/>
        </w:rPr>
        <w:t xml:space="preserve">`seriation` </w:t>
      </w:r>
      <w:r w:rsidR="001204C5">
        <w:t>(</w:t>
      </w:r>
      <w:proofErr w:type="spellStart"/>
      <w:r w:rsidR="001204C5">
        <w:t>Hahsler</w:t>
      </w:r>
      <w:proofErr w:type="spellEnd"/>
      <w:r w:rsidR="001204C5">
        <w:t xml:space="preserve"> et al., 2008)</w:t>
      </w:r>
      <w:r w:rsidR="002D7D98">
        <w:rPr>
          <w:lang w:bidi="fa-IR"/>
        </w:rPr>
        <w:t xml:space="preserve">, </w:t>
      </w:r>
      <w:r w:rsidR="00A00A8A">
        <w:rPr>
          <w:lang w:bidi="fa-IR"/>
        </w:rPr>
        <w:t xml:space="preserve">which orders the rows and columns of the matrix to maximize </w:t>
      </w:r>
      <w:r w:rsidR="008956B4">
        <w:rPr>
          <w:lang w:bidi="fa-IR"/>
        </w:rPr>
        <w:t xml:space="preserve">visual </w:t>
      </w:r>
      <w:proofErr w:type="spellStart"/>
      <w:r w:rsidR="008956B4">
        <w:rPr>
          <w:lang w:bidi="fa-IR"/>
        </w:rPr>
        <w:t>identifiability</w:t>
      </w:r>
      <w:proofErr w:type="spellEnd"/>
      <w:r w:rsidR="008956B4">
        <w:rPr>
          <w:lang w:bidi="fa-IR"/>
        </w:rPr>
        <w:t xml:space="preserve"> </w:t>
      </w:r>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w:t>
      </w:r>
      <w:r w:rsidR="00740A4A">
        <w:rPr>
          <w:lang w:bidi="fa-IR"/>
        </w:rPr>
        <w:t>.</w:t>
      </w:r>
      <w:r w:rsidR="00AA4C9F">
        <w:rPr>
          <w:lang w:bidi="fa-IR"/>
        </w:rPr>
        <w:t xml:space="preserve"> </w:t>
      </w:r>
    </w:p>
    <w:p w14:paraId="6DDA43C2"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69666A5A" w14:textId="7B9A80CE" w:rsidR="00BD5D3D" w:rsidRDefault="00BD5D3D" w:rsidP="00EC3F8A">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903801">
        <w:rPr>
          <w:lang w:bidi="fa-IR"/>
        </w:rPr>
        <w:instrText xml:space="preserve"> ADDIN ZOTERO_ITEM CSL_CITATION {"citationID":"ZcKqZHmM","properties":{"formattedCitation":"(Costa et al., 2007)","plainCitation":"(Costa et al., 2007)","noteIndex":0},"citationItems":[{"id":1690,"uris":["http://zotero.org/users/5652293/items/9Z4HTT9T"],"uri":["http://zotero.org/users/5652293/items/9Z4HTT9T"],"itemData":{"id":1690,"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903801" w:rsidRPr="004B6DBF">
        <w:rPr>
          <w:rFonts w:ascii="Times New Roman" w:hAnsi="Times New Roman" w:cs="Times New Roman"/>
        </w:rPr>
        <w:t>(Costa et al.,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orldness,</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w:t>
      </w:r>
      <w:proofErr w:type="spellStart"/>
      <w:r w:rsidR="000563B3">
        <w:rPr>
          <w:lang w:bidi="fa-IR"/>
        </w:rPr>
        <w:t>viz</w:t>
      </w:r>
      <w:proofErr w:type="spellEnd"/>
      <w:r w:rsidR="000563B3">
        <w:rPr>
          <w:lang w:bidi="fa-IR"/>
        </w:rPr>
        <w:t>.</w:t>
      </w:r>
      <w:proofErr w:type="gramStart"/>
      <w:r w:rsidR="000563B3">
        <w:rPr>
          <w:lang w:bidi="fa-IR"/>
        </w:rPr>
        <w:t>,</w:t>
      </w:r>
      <w:r w:rsidR="00393624">
        <w:rPr>
          <w:lang w:bidi="fa-IR"/>
        </w:rPr>
        <w:t>minority</w:t>
      </w:r>
      <w:proofErr w:type="gramEnd"/>
      <w:r w:rsidR="00393624">
        <w:rPr>
          <w:lang w:bidi="fa-IR"/>
        </w:rPr>
        <w:t xml:space="preserve"> and majority partition</w:t>
      </w:r>
      <w:r w:rsidR="000563B3">
        <w:rPr>
          <w:lang w:bidi="fa-IR"/>
        </w:rPr>
        <w:t xml:space="preserve"> and the interpartition</w:t>
      </w:r>
      <w:r w:rsidR="00393624">
        <w:rPr>
          <w:lang w:bidi="fa-IR"/>
        </w:rPr>
        <w:t>)</w:t>
      </w:r>
      <w:r w:rsidR="000563B3">
        <w:rPr>
          <w:lang w:bidi="fa-IR"/>
        </w:rPr>
        <w:t>.</w:t>
      </w:r>
      <w:r w:rsidR="00DD4D9B">
        <w:rPr>
          <w:lang w:bidi="fa-IR"/>
        </w:rPr>
        <w:t xml:space="preserve"> </w:t>
      </w:r>
      <w:r w:rsidR="007D274D">
        <w:rPr>
          <w:lang w:bidi="fa-IR"/>
        </w:rPr>
        <w:t>Unless mentioned otherwise, the `igraph` package</w:t>
      </w:r>
      <w:r w:rsidR="00A17774">
        <w:rPr>
          <w:lang w:bidi="fa-IR"/>
        </w:rPr>
        <w:t xml:space="preserve"> </w:t>
      </w:r>
      <w:r w:rsidR="00EC3F8A">
        <w:rPr>
          <w:lang w:bidi="fa-IR"/>
        </w:rPr>
        <w:fldChar w:fldCharType="begin"/>
      </w:r>
      <w:r w:rsidR="00EC3F8A">
        <w:rPr>
          <w:lang w:bidi="fa-IR"/>
        </w:rPr>
        <w:instrText xml:space="preserve"> ADDIN ZOTERO_ITEM CSL_CITATION {"citationID":"uYcnswyy","properties":{"formattedCitation":"(Csardi &amp; Nepusz, 2006)","plainCitation":"(Csardi &amp; Nepusz, 2006)","noteIndex":0},"citationItems":[{"id":1771,"uris":["http://zotero.org/users/5652293/items/YVVAK3XT"],"uri":["http://zotero.org/users/5652293/items/YVVAK3XT"],"itemData":{"id":1771,"type":"article-journal","container-title":"InterJournal","page":"1695","title":"The igraph software package for complex network research","volume":"Complex Systems","author":[{"family":"Csardi","given":"Gabor"},{"family":"Nepusz","given":"Tamas"}],"issued":{"date-parts":[["200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Csardi &amp; Nepusz, 2006)</w:t>
      </w:r>
      <w:r w:rsidR="00EC3F8A">
        <w:rPr>
          <w:lang w:bidi="fa-IR"/>
        </w:rPr>
        <w:fldChar w:fldCharType="end"/>
      </w:r>
      <w:r w:rsidR="007D274D">
        <w:rPr>
          <w:lang w:bidi="fa-IR"/>
        </w:rPr>
        <w:t xml:space="preserve"> is used for calculating the measures. </w:t>
      </w:r>
      <w:del w:id="20" w:author="Cees van Leeuwen" w:date="2020-01-04T18:39:00Z">
        <w:r w:rsidR="00CA755D" w:rsidDel="00DD4D9B">
          <w:rPr>
            <w:lang w:bidi="fa-IR"/>
          </w:rPr>
          <w:delText xml:space="preserve"> </w:delText>
        </w:r>
      </w:del>
    </w:p>
    <w:p w14:paraId="190AE8B9" w14:textId="77777777" w:rsidR="00580913" w:rsidRDefault="00574992" w:rsidP="00580913">
      <w:pPr>
        <w:pStyle w:val="Heading4"/>
        <w:rPr>
          <w:lang w:bidi="fa-IR"/>
        </w:rPr>
      </w:pPr>
      <w:r>
        <w:rPr>
          <w:lang w:bidi="fa-IR"/>
        </w:rPr>
        <w:t>Clustering coefficient</w:t>
      </w:r>
      <w:r w:rsidR="00580913">
        <w:rPr>
          <w:lang w:bidi="fa-IR"/>
        </w:rPr>
        <w:t>.</w:t>
      </w:r>
    </w:p>
    <w:p w14:paraId="528EB582" w14:textId="6871C0CE" w:rsidR="00B45590" w:rsidRDefault="00BC1F58" w:rsidP="00EC3F8A">
      <w:pPr>
        <w:rPr>
          <w:lang w:bidi="fa-IR"/>
        </w:rPr>
      </w:pPr>
      <w:r>
        <w:rPr>
          <w:lang w:bidi="fa-IR"/>
        </w:rPr>
        <w:t xml:space="preserve">This measure </w:t>
      </w:r>
      <w:r w:rsidR="000563B3">
        <w:rPr>
          <w:lang w:bidi="fa-IR"/>
        </w:rPr>
        <w:t xml:space="preserve">can be defined either locally or globally </w:t>
      </w:r>
      <w:r w:rsidR="000245D9">
        <w:rPr>
          <w:lang w:bidi="fa-IR"/>
        </w:rPr>
        <w:t>and</w:t>
      </w:r>
      <w:r w:rsidR="000563B3">
        <w:rPr>
          <w:lang w:bidi="fa-IR"/>
        </w:rPr>
        <w:t xml:space="preserve"> </w:t>
      </w:r>
      <w:r>
        <w:rPr>
          <w:lang w:bidi="fa-IR"/>
        </w:rPr>
        <w:t xml:space="preserve">gives an indication </w:t>
      </w:r>
      <w:r w:rsidR="000563B3">
        <w:rPr>
          <w:lang w:bidi="fa-IR"/>
        </w:rPr>
        <w:t>for</w:t>
      </w:r>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r w:rsidR="000245D9">
        <w:rPr>
          <w:lang w:bidi="fa-IR"/>
        </w:rPr>
        <w:t xml:space="preserve">i.e., </w:t>
      </w:r>
      <w:r w:rsidR="002B51CD">
        <w:rPr>
          <w:lang w:bidi="fa-IR"/>
        </w:rPr>
        <w:t xml:space="preserve">paths of length </w:t>
      </w:r>
      <w:r w:rsidR="00EC3F8A">
        <w:rPr>
          <w:lang w:bidi="fa-IR"/>
        </w:rPr>
        <w:t>two</w:t>
      </w:r>
      <w:r w:rsidR="002B51CD">
        <w:rPr>
          <w:lang w:bidi="fa-IR"/>
        </w:rPr>
        <w:t xml:space="preserve">) or </w:t>
      </w:r>
      <w:r w:rsidR="009B0D55">
        <w:rPr>
          <w:lang w:bidi="fa-IR"/>
        </w:rPr>
        <w:t>closed (</w:t>
      </w:r>
      <w:r w:rsidR="000245D9">
        <w:rPr>
          <w:lang w:bidi="fa-IR"/>
        </w:rPr>
        <w:t xml:space="preserve">i.e., </w:t>
      </w:r>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r w:rsidR="00A46E3F">
        <w:rPr>
          <w:lang w:bidi="fa-IR"/>
        </w:rPr>
        <w:t xml:space="preserve">the global clustering coefficient </w:t>
      </w:r>
      <w:r w:rsidR="00951A4B">
        <w:rPr>
          <w:lang w:bidi="fa-IR"/>
        </w:rPr>
        <w:t xml:space="preserve">can be calculated formally </w:t>
      </w:r>
      <w:r w:rsidR="00A6141D">
        <w:rPr>
          <w:lang w:bidi="fa-IR"/>
        </w:rPr>
        <w:t>from the adjacency matrix</w:t>
      </w:r>
      <w:r w:rsidR="00154205">
        <w:rPr>
          <w:lang w:bidi="fa-IR"/>
        </w:rPr>
        <w:t xml:space="preserve"> </w:t>
      </w:r>
      <w:r w:rsidR="00154205" w:rsidRPr="00185461">
        <w:rPr>
          <w:i/>
          <w:iCs/>
          <w:lang w:bidi="fa-IR"/>
        </w:rPr>
        <w:t>M</w:t>
      </w:r>
      <w:r w:rsidR="00A6141D">
        <w:rPr>
          <w:lang w:bidi="fa-IR"/>
        </w:rPr>
        <w:t xml:space="preserve"> </w:t>
      </w:r>
      <w:r w:rsidR="004E12D8">
        <w:rPr>
          <w:lang w:bidi="fa-IR"/>
        </w:rPr>
        <w:t>as shown in E</w:t>
      </w:r>
      <w:r w:rsidR="004F1321">
        <w:rPr>
          <w:lang w:bidi="fa-IR"/>
        </w:rPr>
        <w:t xml:space="preserve">quation </w:t>
      </w:r>
      <w:r w:rsidR="004E12D8">
        <w:rPr>
          <w:lang w:bidi="fa-IR"/>
        </w:rPr>
        <w:t>3</w:t>
      </w:r>
      <w:r w:rsidR="00D223FB">
        <w:rPr>
          <w:lang w:bidi="fa-IR"/>
        </w:rPr>
        <w:t>.</w:t>
      </w:r>
    </w:p>
    <w:p w14:paraId="07BF69C2" w14:textId="77777777" w:rsidR="002838B1" w:rsidRDefault="00AC40F2" w:rsidP="00412BA8">
      <w:pPr>
        <w:rPr>
          <w:ins w:id="21" w:author="MohammadHossein Manuel Haqiqatkhah" w:date="2020-01-07T23:13:00Z"/>
          <w:lang w:bidi="fa-IR"/>
        </w:rPr>
      </w:pPr>
      <w:r>
        <w:rPr>
          <w:lang w:bidi="fa-IR"/>
        </w:rPr>
        <w:t xml:space="preserve">EQ 3 </w:t>
      </w:r>
      <w:r>
        <w:rPr>
          <w:lang w:bidi="fa-IR"/>
        </w:rPr>
        <w:tab/>
      </w:r>
      <w:r>
        <w:rPr>
          <w:lang w:bidi="fa-IR"/>
        </w:rPr>
        <w:tab/>
      </w:r>
    </w:p>
    <w:p w14:paraId="54D17ED2" w14:textId="1A249045" w:rsidR="00412BA8" w:rsidRDefault="00AC40F2" w:rsidP="00412BA8">
      <w:pPr>
        <w:rPr>
          <w:ins w:id="22" w:author="MohammadHossein Manuel Haqiqatkhah" w:date="2020-01-07T20:04:00Z"/>
          <w:lang w:bidi="fa-IR"/>
        </w:rPr>
      </w:pPr>
      <m:oMathPara>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m:oMathPara>
    </w:p>
    <w:p w14:paraId="47D60DD3" w14:textId="5B7C2EA9" w:rsidR="00951A4B" w:rsidRPr="00B45590" w:rsidRDefault="00412BA8" w:rsidP="00412BA8">
      <w:pPr>
        <w:rPr>
          <w:lang w:bidi="fa-IR"/>
        </w:rPr>
      </w:pPr>
      <w:ins w:id="23" w:author="MohammadHossein Manuel Haqiqatkhah" w:date="2020-01-07T20:04:00Z">
        <w:r>
          <w:rPr>
            <w:lang w:bidi="fa-IR"/>
          </w:rPr>
          <w:t xml:space="preserve">Trace of matrix A is defined as sum of diagonal </w:t>
        </w:r>
      </w:ins>
      <w:ins w:id="24" w:author="MohammadHossein Manuel Haqiqatkhah" w:date="2020-01-07T20:05:00Z">
        <w:r>
          <w:rPr>
            <w:lang w:bidi="fa-IR"/>
          </w:rPr>
          <w:t>elements of A, i.e.</w:t>
        </w:r>
        <w:proofErr w:type="gramStart"/>
        <w:r>
          <w:rPr>
            <w:lang w:bidi="fa-IR"/>
          </w:rPr>
          <w:t>,</w:t>
        </w:r>
      </w:ins>
      <w:ins w:id="25" w:author="MohammadHossein Manuel Haqiqatkhah" w:date="2020-01-07T20:02:00Z">
        <w:r>
          <w:rPr>
            <w:lang w:bidi="fa-IR"/>
          </w:rPr>
          <w:t xml:space="preserve"> </w:t>
        </w:r>
      </w:ins>
      <w:proofErr w:type="gramEnd"/>
      <m:oMath>
        <m:r>
          <w:rPr>
            <w:rFonts w:ascii="Cambria Math" w:hAnsi="Cambria Math"/>
            <w:lang w:bidi="fa-IR"/>
          </w:rPr>
          <m:t>Tr</m:t>
        </m:r>
        <m:d>
          <m:dPr>
            <m:ctrlPr>
              <w:rPr>
                <w:rFonts w:ascii="Cambria Math" w:hAnsi="Cambria Math"/>
                <w:i/>
                <w:lang w:bidi="fa-IR"/>
              </w:rPr>
            </m:ctrlPr>
          </m:dPr>
          <m:e>
            <m:r>
              <w:rPr>
                <w:rFonts w:ascii="Cambria Math" w:hAnsi="Cambria Math"/>
                <w:lang w:bidi="fa-IR"/>
              </w:rPr>
              <m:t>A</m:t>
            </m:r>
          </m:e>
        </m:d>
        <m:r>
          <w:rPr>
            <w:rFonts w:ascii="Cambria Math" w:hAnsi="Cambria Math"/>
            <w:lang w:bidi="fa-IR"/>
          </w:rPr>
          <m:t xml:space="preserve">= </m:t>
        </m:r>
        <m:nary>
          <m:naryPr>
            <m:chr m:val="∑"/>
            <m:limLoc m:val="undOvr"/>
            <m:supHide m:val="1"/>
            <m:ctrlPr>
              <w:rPr>
                <w:rFonts w:ascii="Cambria Math" w:hAnsi="Cambria Math"/>
                <w:i/>
              </w:rPr>
            </m:ctrlPr>
          </m:naryPr>
          <m:sub>
            <m:r>
              <w:rPr>
                <w:rFonts w:ascii="Cambria Math" w:hAnsi="Cambria Math"/>
                <w:lang w:bidi="fa-IR"/>
              </w:rPr>
              <m:t>i</m:t>
            </m:r>
          </m:sub>
          <m:sup/>
          <m:e>
            <m:sSub>
              <m:sSubPr>
                <m:ctrlPr>
                  <w:rPr>
                    <w:rFonts w:ascii="Cambria Math" w:hAnsi="Cambria Math"/>
                    <w:i/>
                  </w:rPr>
                </m:ctrlPr>
              </m:sSubPr>
              <m:e>
                <m:r>
                  <w:rPr>
                    <w:rFonts w:ascii="Cambria Math" w:hAnsi="Cambria Math"/>
                    <w:lang w:bidi="fa-IR"/>
                  </w:rPr>
                  <m:t>A</m:t>
                </m:r>
              </m:e>
              <m:sub>
                <m:r>
                  <w:rPr>
                    <w:rFonts w:ascii="Cambria Math" w:hAnsi="Cambria Math"/>
                    <w:lang w:bidi="fa-IR"/>
                  </w:rPr>
                  <m:t>ij</m:t>
                </m:r>
              </m:sub>
            </m:sSub>
          </m:e>
        </m:nary>
      </m:oMath>
      <w:r>
        <w:t>.</w:t>
      </w:r>
    </w:p>
    <w:p w14:paraId="79DD2A12" w14:textId="77777777" w:rsidR="00487AEB" w:rsidRDefault="004A5DE1" w:rsidP="000152BB">
      <w:pPr>
        <w:pStyle w:val="Heading4"/>
        <w:rPr>
          <w:lang w:bidi="fa-IR"/>
        </w:rPr>
      </w:pPr>
      <w:commentRangeStart w:id="26"/>
      <w:r>
        <w:rPr>
          <w:lang w:bidi="fa-IR"/>
        </w:rPr>
        <w:lastRenderedPageBreak/>
        <w:t>Average path length</w:t>
      </w:r>
      <w:r w:rsidR="00580913">
        <w:rPr>
          <w:lang w:bidi="fa-IR"/>
        </w:rPr>
        <w:t>.</w:t>
      </w:r>
      <w:commentRangeEnd w:id="26"/>
      <w:r w:rsidR="000563B3">
        <w:rPr>
          <w:rStyle w:val="CommentReference"/>
          <w:rFonts w:asciiTheme="minorHAnsi" w:eastAsiaTheme="minorEastAsia" w:hAnsiTheme="minorHAnsi" w:cstheme="minorBidi"/>
          <w:b w:val="0"/>
          <w:bCs w:val="0"/>
          <w:i w:val="0"/>
          <w:iCs w:val="0"/>
        </w:rPr>
        <w:commentReference w:id="26"/>
      </w:r>
    </w:p>
    <w:p w14:paraId="1B2458DE" w14:textId="4FBCB6FC" w:rsidR="00154205" w:rsidRDefault="008B7677" w:rsidP="00CD141A">
      <w:pPr>
        <w:rPr>
          <w:ins w:id="27" w:author="MohammadHossein Manuel Haqiqatkhah" w:date="2020-01-07T19:09:00Z"/>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all pairs of nodes</w:t>
      </w:r>
      <w:ins w:id="28" w:author="MohammadHossein Manuel Haqiqatkhah" w:date="2020-01-07T16:44:00Z">
        <w:r w:rsidR="00771EA3">
          <w:rPr>
            <w:lang w:bidi="fa-IR"/>
          </w:rPr>
          <w:t xml:space="preserve">, as defined in Equation </w:t>
        </w:r>
      </w:ins>
      <w:ins w:id="29" w:author="MohammadHossein Manuel Haqiqatkhah" w:date="2020-01-07T19:52:00Z">
        <w:r w:rsidR="00CD141A">
          <w:rPr>
            <w:lang w:bidi="fa-IR"/>
          </w:rPr>
          <w:t>4</w:t>
        </w:r>
      </w:ins>
      <w:ins w:id="30" w:author="MohammadHossein Manuel Haqiqatkhah" w:date="2020-01-07T19:17:00Z">
        <w:r w:rsidR="00154205">
          <w:rPr>
            <w:lang w:bidi="fa-IR"/>
          </w:rPr>
          <w:t xml:space="preserve"> for a network of size N</w:t>
        </w:r>
      </w:ins>
      <w:del w:id="31" w:author="MohammadHossein Manuel Haqiqatkhah" w:date="2020-01-07T16:44:00Z">
        <w:r w:rsidR="009477F2" w:rsidDel="00771EA3">
          <w:rPr>
            <w:lang w:bidi="fa-IR"/>
          </w:rPr>
          <w:delText>.</w:delText>
        </w:r>
      </w:del>
    </w:p>
    <w:p w14:paraId="26C0FA4A" w14:textId="77777777" w:rsidR="002838B1" w:rsidRDefault="00154205" w:rsidP="00CD141A">
      <w:pPr>
        <w:rPr>
          <w:ins w:id="32" w:author="MohammadHossein Manuel Haqiqatkhah" w:date="2020-01-07T23:13:00Z"/>
          <w:lang w:bidi="fa-IR"/>
        </w:rPr>
      </w:pPr>
      <w:r>
        <w:rPr>
          <w:lang w:bidi="fa-IR"/>
        </w:rPr>
        <w:t xml:space="preserve">EQ </w:t>
      </w:r>
      <w:r w:rsidR="00CD141A">
        <w:rPr>
          <w:lang w:bidi="fa-IR"/>
        </w:rPr>
        <w:t xml:space="preserve">4 </w:t>
      </w:r>
      <w:r>
        <w:rPr>
          <w:lang w:bidi="fa-IR"/>
        </w:rPr>
        <w:tab/>
      </w:r>
      <w:r>
        <w:rPr>
          <w:lang w:bidi="fa-IR"/>
        </w:rPr>
        <w:tab/>
      </w:r>
    </w:p>
    <w:p w14:paraId="79001AD7" w14:textId="2F18EC7B" w:rsidR="002838B1" w:rsidRDefault="002838B1" w:rsidP="00CD141A">
      <w:pPr>
        <w:rPr>
          <w:lang w:bidi="fa-IR"/>
        </w:rPr>
      </w:pPr>
      <m:oMathPara>
        <m:oMath>
          <m:r>
            <w:del w:id="33" w:author="MohammadHossein Manuel Haqiqatkhah" w:date="2020-01-07T23:13:00Z">
              <m:rPr>
                <m:sty m:val="p"/>
              </m:rPr>
              <w:rPr>
                <w:rFonts w:ascii="Cambria Math" w:hAnsi="Cambria Math"/>
              </w:rPr>
              <m:t>,</m:t>
            </w:del>
          </m:r>
          <m:r>
            <w:rPr>
              <w:rFonts w:ascii="Cambria Math" w:hAnsi="Cambria Math"/>
              <w:lang w:bidi="fa-IR"/>
            </w:rPr>
            <m:t xml:space="preserve">PL=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e>
          </m:nary>
        </m:oMath>
      </m:oMathPara>
    </w:p>
    <w:p w14:paraId="34A3ED40" w14:textId="34BEA545" w:rsidR="00B9507C" w:rsidRPr="000152BB" w:rsidRDefault="00154205" w:rsidP="00154205">
      <w:pPr>
        <w:rPr>
          <w:lang w:bidi="fa-IR"/>
        </w:rPr>
      </w:pPr>
      <w:proofErr w:type="gramStart"/>
      <w:ins w:id="34" w:author="MohammadHossein Manuel Haqiqatkhah" w:date="2020-01-07T19:11:00Z">
        <w:r>
          <w:rPr>
            <w:lang w:bidi="fa-IR"/>
          </w:rPr>
          <w:t>where</w:t>
        </w:r>
        <w:proofErr w:type="gramEnd"/>
        <w:r>
          <w:rPr>
            <w:lang w:bidi="fa-IR"/>
          </w:rP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the length o</w:t>
        </w:r>
      </w:ins>
      <w:ins w:id="35" w:author="MohammadHossein Manuel Haqiqatkhah" w:date="2020-01-07T19:12:00Z">
        <w:r>
          <w:t>f</w:t>
        </w:r>
        <w:r>
          <w:rPr>
            <w:lang w:bidi="fa-IR"/>
          </w:rPr>
          <w:t xml:space="preserve"> shortest </w:t>
        </w:r>
      </w:ins>
      <w:ins w:id="36" w:author="MohammadHossein Manuel Haqiqatkhah" w:date="2020-01-07T19:14:00Z">
        <w:r>
          <w:rPr>
            <w:lang w:bidi="fa-IR"/>
          </w:rPr>
          <w:t>distance</w:t>
        </w:r>
      </w:ins>
      <w:ins w:id="37" w:author="MohammadHossein Manuel Haqiqatkhah" w:date="2020-01-07T19:12:00Z">
        <w:r>
          <w:rPr>
            <w:lang w:bidi="fa-IR"/>
          </w:rPr>
          <w:t xml:space="preserve"> between nodes </w:t>
        </w:r>
        <w:proofErr w:type="spellStart"/>
        <w:r>
          <w:rPr>
            <w:lang w:bidi="fa-IR"/>
          </w:rPr>
          <w:t>i</w:t>
        </w:r>
        <w:proofErr w:type="spellEnd"/>
        <w:r>
          <w:rPr>
            <w:lang w:bidi="fa-IR"/>
          </w:rPr>
          <w:t xml:space="preserve"> and j</w:t>
        </w:r>
      </w:ins>
      <w:ins w:id="38" w:author="MohammadHossein Manuel Haqiqatkhah" w:date="2020-01-07T19:14:00Z">
        <w:r>
          <w:rPr>
            <w:lang w:bidi="fa-IR"/>
          </w:rPr>
          <w:t xml:space="preserve">, and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r>
            <w:rPr>
              <w:rFonts w:ascii="Cambria Math" w:hAnsi="Cambria Math"/>
            </w:rPr>
            <m:t>=0</m:t>
          </m:r>
        </m:oMath>
      </w:ins>
      <w:ins w:id="39" w:author="MohammadHossein Manuel Haqiqatkhah" w:date="2020-01-07T19:15:00Z">
        <w:r>
          <w:rPr>
            <w:lang w:bidi="fa-IR"/>
          </w:rPr>
          <w:t xml:space="preserve"> if</w:t>
        </w:r>
      </w:ins>
      <w:ins w:id="40" w:author="MohammadHossein Manuel Haqiqatkhah" w:date="2020-01-07T19:13:00Z">
        <w:r>
          <w:rPr>
            <w:lang w:bidi="fa-IR"/>
          </w:rPr>
          <w:t xml:space="preserve"> </w:t>
        </w:r>
      </w:ins>
      <w:ins w:id="41" w:author="MohammadHossein Manuel Haqiqatkhah" w:date="2020-01-07T19:14:00Z">
        <w:r>
          <w:rPr>
            <w:lang w:bidi="fa-IR"/>
          </w:rPr>
          <w:t xml:space="preserve">there is no path between </w:t>
        </w:r>
        <w:proofErr w:type="spellStart"/>
        <w:r>
          <w:rPr>
            <w:lang w:bidi="fa-IR"/>
          </w:rPr>
          <w:t>i</w:t>
        </w:r>
        <w:proofErr w:type="spellEnd"/>
        <w:r>
          <w:rPr>
            <w:lang w:bidi="fa-IR"/>
          </w:rPr>
          <w:t xml:space="preserve"> and j</w:t>
        </w:r>
      </w:ins>
      <w:ins w:id="42" w:author="MohammadHossein Manuel Haqiqatkhah" w:date="2020-01-07T19:12:00Z">
        <w:r>
          <w:rPr>
            <w:lang w:bidi="fa-IR"/>
          </w:rPr>
          <w:t>.</w:t>
        </w:r>
      </w:ins>
      <w:ins w:id="43" w:author="MohammadHossein Manuel Haqiqatkhah" w:date="2020-01-07T19:15:00Z">
        <w:r>
          <w:rPr>
            <w:lang w:bidi="fa-IR"/>
          </w:rPr>
          <w:t xml:space="preserve"> </w:t>
        </w:r>
      </w:ins>
      <w:del w:id="44" w:author="MohammadHossein Manuel Haqiqatkhah" w:date="2020-01-07T19:09:00Z">
        <w:r w:rsidR="009477F2" w:rsidDel="00154205">
          <w:rPr>
            <w:lang w:bidi="fa-IR"/>
          </w:rPr>
          <w:delText xml:space="preserve"> </w:delText>
        </w:r>
      </w:del>
      <w:r w:rsidR="00276E12">
        <w:rPr>
          <w:lang w:bidi="fa-IR"/>
        </w:rPr>
        <w:t>This measure</w:t>
      </w:r>
      <w:r w:rsidR="00B9507C">
        <w:rPr>
          <w:lang w:bidi="fa-IR"/>
        </w:rPr>
        <w:t>,</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0FD17BB5" w14:textId="77777777" w:rsidR="00493D35" w:rsidRDefault="00493D35" w:rsidP="00191689">
      <w:pPr>
        <w:pStyle w:val="Heading4"/>
        <w:tabs>
          <w:tab w:val="left" w:pos="3249"/>
        </w:tabs>
        <w:rPr>
          <w:lang w:bidi="fa-IR"/>
        </w:rPr>
      </w:pPr>
      <w:r>
        <w:rPr>
          <w:lang w:bidi="fa-IR"/>
        </w:rPr>
        <w:t>Small-worldness</w:t>
      </w:r>
      <w:r w:rsidR="00580913">
        <w:rPr>
          <w:lang w:bidi="fa-IR"/>
        </w:rPr>
        <w:t>.</w:t>
      </w:r>
    </w:p>
    <w:p w14:paraId="4A2D2ABF" w14:textId="23A756FF" w:rsidR="007A18AF" w:rsidRDefault="00AC2871" w:rsidP="00CD141A">
      <w:pPr>
        <w:rPr>
          <w:lang w:bidi="fa-IR"/>
        </w:rPr>
      </w:pPr>
      <w:r>
        <w:rPr>
          <w:lang w:bidi="fa-IR"/>
        </w:rPr>
        <w:t xml:space="preserve">Small-worldness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w:t>
      </w:r>
      <w:r w:rsidR="00935E05" w:rsidRPr="00154205">
        <w:rPr>
          <w:i/>
          <w:iCs/>
          <w:lang w:bidi="fa-IR"/>
          <w:rPrChange w:id="45" w:author="MohammadHossein Manuel Haqiqatkhah" w:date="2020-01-07T19:18:00Z">
            <w:rPr>
              <w:lang w:bidi="fa-IR"/>
            </w:rPr>
          </w:rPrChange>
        </w:rPr>
        <w:t>small world</w:t>
      </w:r>
      <w:r w:rsidR="00EC3F8A">
        <w:rPr>
          <w:lang w:bidi="fa-IR"/>
        </w:rPr>
        <w:t xml:space="preserve"> </w:t>
      </w:r>
      <w:r w:rsidR="00EC3F8A">
        <w:rPr>
          <w:lang w:bidi="fa-IR"/>
        </w:rPr>
        <w:fldChar w:fldCharType="begin"/>
      </w:r>
      <w:r w:rsidR="00EC3F8A">
        <w:rPr>
          <w:lang w:bidi="fa-IR"/>
        </w:rPr>
        <w:instrText xml:space="preserve"> ADDIN ZOTERO_ITEM CSL_CITATION {"citationID":"FL0odLxU","properties":{"formattedCitation":"(Watts &amp; Strogatz, 1998)","plainCitation":"(Watts &amp; Strogatz, 1998)","noteIndex":0},"citationItems":[{"id":1244,"uris":["http://zotero.org/users/5652293/items/M47V3XIK"],"uri":["http://zotero.org/users/5652293/items/M47V3XIK"],"itemData":{"id":1244,"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1476-4687","issue":"6684","language":"en","page":"440-442","source":"www.nature.com","title":"Collective dynamics of ‘small-world’ networks","volume":"393","author":[{"family":"Watts","given":"Duncan J."},{"family":"Strogatz","given":"Steven H."}],"issued":{"date-parts":[["1998",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Watts &amp; Strogatz, 1998)</w:t>
      </w:r>
      <w:r w:rsidR="00EC3F8A">
        <w:rPr>
          <w:lang w:bidi="fa-IR"/>
        </w:rPr>
        <w:fldChar w:fldCharType="end"/>
      </w:r>
      <w:r w:rsidR="00EC3F8A">
        <w:rPr>
          <w:lang w:bidi="fa-IR"/>
        </w:rPr>
        <w:t>.</w:t>
      </w:r>
      <w:r w:rsidR="00935E05">
        <w:rPr>
          <w:lang w:bidi="fa-IR"/>
        </w:rPr>
        <w:t xml:space="preserve"> It is </w:t>
      </w:r>
      <w:r w:rsidR="00B44009">
        <w:rPr>
          <w:lang w:bidi="fa-IR"/>
        </w:rPr>
        <w:t>defined as the multiplication of normalized clustering coefficient and efficiency of the network</w:t>
      </w:r>
      <w:r w:rsidR="007A18AF">
        <w:rPr>
          <w:lang w:bidi="fa-IR"/>
        </w:rPr>
        <w:t xml:space="preserve"> as shown in Equation </w:t>
      </w:r>
      <w:r w:rsidR="00CD141A">
        <w:rPr>
          <w:lang w:bidi="fa-IR"/>
        </w:rPr>
        <w:t>5</w:t>
      </w:r>
    </w:p>
    <w:p w14:paraId="6F396A43" w14:textId="100D2ACA" w:rsidR="007A18AF" w:rsidRPr="002C7C01" w:rsidRDefault="007A18AF" w:rsidP="007907A8">
      <w:pPr>
        <w:rPr>
          <w:lang w:bidi="fa-IR"/>
        </w:rPr>
      </w:pPr>
      <w:r>
        <w:rPr>
          <w:lang w:bidi="fa-IR"/>
        </w:rPr>
        <w:t xml:space="preserve">EQ </w:t>
      </w:r>
      <w:r w:rsidR="00CD141A">
        <w:rPr>
          <w:lang w:bidi="fa-IR"/>
        </w:rPr>
        <w:t>5</w:t>
      </w:r>
      <w:r>
        <w:rPr>
          <w:lang w:bidi="fa-IR"/>
        </w:rPr>
        <w:t xml:space="preserve"> </w:t>
      </w:r>
      <w:r>
        <w:rPr>
          <w:lang w:bidi="fa-IR"/>
        </w:rPr>
        <w:tab/>
      </w:r>
    </w:p>
    <w:p w14:paraId="5EC02262" w14:textId="57C371B7" w:rsidR="002C7C01" w:rsidRDefault="002C7C01" w:rsidP="00CD141A">
      <w:pPr>
        <w:rPr>
          <w:lang w:bidi="fa-IR"/>
        </w:rPr>
      </w:pPr>
      <m:oMathPara>
        <m:oMath>
          <m:sSub>
            <m:sSubPr>
              <m:ctrlPr>
                <w:rPr>
                  <w:rFonts w:ascii="Cambria Math" w:hAnsi="Cambria Math"/>
                  <w:lang w:bidi="fa-IR"/>
                </w:rPr>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m:oMathPara>
    </w:p>
    <w:p w14:paraId="704E63CA" w14:textId="6F97BB66" w:rsidR="007A18AF" w:rsidRDefault="00292D21" w:rsidP="00CD141A">
      <w:pPr>
        <w:rPr>
          <w:ins w:id="46" w:author="MohammadHossein Manuel Haqiqatkhah" w:date="2020-01-07T19:29:00Z"/>
          <w:lang w:bidi="fa-IR"/>
        </w:rPr>
      </w:pPr>
      <w:r>
        <w:rPr>
          <w:lang w:bidi="fa-IR"/>
        </w:rPr>
        <w:t xml:space="preserve">Efficiency of a </w:t>
      </w:r>
      <w:r w:rsidR="000245D9">
        <w:rPr>
          <w:lang w:bidi="fa-IR"/>
        </w:rPr>
        <w:t>network</w:t>
      </w:r>
      <w:ins w:id="47" w:author="MohammadHossein Manuel Haqiqatkhah" w:date="2020-01-07T19:27:00Z">
        <w:r w:rsidR="007A18AF">
          <w:rPr>
            <w:lang w:bidi="fa-IR"/>
          </w:rPr>
          <w:t xml:space="preserve">, </w:t>
        </w:r>
        <w:r w:rsidR="007A18AF" w:rsidRPr="00185461">
          <w:rPr>
            <w:i/>
            <w:iCs/>
            <w:lang w:bidi="fa-IR"/>
          </w:rPr>
          <w:t>E</w:t>
        </w:r>
        <w:r w:rsidR="007A18AF">
          <w:rPr>
            <w:lang w:bidi="fa-IR"/>
          </w:rPr>
          <w:t>,</w:t>
        </w:r>
      </w:ins>
      <w:r w:rsidR="000245D9">
        <w:rPr>
          <w:lang w:bidi="fa-IR"/>
        </w:rPr>
        <w:t xml:space="preserve"> </w:t>
      </w:r>
      <w:r w:rsidR="004D023C">
        <w:rPr>
          <w:lang w:bidi="fa-IR"/>
        </w:rPr>
        <w:t>quantifies the informat</w:t>
      </w:r>
      <w:r>
        <w:rPr>
          <w:lang w:bidi="fa-IR"/>
        </w:rPr>
        <w:t>ion exchange within the network</w:t>
      </w:r>
      <w:del w:id="48" w:author="MohammadHossein Manuel Haqiqatkhah" w:date="2020-01-07T19:27:00Z">
        <w:r w:rsidDel="007A18AF">
          <w:rPr>
            <w:lang w:bidi="fa-IR"/>
          </w:rPr>
          <w:delText>. It</w:delText>
        </w:r>
      </w:del>
      <w:ins w:id="49" w:author="MohammadHossein Manuel Haqiqatkhah" w:date="2020-01-07T19:27:00Z">
        <w:r w:rsidR="007A18AF">
          <w:rPr>
            <w:lang w:bidi="fa-IR"/>
          </w:rPr>
          <w:t xml:space="preserve"> and</w:t>
        </w:r>
      </w:ins>
      <w:r>
        <w:rPr>
          <w:lang w:bidi="fa-IR"/>
        </w:rPr>
        <w:t xml:space="preserve"> </w:t>
      </w:r>
      <w:r w:rsidR="004D023C">
        <w:rPr>
          <w:lang w:bidi="fa-IR"/>
        </w:rPr>
        <w:t>is defined as sum of inverses of the distances between nodes</w:t>
      </w:r>
      <w:r>
        <w:rPr>
          <w:lang w:bidi="fa-IR"/>
        </w:rPr>
        <w:t>, normalized by network size</w:t>
      </w:r>
      <w:del w:id="50" w:author="MohammadHossein Manuel Haqiqatkhah" w:date="2020-01-07T19:29:00Z">
        <w:r w:rsidDel="007A18AF">
          <w:rPr>
            <w:lang w:bidi="fa-IR"/>
          </w:rPr>
          <w:delText xml:space="preserve">. </w:delText>
        </w:r>
      </w:del>
      <w:ins w:id="51" w:author="MohammadHossein Manuel Haqiqatkhah" w:date="2020-01-07T19:29:00Z">
        <w:r w:rsidR="007A18AF">
          <w:rPr>
            <w:lang w:bidi="fa-IR"/>
          </w:rPr>
          <w:t xml:space="preserve">, as shown in </w:t>
        </w:r>
      </w:ins>
      <w:ins w:id="52" w:author="MohammadHossein Manuel Haqiqatkhah" w:date="2020-01-07T19:28:00Z">
        <w:r w:rsidR="007A18AF">
          <w:rPr>
            <w:lang w:bidi="fa-IR"/>
          </w:rPr>
          <w:t xml:space="preserve">Equation </w:t>
        </w:r>
      </w:ins>
      <w:ins w:id="53" w:author="MohammadHossein Manuel Haqiqatkhah" w:date="2020-01-07T19:52:00Z">
        <w:r w:rsidR="00CD141A">
          <w:rPr>
            <w:lang w:bidi="fa-IR"/>
          </w:rPr>
          <w:t>6</w:t>
        </w:r>
      </w:ins>
      <w:ins w:id="54" w:author="MohammadHossein Manuel Haqiqatkhah" w:date="2020-01-07T19:29:00Z">
        <w:r w:rsidR="007A18AF">
          <w:rPr>
            <w:lang w:bidi="fa-IR"/>
          </w:rPr>
          <w:t xml:space="preserve"> </w:t>
        </w:r>
      </w:ins>
      <w:del w:id="55" w:author="MohammadHossein Manuel Haqiqatkhah" w:date="2020-01-07T19:28:00Z">
        <w:r w:rsidDel="007A18AF">
          <w:rPr>
            <w:lang w:bidi="fa-IR"/>
          </w:rPr>
          <w:delText>More formally,</w:delText>
        </w:r>
      </w:del>
      <w:del w:id="56" w:author="MohammadHossein Manuel Haqiqatkhah" w:date="2020-01-07T19:29:00Z">
        <w:r w:rsidDel="007A18AF">
          <w:rPr>
            <w:lang w:bidi="fa-IR"/>
          </w:rPr>
          <w:delText xml:space="preserve"> </w:delText>
        </w:r>
      </w:del>
      <w:r>
        <w:rPr>
          <w:lang w:bidi="fa-IR"/>
        </w:rPr>
        <w:t>for a network with N edges</w:t>
      </w:r>
      <w:ins w:id="57" w:author="MohammadHossein Manuel Haqiqatkhah" w:date="2020-01-07T19:29:00Z">
        <w:r w:rsidR="007A18AF">
          <w:rPr>
            <w:lang w:bidi="fa-IR"/>
          </w:rPr>
          <w:t>.</w:t>
        </w:r>
      </w:ins>
    </w:p>
    <w:p w14:paraId="0AE7D75C" w14:textId="507761FC" w:rsidR="007A18AF" w:rsidRDefault="007A18AF" w:rsidP="002838B1">
      <w:r>
        <w:rPr>
          <w:lang w:bidi="fa-IR"/>
        </w:rPr>
        <w:t xml:space="preserve">EQ </w:t>
      </w:r>
      <w:r w:rsidR="00CD141A">
        <w:rPr>
          <w:lang w:bidi="fa-IR"/>
        </w:rPr>
        <w:t xml:space="preserve">6 </w:t>
      </w:r>
      <w:r>
        <w:rPr>
          <w:lang w:bidi="fa-IR"/>
        </w:rPr>
        <w:tab/>
      </w:r>
      <w:r>
        <w:t>,</w:t>
      </w:r>
    </w:p>
    <w:p w14:paraId="52E3030D" w14:textId="1414430E" w:rsidR="002838B1" w:rsidRDefault="002838B1" w:rsidP="002838B1">
      <w:pPr>
        <w:rPr>
          <w:lang w:bidi="fa-IR"/>
        </w:rPr>
      </w:pPr>
      <m:oMathPara>
        <m:oMath>
          <m:r>
            <w:rPr>
              <w:rFonts w:ascii="Cambria Math" w:hAnsi="Cambria Math"/>
              <w:lang w:bidi="fa-IR"/>
            </w:rPr>
            <m:t xml:space="preserve">E =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f>
                <m:fPr>
                  <m:ctrlPr>
                    <w:rPr>
                      <w:rFonts w:ascii="Cambria Math" w:hAnsi="Cambria Math"/>
                      <w:i/>
                    </w:rPr>
                  </m:ctrlPr>
                </m:fPr>
                <m:num>
                  <m:r>
                    <w:rPr>
                      <w:rFonts w:ascii="Cambria Math" w:hAnsi="Cambria Math"/>
                      <w:lang w:bidi="fa-IR"/>
                    </w:rPr>
                    <m:t>1</m:t>
                  </m:r>
                </m:num>
                <m:den>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den>
              </m:f>
            </m:e>
          </m:nary>
        </m:oMath>
      </m:oMathPara>
    </w:p>
    <w:p w14:paraId="72837EDB" w14:textId="46C4E011" w:rsidR="00324F0C" w:rsidRPr="00324F0C" w:rsidRDefault="007A18AF" w:rsidP="007867E2">
      <w:pPr>
        <w:rPr>
          <w:lang w:bidi="fa-IR"/>
        </w:rPr>
      </w:pPr>
      <w:proofErr w:type="gramStart"/>
      <w:ins w:id="58" w:author="MohammadHossein Manuel Haqiqatkhah" w:date="2020-01-07T19:23:00Z">
        <w:r>
          <w:t>wherein</w:t>
        </w:r>
        <w:proofErr w:type="gramEnd"/>
        <w: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defined similar to Equation </w:t>
        </w:r>
      </w:ins>
      <w:ins w:id="59" w:author="MohammadHossein Manuel Haqiqatkhah" w:date="2020-01-07T20:37:00Z">
        <w:r w:rsidR="007867E2">
          <w:t>4</w:t>
        </w:r>
      </w:ins>
      <w:r w:rsidR="004D70EB">
        <w:t>.</w:t>
      </w:r>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ins w:id="60" w:author="MohammadHossein Manuel Haqiqatkhah" w:date="2020-01-06T01:59:00Z">
        <w:r w:rsidR="004D70EB">
          <w:rPr>
            <w:lang w:bidi="fa-IR"/>
          </w:rPr>
          <w:t xml:space="preserve">in the denominator of </w:t>
        </w:r>
      </w:ins>
      <m:oMath>
        <m:sSub>
          <m:sSubPr>
            <m:ctrlPr>
              <w:ins w:id="61" w:author="MohammadHossein Manuel Haqiqatkhah" w:date="2020-01-06T02:00:00Z">
                <w:rPr>
                  <w:rFonts w:ascii="Cambria Math" w:hAnsi="Cambria Math"/>
                  <w:lang w:bidi="fa-IR"/>
                </w:rPr>
              </w:ins>
            </m:ctrlPr>
          </m:sSubPr>
          <m:e>
            <m:r>
              <w:ins w:id="62" w:author="MohammadHossein Manuel Haqiqatkhah" w:date="2020-01-06T02:00:00Z">
                <m:rPr>
                  <m:sty m:val="p"/>
                </m:rPr>
                <w:rPr>
                  <w:rFonts w:ascii="Cambria Math" w:hAnsi="Cambria Math"/>
                  <w:lang w:bidi="fa-IR"/>
                </w:rPr>
                <m:t>SW</m:t>
              </w:ins>
            </m:r>
          </m:e>
          <m:sub>
            <m:r>
              <w:ins w:id="63" w:author="MohammadHossein Manuel Haqiqatkhah" w:date="2020-01-06T02:00:00Z">
                <w:rPr>
                  <w:rFonts w:ascii="Cambria Math" w:hAnsi="Cambria Math"/>
                  <w:lang w:bidi="fa-IR"/>
                </w:rPr>
                <m:t>norm</m:t>
              </w:ins>
            </m:r>
          </m:sub>
        </m:sSub>
      </m:oMath>
      <w:ins w:id="64" w:author="MohammadHossein Manuel Haqiqatkhah" w:date="2020-01-06T02:00:00Z">
        <w:r w:rsidR="004D70EB">
          <w:rPr>
            <w:lang w:bidi="fa-IR"/>
          </w:rPr>
          <w:t xml:space="preserve"> </w:t>
        </w:r>
      </w:ins>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 xml:space="preserve">networks of </w:t>
      </w:r>
      <w:r w:rsidR="00F04B0C">
        <w:rPr>
          <w:lang w:bidi="fa-IR"/>
        </w:rPr>
        <w:lastRenderedPageBreak/>
        <w:t>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orldness coefficient</w:t>
      </w:r>
      <w:r w:rsidR="00F02BCE">
        <w:rPr>
          <w:lang w:bidi="fa-IR"/>
        </w:rPr>
        <w:t xml:space="preserve"> (i.e.</w:t>
      </w:r>
      <w:proofErr w:type="gramStart"/>
      <w:r w:rsidR="00F02BCE">
        <w:rPr>
          <w:lang w:bidi="fa-IR"/>
        </w:rPr>
        <w:t xml:space="preserve">, </w:t>
      </w:r>
      <w:proofErr w:type="gramEnd"/>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39A688ED" w14:textId="77777777" w:rsidR="0056752B" w:rsidRDefault="0056752B" w:rsidP="0056752B">
      <w:pPr>
        <w:pStyle w:val="Heading4"/>
        <w:rPr>
          <w:lang w:bidi="fa-IR"/>
        </w:rPr>
      </w:pPr>
      <w:r>
        <w:rPr>
          <w:lang w:bidi="fa-IR"/>
        </w:rPr>
        <w:t>Modularity.</w:t>
      </w:r>
    </w:p>
    <w:p w14:paraId="6EE35933" w14:textId="1514BEDD" w:rsidR="00412BA8" w:rsidRDefault="0056752B" w:rsidP="001D57E5">
      <w:pPr>
        <w:rPr>
          <w:ins w:id="65" w:author="MohammadHossein Manuel Haqiqatkhah" w:date="2020-01-07T20:09:00Z"/>
          <w:lang w:bidi="fa-IR"/>
        </w:rPr>
      </w:pPr>
      <w:r>
        <w:rPr>
          <w:lang w:bidi="fa-IR"/>
        </w:rPr>
        <w:t>Modularity of a graph, as proposed by</w:t>
      </w:r>
      <w:r w:rsidR="00A73430">
        <w:rPr>
          <w:lang w:bidi="fa-IR"/>
        </w:rPr>
        <w:t xml:space="preserve"> Newman</w:t>
      </w:r>
      <w:r>
        <w:rPr>
          <w:lang w:bidi="fa-IR"/>
        </w:rPr>
        <w:t xml:space="preserve"> </w:t>
      </w:r>
      <w:r>
        <w:rPr>
          <w:lang w:bidi="fa-IR"/>
        </w:rPr>
        <w:fldChar w:fldCharType="begin"/>
      </w:r>
      <w:r w:rsidR="00A73430">
        <w:rPr>
          <w:lang w:bidi="fa-IR"/>
        </w:rPr>
        <w:instrText xml:space="preserve"> ADDIN ZOTERO_ITEM CSL_CITATION {"citationID":"Kp9Zj2B2","properties":{"formattedCitation":"(2006)","plainCitation":"(2006)","noteIndex":0},"citationItems":[{"id":1074,"uris":["http://zotero.org/users/5652293/items/5CZTX9NH"],"uri":["http://zotero.org/users/5652293/items/5CZTX9NH"],"itemData":{"id":1074,"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00A73430" w:rsidRPr="00185461">
        <w:rPr>
          <w:rFonts w:ascii="Times New Roman" w:hAnsi="Times New Roman" w:cs="Times New Roman"/>
        </w:rPr>
        <w:t>(2006)</w:t>
      </w:r>
      <w:r>
        <w:rPr>
          <w:lang w:bidi="fa-IR"/>
        </w:rPr>
        <w:fldChar w:fldCharType="end"/>
      </w:r>
      <w:r>
        <w:rPr>
          <w:lang w:bidi="fa-IR"/>
        </w:rPr>
        <w:t xml:space="preserve"> and denoted by Q, is a measure of how (and to what degree), for a certain labeling of nodes, the nodes tend to form communities with the nodes of the same </w:t>
      </w:r>
      <w:commentRangeStart w:id="66"/>
      <w:r>
        <w:rPr>
          <w:lang w:bidi="fa-IR"/>
        </w:rPr>
        <w:t xml:space="preserve">label and tend to not connect to other nodes </w:t>
      </w:r>
      <w:commentRangeEnd w:id="66"/>
      <w:r w:rsidR="00744FEB">
        <w:rPr>
          <w:rStyle w:val="CommentReference"/>
        </w:rPr>
        <w:commentReference w:id="66"/>
      </w:r>
      <w:r>
        <w:rPr>
          <w:lang w:bidi="fa-IR"/>
        </w:rPr>
        <w:t>of the graph.</w:t>
      </w:r>
      <w:ins w:id="67" w:author="MohammadHossein Manuel Haqiqatkhah" w:date="2020-01-07T19:47:00Z">
        <w:r w:rsidR="00CD141A">
          <w:rPr>
            <w:lang w:bidi="fa-IR"/>
          </w:rPr>
          <w:t xml:space="preserve"> More precisely, </w:t>
        </w:r>
      </w:ins>
      <w:ins w:id="68" w:author="MohammadHossein Manuel Haqiqatkhah" w:date="2020-01-07T19:52:00Z">
        <w:r w:rsidR="00CD141A">
          <w:rPr>
            <w:lang w:bidi="fa-IR"/>
          </w:rPr>
          <w:t>for a network of size N (</w:t>
        </w:r>
      </w:ins>
      <w:ins w:id="69" w:author="MohammadHossein Manuel Haqiqatkhah" w:date="2020-01-07T19:53:00Z">
        <w:r w:rsidR="00CD141A">
          <w:rPr>
            <w:lang w:bidi="fa-IR"/>
          </w:rPr>
          <w:t>with</w:t>
        </w:r>
      </w:ins>
      <w:ins w:id="70" w:author="MohammadHossein Manuel Haqiqatkhah" w:date="2020-01-07T20:30:00Z">
        <w:r w:rsidR="001D57E5">
          <w:rPr>
            <w:lang w:bidi="fa-IR"/>
          </w:rPr>
          <w:t xml:space="preserve"> the theoretical</w:t>
        </w:r>
      </w:ins>
      <w:ins w:id="71" w:author="MohammadHossein Manuel Haqiqatkhah" w:date="2020-01-07T19:53:00Z">
        <w:r w:rsidR="00CD141A">
          <w:rPr>
            <w:lang w:bidi="fa-IR"/>
          </w:rPr>
          <w:t xml:space="preserve"> maximum number of </w:t>
        </w:r>
      </w:ins>
      <w:proofErr w:type="gramStart"/>
      <w:ins w:id="72" w:author="MohammadHossein Manuel Haqiqatkhah" w:date="2020-01-07T20:07:00Z">
        <w:r w:rsidR="00412BA8">
          <w:rPr>
            <w:lang w:bidi="fa-IR"/>
          </w:rPr>
          <w:t xml:space="preserve">edges </w:t>
        </w:r>
      </w:ins>
      <w:proofErr w:type="gramEnd"/>
      <m:oMath>
        <m:r>
          <w:rPr>
            <w:rFonts w:ascii="Cambria Math" w:hAnsi="Cambria Math"/>
            <w:lang w:bidi="fa-IR"/>
          </w:rPr>
          <m:t>m=</m:t>
        </m:r>
        <m:f>
          <m:fPr>
            <m:ctrlPr>
              <w:rPr>
                <w:rFonts w:ascii="Cambria Math" w:hAnsi="Cambria Math"/>
                <w:i/>
              </w:rPr>
            </m:ctrlPr>
          </m:fPr>
          <m:num>
            <m:r>
              <w:rPr>
                <w:rFonts w:ascii="Cambria Math" w:hAnsi="Cambria Math"/>
                <w:lang w:bidi="fa-IR"/>
              </w:rPr>
              <m:t>N(N-1)</m:t>
            </m:r>
          </m:num>
          <m:den>
            <m:r>
              <w:rPr>
                <w:rFonts w:ascii="Cambria Math" w:hAnsi="Cambria Math"/>
                <w:lang w:bidi="fa-IR"/>
              </w:rPr>
              <m:t>2</m:t>
            </m:r>
          </m:den>
        </m:f>
      </m:oMath>
      <w:r w:rsidR="00412BA8">
        <w:rPr>
          <w:lang w:bidi="fa-IR"/>
        </w:rPr>
        <w:t>)</w:t>
      </w:r>
      <w:ins w:id="73" w:author="MohammadHossein Manuel Haqiqatkhah" w:date="2020-01-07T20:17:00Z">
        <w:r w:rsidR="006823EB">
          <w:rPr>
            <w:lang w:bidi="fa-IR"/>
          </w:rPr>
          <w:t xml:space="preserve"> and adjacency matrix M</w:t>
        </w:r>
      </w:ins>
      <w:ins w:id="74" w:author="MohammadHossein Manuel Haqiqatkhah" w:date="2020-01-07T20:08:00Z">
        <w:r w:rsidR="00412BA8">
          <w:rPr>
            <w:lang w:bidi="fa-IR"/>
          </w:rPr>
          <w:t>, modularity is defined as</w:t>
        </w:r>
      </w:ins>
      <w:ins w:id="75" w:author="MohammadHossein Manuel Haqiqatkhah" w:date="2020-01-07T20:16:00Z">
        <w:r w:rsidR="006823EB">
          <w:rPr>
            <w:lang w:bidi="fa-IR"/>
          </w:rPr>
          <w:t xml:space="preserve"> shown in Equation 7</w:t>
        </w:r>
      </w:ins>
      <w:r w:rsidR="00427433">
        <w:rPr>
          <w:lang w:bidi="fa-IR"/>
        </w:rPr>
        <w:t>:</w:t>
      </w:r>
    </w:p>
    <w:p w14:paraId="458A4DBF" w14:textId="77777777" w:rsidR="002838B1" w:rsidRDefault="00412BA8" w:rsidP="00DA51AF">
      <w:pPr>
        <w:rPr>
          <w:ins w:id="76" w:author="MohammadHossein Manuel Haqiqatkhah" w:date="2020-01-07T23:12:00Z"/>
          <w:lang w:bidi="fa-IR"/>
        </w:rPr>
      </w:pPr>
      <w:ins w:id="77" w:author="MohammadHossein Manuel Haqiqatkhah" w:date="2020-01-07T20:09:00Z">
        <w:r>
          <w:rPr>
            <w:lang w:bidi="fa-IR"/>
          </w:rPr>
          <w:t xml:space="preserve">EQ 7 </w:t>
        </w:r>
        <w:r>
          <w:rPr>
            <w:lang w:bidi="fa-IR"/>
          </w:rPr>
          <w:tab/>
        </w:r>
        <w:r>
          <w:rPr>
            <w:lang w:bidi="fa-IR"/>
          </w:rPr>
          <w:tab/>
        </w:r>
      </w:ins>
    </w:p>
    <w:p w14:paraId="70814935" w14:textId="47CAAE37" w:rsidR="00412BA8" w:rsidRDefault="00412BA8" w:rsidP="00DA51AF">
      <w:pPr>
        <w:rPr>
          <w:ins w:id="78" w:author="MohammadHossein Manuel Haqiqatkhah" w:date="2020-01-07T20:08:00Z"/>
          <w:lang w:bidi="fa-IR"/>
        </w:rPr>
      </w:pPr>
      <m:oMathPara>
        <m:oMath>
          <m:r>
            <w:rPr>
              <w:rFonts w:ascii="Cambria Math" w:hAnsi="Cambria Math"/>
              <w:lang w:bidi="fa-IR"/>
            </w:rPr>
            <m:t xml:space="preserve">Q = </m:t>
          </m:r>
          <m:f>
            <m:fPr>
              <m:ctrlPr>
                <w:rPr>
                  <w:rFonts w:ascii="Cambria Math" w:hAnsi="Cambria Math"/>
                  <w:i/>
                </w:rPr>
              </m:ctrlPr>
            </m:fPr>
            <m:num>
              <m:r>
                <w:rPr>
                  <w:rFonts w:ascii="Cambria Math" w:hAnsi="Cambria Math"/>
                  <w:lang w:bidi="fa-IR"/>
                </w:rPr>
                <m:t>1</m:t>
              </m:r>
            </m:num>
            <m:den>
              <m:r>
                <w:rPr>
                  <w:rFonts w:ascii="Cambria Math" w:hAnsi="Cambria Math"/>
                  <w:lang w:bidi="fa-IR"/>
                </w:rPr>
                <m:t>2m</m:t>
              </m:r>
            </m:den>
          </m:f>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lang w:bidi="fa-IR"/>
                        </w:rPr>
                        <m:t>M</m:t>
                      </m:r>
                    </m:e>
                    <m:sub>
                      <m:r>
                        <w:rPr>
                          <w:rFonts w:ascii="Cambria Math" w:hAnsi="Cambria Math"/>
                          <w:lang w:bidi="fa-IR"/>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lang w:bidi="fa-IR"/>
                            </w:rPr>
                            <m:t>k</m:t>
                          </m:r>
                        </m:e>
                        <m:sub>
                          <m:r>
                            <w:rPr>
                              <w:rFonts w:ascii="Cambria Math" w:hAnsi="Cambria Math"/>
                              <w:lang w:bidi="fa-IR"/>
                            </w:rPr>
                            <m:t>i</m:t>
                          </m:r>
                        </m:sub>
                      </m:sSub>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num>
                    <m:den>
                      <m:r>
                        <w:rPr>
                          <w:rFonts w:ascii="Cambria Math" w:hAnsi="Cambria Math"/>
                          <w:lang w:bidi="fa-IR"/>
                        </w:rPr>
                        <m:t>2m</m:t>
                      </m:r>
                    </m:den>
                  </m:f>
                </m:e>
              </m:d>
              <m:r>
                <w:rPr>
                  <w:rFonts w:ascii="Cambria Math" w:hAnsi="Cambria Math"/>
                  <w:lang w:bidi="fa-IR"/>
                </w:rPr>
                <m:t>δ(</m:t>
              </m:r>
              <m:sSub>
                <m:sSubPr>
                  <m:ctrlPr>
                    <w:rPr>
                      <w:rFonts w:ascii="Cambria Math" w:hAnsi="Cambria Math"/>
                      <w:i/>
                    </w:rPr>
                  </m:ctrlPr>
                </m:sSubPr>
                <m:e>
                  <m:r>
                    <w:rPr>
                      <w:rFonts w:ascii="Cambria Math" w:hAnsi="Cambria Math"/>
                      <w:lang w:bidi="fa-IR"/>
                    </w:rPr>
                    <m:t>c</m:t>
                  </m:r>
                </m:e>
                <m:sub>
                  <m:r>
                    <w:rPr>
                      <w:rFonts w:ascii="Cambria Math" w:hAnsi="Cambria Math"/>
                      <w:lang w:bidi="fa-IR"/>
                    </w:rPr>
                    <m:t>i</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lang w:bidi="fa-IR"/>
                    </w:rPr>
                    <m:t>j</m:t>
                  </m:r>
                </m:sub>
              </m:sSub>
              <m:r>
                <w:rPr>
                  <w:rFonts w:ascii="Cambria Math" w:hAnsi="Cambria Math"/>
                  <w:lang w:bidi="fa-IR"/>
                </w:rPr>
                <m:t>)</m:t>
              </m:r>
            </m:e>
          </m:nary>
        </m:oMath>
      </m:oMathPara>
    </w:p>
    <w:p w14:paraId="14E4EEED" w14:textId="50E7B628" w:rsidR="007D7854" w:rsidRDefault="0056752B" w:rsidP="001D57E5">
      <w:pPr>
        <w:rPr>
          <w:ins w:id="79" w:author="MohammadHossein Manuel Haqiqatkhah" w:date="2020-01-07T20:21:00Z"/>
          <w:lang w:bidi="fa-IR"/>
        </w:rPr>
      </w:pPr>
      <w:r>
        <w:rPr>
          <w:lang w:bidi="fa-IR"/>
        </w:rPr>
        <w:t xml:space="preserve"> </w:t>
      </w:r>
      <w:ins w:id="80" w:author="MohammadHossein Manuel Haqiqatkhah" w:date="2020-01-07T20:16:00Z">
        <w:r w:rsidR="006823EB">
          <w:rPr>
            <w:lang w:bidi="fa-IR"/>
          </w:rPr>
          <w:t xml:space="preserve">In this equation, </w:t>
        </w:r>
      </w:ins>
      <m:oMath>
        <m:sSub>
          <m:sSubPr>
            <m:ctrlPr>
              <w:ins w:id="81" w:author="MohammadHossein Manuel Haqiqatkhah" w:date="2020-01-07T20:17:00Z">
                <w:rPr>
                  <w:rFonts w:ascii="Cambria Math" w:hAnsi="Cambria Math"/>
                  <w:i/>
                </w:rPr>
              </w:ins>
            </m:ctrlPr>
          </m:sSubPr>
          <m:e>
            <m:r>
              <w:ins w:id="82" w:author="MohammadHossein Manuel Haqiqatkhah" w:date="2020-01-07T20:17:00Z">
                <w:rPr>
                  <w:rFonts w:ascii="Cambria Math" w:hAnsi="Cambria Math"/>
                  <w:lang w:bidi="fa-IR"/>
                </w:rPr>
                <m:t>k</m:t>
              </w:ins>
            </m:r>
          </m:e>
          <m:sub>
            <m:r>
              <w:ins w:id="83" w:author="MohammadHossein Manuel Haqiqatkhah" w:date="2020-01-07T20:17:00Z">
                <w:rPr>
                  <w:rFonts w:ascii="Cambria Math" w:hAnsi="Cambria Math"/>
                  <w:lang w:bidi="fa-IR"/>
                </w:rPr>
                <m:t>i</m:t>
              </w:ins>
            </m:r>
          </m:sub>
        </m:sSub>
      </m:oMath>
      <w:ins w:id="84" w:author="MohammadHossein Manuel Haqiqatkhah" w:date="2020-01-07T20:17:00Z">
        <w:r w:rsidR="00DF55DB">
          <w:t xml:space="preserve"> and </w:t>
        </w:r>
        <m:oMath>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oMath>
        <w:r w:rsidR="00DF55DB">
          <w:t xml:space="preserve"> are degrees of nodes </w:t>
        </w:r>
        <w:proofErr w:type="spellStart"/>
        <w:r w:rsidR="00DF55DB">
          <w:t>i</w:t>
        </w:r>
        <w:proofErr w:type="spellEnd"/>
        <w:r w:rsidR="00DF55DB">
          <w:t xml:space="preserve"> and j</w:t>
        </w:r>
      </w:ins>
      <w:ins w:id="85" w:author="MohammadHossein Manuel Haqiqatkhah" w:date="2020-01-07T20:20:00Z">
        <w:r w:rsidR="007D7854">
          <w:t>.</w:t>
        </w:r>
      </w:ins>
      <w:ins w:id="86" w:author="MohammadHossein Manuel Haqiqatkhah" w:date="2020-01-07T20:17:00Z">
        <w:r w:rsidR="00DF55DB">
          <w:t xml:space="preserve"> </w:t>
        </w:r>
      </w:ins>
      <m:oMath>
        <m:r>
          <w:ins w:id="87" w:author="MohammadHossein Manuel Haqiqatkhah" w:date="2020-01-07T20:18:00Z">
            <w:rPr>
              <w:rFonts w:ascii="Cambria Math" w:hAnsi="Cambria Math"/>
              <w:lang w:bidi="fa-IR"/>
            </w:rPr>
            <m:t>δ(</m:t>
          </w:ins>
        </m:r>
        <m:sSub>
          <m:sSubPr>
            <m:ctrlPr>
              <w:ins w:id="88" w:author="MohammadHossein Manuel Haqiqatkhah" w:date="2020-01-07T20:18:00Z">
                <w:rPr>
                  <w:rFonts w:ascii="Cambria Math" w:hAnsi="Cambria Math"/>
                  <w:i/>
                </w:rPr>
              </w:ins>
            </m:ctrlPr>
          </m:sSubPr>
          <m:e>
            <m:r>
              <w:ins w:id="89" w:author="MohammadHossein Manuel Haqiqatkhah" w:date="2020-01-07T20:18:00Z">
                <w:rPr>
                  <w:rFonts w:ascii="Cambria Math" w:hAnsi="Cambria Math"/>
                  <w:lang w:bidi="fa-IR"/>
                </w:rPr>
                <m:t>c</m:t>
              </w:ins>
            </m:r>
          </m:e>
          <m:sub>
            <m:r>
              <w:ins w:id="90" w:author="MohammadHossein Manuel Haqiqatkhah" w:date="2020-01-07T20:18:00Z">
                <w:rPr>
                  <w:rFonts w:ascii="Cambria Math" w:hAnsi="Cambria Math"/>
                  <w:lang w:bidi="fa-IR"/>
                </w:rPr>
                <m:t>i</m:t>
              </w:ins>
            </m:r>
          </m:sub>
        </m:sSub>
        <m:r>
          <w:ins w:id="91" w:author="MohammadHossein Manuel Haqiqatkhah" w:date="2020-01-07T20:18:00Z">
            <w:rPr>
              <w:rFonts w:ascii="Cambria Math" w:hAnsi="Cambria Math"/>
              <w:lang w:bidi="fa-IR"/>
            </w:rPr>
            <m:t>,</m:t>
          </w:ins>
        </m:r>
        <m:sSub>
          <m:sSubPr>
            <m:ctrlPr>
              <w:ins w:id="92" w:author="MohammadHossein Manuel Haqiqatkhah" w:date="2020-01-07T20:18:00Z">
                <w:rPr>
                  <w:rFonts w:ascii="Cambria Math" w:hAnsi="Cambria Math"/>
                  <w:i/>
                </w:rPr>
              </w:ins>
            </m:ctrlPr>
          </m:sSubPr>
          <m:e>
            <m:r>
              <w:ins w:id="93" w:author="MohammadHossein Manuel Haqiqatkhah" w:date="2020-01-07T20:18:00Z">
                <w:rPr>
                  <w:rFonts w:ascii="Cambria Math" w:hAnsi="Cambria Math"/>
                  <w:lang w:bidi="fa-IR"/>
                </w:rPr>
                <m:t>c</m:t>
              </w:ins>
            </m:r>
          </m:e>
          <m:sub>
            <m:r>
              <w:ins w:id="94" w:author="MohammadHossein Manuel Haqiqatkhah" w:date="2020-01-07T20:18:00Z">
                <w:rPr>
                  <w:rFonts w:ascii="Cambria Math" w:hAnsi="Cambria Math"/>
                  <w:lang w:bidi="fa-IR"/>
                </w:rPr>
                <m:t>j</m:t>
              </w:ins>
            </m:r>
          </m:sub>
        </m:sSub>
        <m:r>
          <w:ins w:id="95" w:author="MohammadHossein Manuel Haqiqatkhah" w:date="2020-01-07T20:18:00Z">
            <w:rPr>
              <w:rFonts w:ascii="Cambria Math" w:hAnsi="Cambria Math"/>
              <w:lang w:bidi="fa-IR"/>
            </w:rPr>
            <m:t>)</m:t>
          </w:ins>
        </m:r>
      </m:oMath>
      <w:ins w:id="96" w:author="MohammadHossein Manuel Haqiqatkhah" w:date="2020-01-07T20:18:00Z">
        <w:r w:rsidR="00DF55DB">
          <w:rPr>
            <w:lang w:bidi="fa-IR"/>
          </w:rPr>
          <w:t xml:space="preserve"> </w:t>
        </w:r>
      </w:ins>
      <w:ins w:id="97" w:author="MohammadHossein Manuel Haqiqatkhah" w:date="2020-01-07T20:19:00Z">
        <w:r w:rsidR="007D7854">
          <w:rPr>
            <w:lang w:bidi="fa-IR"/>
          </w:rPr>
          <w:t>is the</w:t>
        </w:r>
        <w:r w:rsidR="007D7854" w:rsidRPr="007D7854">
          <w:t xml:space="preserve"> </w:t>
        </w:r>
        <w:proofErr w:type="spellStart"/>
        <w:r w:rsidR="007D7854" w:rsidRPr="007D7854">
          <w:rPr>
            <w:lang w:bidi="fa-IR"/>
          </w:rPr>
          <w:t>Kronecker</w:t>
        </w:r>
        <w:proofErr w:type="spellEnd"/>
        <w:r w:rsidR="007D7854" w:rsidRPr="007D7854">
          <w:rPr>
            <w:lang w:bidi="fa-IR"/>
          </w:rPr>
          <w:t xml:space="preserve"> delta</w:t>
        </w:r>
      </w:ins>
      <w:ins w:id="98" w:author="MohammadHossein Manuel Haqiqatkhah" w:date="2020-01-07T20:20:00Z">
        <w:r w:rsidR="007D7854">
          <w:rPr>
            <w:lang w:bidi="fa-IR"/>
          </w:rPr>
          <w:t xml:space="preserve"> function</w:t>
        </w:r>
      </w:ins>
      <w:ins w:id="99" w:author="MohammadHossein Manuel Haqiqatkhah" w:date="2020-01-07T20:19:00Z">
        <w:r w:rsidR="007D7854">
          <w:rPr>
            <w:lang w:bidi="fa-IR"/>
          </w:rPr>
          <w:t xml:space="preserve">, which is equal to one or nodes </w:t>
        </w:r>
        <w:proofErr w:type="spellStart"/>
        <w:r w:rsidR="007D7854">
          <w:rPr>
            <w:lang w:bidi="fa-IR"/>
          </w:rPr>
          <w:t>i</w:t>
        </w:r>
        <w:proofErr w:type="spellEnd"/>
        <w:r w:rsidR="007D7854">
          <w:rPr>
            <w:lang w:bidi="fa-IR"/>
          </w:rPr>
          <w:t xml:space="preserve"> </w:t>
        </w:r>
      </w:ins>
      <w:ins w:id="100" w:author="MohammadHossein Manuel Haqiqatkhah" w:date="2020-01-07T20:20:00Z">
        <w:r w:rsidR="007D7854">
          <w:rPr>
            <w:lang w:bidi="fa-IR"/>
          </w:rPr>
          <w:t>and j have the same label</w:t>
        </w:r>
      </w:ins>
      <w:ins w:id="101" w:author="MohammadHossein Manuel Haqiqatkhah" w:date="2020-01-07T20:19:00Z">
        <w:r w:rsidR="007D7854">
          <w:rPr>
            <w:lang w:bidi="fa-IR"/>
          </w:rPr>
          <w:t xml:space="preserve"> </w:t>
        </w:r>
      </w:ins>
      <w:ins w:id="102" w:author="MohammadHossein Manuel Haqiqatkhah" w:date="2020-01-07T20:20:00Z">
        <w:r w:rsidR="007D7854">
          <w:rPr>
            <w:lang w:bidi="fa-IR"/>
          </w:rPr>
          <w:t>and zero otherwise.</w:t>
        </w:r>
      </w:ins>
      <w:ins w:id="103" w:author="MohammadHossein Manuel Haqiqatkhah" w:date="2020-01-07T20:21:00Z">
        <w:r w:rsidR="003A0A3D">
          <w:rPr>
            <w:lang w:bidi="fa-IR"/>
          </w:rPr>
          <w:t xml:space="preserve"> </w:t>
        </w:r>
      </w:ins>
      <w:del w:id="104" w:author="MohammadHossein Manuel Haqiqatkhah" w:date="2020-01-07T20:17:00Z">
        <w:r w:rsidR="00427433" w:rsidDel="006823EB">
          <w:rPr>
            <w:lang w:bidi="fa-IR"/>
          </w:rPr>
          <w:delText xml:space="preserve"> </w:delText>
        </w:r>
      </w:del>
      <w:ins w:id="105" w:author="MohammadHossein Manuel Haqiqatkhah" w:date="2020-01-07T20:26:00Z">
        <w:r w:rsidR="002A1DE8">
          <w:rPr>
            <w:lang w:bidi="fa-IR"/>
          </w:rPr>
          <w:t xml:space="preserve">The term in the brackets is the difference between the actual number of edges between nodes </w:t>
        </w:r>
        <w:proofErr w:type="spellStart"/>
        <w:r w:rsidR="002A1DE8">
          <w:rPr>
            <w:lang w:bidi="fa-IR"/>
          </w:rPr>
          <w:t>i</w:t>
        </w:r>
        <w:proofErr w:type="spellEnd"/>
        <w:r w:rsidR="002A1DE8">
          <w:rPr>
            <w:lang w:bidi="fa-IR"/>
          </w:rPr>
          <w:t xml:space="preserve"> and j and the expected number of e</w:t>
        </w:r>
      </w:ins>
      <w:ins w:id="106" w:author="MohammadHossein Manuel Haqiqatkhah" w:date="2020-01-07T20:27:00Z">
        <w:r w:rsidR="002A1DE8">
          <w:rPr>
            <w:lang w:bidi="fa-IR"/>
          </w:rPr>
          <w:t>dg</w:t>
        </w:r>
      </w:ins>
      <w:ins w:id="107" w:author="MohammadHossein Manuel Haqiqatkhah" w:date="2020-01-07T20:26:00Z">
        <w:r w:rsidR="002A1DE8">
          <w:rPr>
            <w:lang w:bidi="fa-IR"/>
          </w:rPr>
          <w:t>es between them.</w:t>
        </w:r>
      </w:ins>
      <w:ins w:id="108" w:author="MohammadHossein Manuel Haqiqatkhah" w:date="2020-01-07T20:27:00Z">
        <w:r w:rsidR="002A1DE8">
          <w:rPr>
            <w:lang w:bidi="fa-IR"/>
          </w:rPr>
          <w:t xml:space="preserve"> Hence, </w:t>
        </w:r>
      </w:ins>
      <w:ins w:id="109" w:author="MohammadHossein Manuel Haqiqatkhah" w:date="2020-01-07T20:28:00Z">
        <w:r w:rsidR="002A1DE8">
          <w:rPr>
            <w:lang w:bidi="fa-IR"/>
          </w:rPr>
          <w:t>a</w:t>
        </w:r>
      </w:ins>
      <w:ins w:id="110" w:author="MohammadHossein Manuel Haqiqatkhah" w:date="2020-01-07T20:23:00Z">
        <w:r w:rsidR="002A1DE8">
          <w:rPr>
            <w:lang w:bidi="fa-IR"/>
          </w:rPr>
          <w:t xml:space="preserve">ccording to </w:t>
        </w:r>
      </w:ins>
      <w:ins w:id="111" w:author="MohammadHossein Manuel Haqiqatkhah" w:date="2020-01-07T20:21:00Z">
        <w:r w:rsidR="003A0A3D">
          <w:rPr>
            <w:lang w:bidi="fa-IR"/>
          </w:rPr>
          <w:t>Equation 7</w:t>
        </w:r>
        <w:r w:rsidR="002A1DE8">
          <w:rPr>
            <w:lang w:bidi="fa-IR"/>
          </w:rPr>
          <w:t>, modularity</w:t>
        </w:r>
      </w:ins>
      <w:ins w:id="112" w:author="MohammadHossein Manuel Haqiqatkhah" w:date="2020-01-07T20:24:00Z">
        <w:r w:rsidR="002A1DE8">
          <w:rPr>
            <w:lang w:bidi="fa-IR"/>
          </w:rPr>
          <w:t xml:space="preserve"> equals to</w:t>
        </w:r>
      </w:ins>
      <w:ins w:id="113" w:author="MohammadHossein Manuel Haqiqatkhah" w:date="2020-01-07T20:28:00Z">
        <w:r w:rsidR="002A1DE8">
          <w:rPr>
            <w:lang w:bidi="fa-IR"/>
          </w:rPr>
          <w:t xml:space="preserve"> sum of </w:t>
        </w:r>
      </w:ins>
      <w:ins w:id="114" w:author="MohammadHossein Manuel Haqiqatkhah" w:date="2020-01-07T20:29:00Z">
        <w:r w:rsidR="001D57E5">
          <w:rPr>
            <w:lang w:bidi="fa-IR"/>
          </w:rPr>
          <w:t xml:space="preserve">these for the nodes within communities, </w:t>
        </w:r>
      </w:ins>
      <w:ins w:id="115" w:author="MohammadHossein Manuel Haqiqatkhah" w:date="2020-01-07T20:24:00Z">
        <w:r w:rsidR="002A1DE8">
          <w:rPr>
            <w:lang w:bidi="fa-IR"/>
          </w:rPr>
          <w:t xml:space="preserve">normalized </w:t>
        </w:r>
      </w:ins>
      <w:ins w:id="116" w:author="MohammadHossein Manuel Haqiqatkhah" w:date="2020-01-07T20:29:00Z">
        <w:r w:rsidR="001D57E5">
          <w:rPr>
            <w:lang w:bidi="fa-IR"/>
          </w:rPr>
          <w:t xml:space="preserve">by the maximum number of </w:t>
        </w:r>
      </w:ins>
      <w:ins w:id="117" w:author="MohammadHossein Manuel Haqiqatkhah" w:date="2020-01-07T20:30:00Z">
        <w:r w:rsidR="001D57E5">
          <w:rPr>
            <w:lang w:bidi="fa-IR"/>
          </w:rPr>
          <w:t xml:space="preserve">possible </w:t>
        </w:r>
      </w:ins>
      <w:ins w:id="118" w:author="MohammadHossein Manuel Haqiqatkhah" w:date="2020-01-07T20:24:00Z">
        <w:r w:rsidR="002A1DE8">
          <w:rPr>
            <w:lang w:bidi="fa-IR"/>
          </w:rPr>
          <w:t xml:space="preserve">difference between </w:t>
        </w:r>
      </w:ins>
      <w:ins w:id="119" w:author="MohammadHossein Manuel Haqiqatkhah" w:date="2020-01-07T20:30:00Z">
        <w:r w:rsidR="001D57E5">
          <w:rPr>
            <w:lang w:bidi="fa-IR"/>
          </w:rPr>
          <w:t xml:space="preserve">the theoretical maximum </w:t>
        </w:r>
        <w:proofErr w:type="gramStart"/>
        <w:r w:rsidR="001D57E5">
          <w:rPr>
            <w:lang w:bidi="fa-IR"/>
          </w:rPr>
          <w:t>number</w:t>
        </w:r>
        <w:proofErr w:type="gramEnd"/>
        <w:r w:rsidR="001D57E5">
          <w:rPr>
            <w:lang w:bidi="fa-IR"/>
          </w:rPr>
          <w:t xml:space="preserve"> of edges in the network.</w:t>
        </w:r>
      </w:ins>
    </w:p>
    <w:p w14:paraId="44DFBF31" w14:textId="2B10409C" w:rsidR="0056752B" w:rsidRPr="00DA019C" w:rsidRDefault="0056752B" w:rsidP="000117F2">
      <w:pPr>
        <w:rPr>
          <w:lang w:bidi="fa-IR"/>
        </w:rPr>
      </w:pPr>
      <w:r>
        <w:rPr>
          <w:lang w:bidi="fa-IR"/>
        </w:rPr>
        <w:t xml:space="preserve">This measure requires a priori labeling of nodes that defines the communities to which </w:t>
      </w:r>
      <w:del w:id="120" w:author="MohammadHossein Manuel Haqiqatkhah" w:date="2020-01-07T20:31:00Z">
        <w:r w:rsidDel="001D57E5">
          <w:rPr>
            <w:lang w:bidi="fa-IR"/>
          </w:rPr>
          <w:delText xml:space="preserve">they </w:delText>
        </w:r>
      </w:del>
      <w:ins w:id="121" w:author="MohammadHossein Manuel Haqiqatkhah" w:date="2020-01-07T20:31:00Z">
        <w:r w:rsidR="001D57E5">
          <w:rPr>
            <w:lang w:bidi="fa-IR"/>
          </w:rPr>
          <w:t xml:space="preserve">the nodes </w:t>
        </w:r>
      </w:ins>
      <w:r>
        <w:rPr>
          <w:lang w:bidi="fa-IR"/>
        </w:rPr>
        <w:t>are believed to belong.</w:t>
      </w:r>
      <w:ins w:id="122" w:author="MohammadHossein Manuel Haqiqatkhah" w:date="2020-01-07T20:32:00Z">
        <w:r w:rsidR="001D57E5">
          <w:rPr>
            <w:lang w:bidi="fa-IR"/>
          </w:rPr>
          <w:t xml:space="preserve"> A variety of</w:t>
        </w:r>
        <w:r w:rsidR="000117F2">
          <w:rPr>
            <w:lang w:bidi="fa-IR"/>
          </w:rPr>
          <w:t xml:space="preserve"> algorithms ha</w:t>
        </w:r>
      </w:ins>
      <w:ins w:id="123" w:author="MohammadHossein Manuel Haqiqatkhah" w:date="2020-01-07T20:36:00Z">
        <w:r w:rsidR="000117F2">
          <w:rPr>
            <w:lang w:bidi="fa-IR"/>
          </w:rPr>
          <w:t>ve</w:t>
        </w:r>
      </w:ins>
      <w:ins w:id="124" w:author="MohammadHossein Manuel Haqiqatkhah" w:date="2020-01-07T20:32:00Z">
        <w:r w:rsidR="000117F2">
          <w:rPr>
            <w:lang w:bidi="fa-IR"/>
          </w:rPr>
          <w:t xml:space="preserve"> been suggested</w:t>
        </w:r>
      </w:ins>
      <w:ins w:id="125" w:author="MohammadHossein Manuel Haqiqatkhah" w:date="2020-01-07T20:35:00Z">
        <w:r w:rsidR="000117F2">
          <w:rPr>
            <w:lang w:bidi="fa-IR"/>
          </w:rPr>
          <w:t xml:space="preserve"> to discover </w:t>
        </w:r>
      </w:ins>
      <w:ins w:id="126" w:author="MohammadHossein Manuel Haqiqatkhah" w:date="2020-01-07T20:32:00Z">
        <w:r w:rsidR="001D57E5">
          <w:rPr>
            <w:lang w:bidi="fa-IR"/>
          </w:rPr>
          <w:t>module</w:t>
        </w:r>
      </w:ins>
      <w:ins w:id="127" w:author="MohammadHossein Manuel Haqiqatkhah" w:date="2020-01-07T20:36:00Z">
        <w:r w:rsidR="000117F2">
          <w:rPr>
            <w:lang w:bidi="fa-IR"/>
          </w:rPr>
          <w:t xml:space="preserve">, </w:t>
        </w:r>
      </w:ins>
      <w:ins w:id="128" w:author="MohammadHossein Manuel Haqiqatkhah" w:date="2020-01-07T20:35:00Z">
        <w:r w:rsidR="000117F2">
          <w:rPr>
            <w:lang w:bidi="fa-IR"/>
          </w:rPr>
          <w:t>or communities</w:t>
        </w:r>
      </w:ins>
      <w:ins w:id="129" w:author="MohammadHossein Manuel Haqiqatkhah" w:date="2020-01-07T20:36:00Z">
        <w:r w:rsidR="000117F2">
          <w:rPr>
            <w:lang w:bidi="fa-IR"/>
          </w:rPr>
          <w:t>,</w:t>
        </w:r>
      </w:ins>
      <w:ins w:id="130" w:author="MohammadHossein Manuel Haqiqatkhah" w:date="2020-01-07T20:32:00Z">
        <w:r w:rsidR="001D57E5">
          <w:rPr>
            <w:lang w:bidi="fa-IR"/>
          </w:rPr>
          <w:t xml:space="preserve"> </w:t>
        </w:r>
      </w:ins>
      <w:ins w:id="131" w:author="MohammadHossein Manuel Haqiqatkhah" w:date="2020-01-07T20:36:00Z">
        <w:r w:rsidR="000117F2">
          <w:rPr>
            <w:lang w:bidi="fa-IR"/>
          </w:rPr>
          <w:t xml:space="preserve">within a network </w:t>
        </w:r>
      </w:ins>
      <w:ins w:id="132" w:author="MohammadHossein Manuel Haqiqatkhah" w:date="2020-01-07T20:35:00Z">
        <w:r w:rsidR="000117F2">
          <w:rPr>
            <w:lang w:bidi="fa-IR"/>
          </w:rPr>
          <w:t xml:space="preserve">so that </w:t>
        </w:r>
      </w:ins>
      <w:ins w:id="133" w:author="MohammadHossein Manuel Haqiqatkhah" w:date="2020-01-07T20:33:00Z">
        <w:r w:rsidR="000117F2">
          <w:rPr>
            <w:lang w:bidi="fa-IR"/>
          </w:rPr>
          <w:t>the value of Q</w:t>
        </w:r>
      </w:ins>
      <w:ins w:id="134" w:author="MohammadHossein Manuel Haqiqatkhah" w:date="2020-01-07T20:35:00Z">
        <w:r w:rsidR="000117F2">
          <w:rPr>
            <w:lang w:bidi="fa-IR"/>
          </w:rPr>
          <w:t xml:space="preserve"> is maximized</w:t>
        </w:r>
      </w:ins>
      <w:del w:id="135" w:author="MohammadHossein Manuel Haqiqatkhah" w:date="2020-01-07T20:33:00Z">
        <w:r w:rsidDel="000117F2">
          <w:rPr>
            <w:lang w:bidi="fa-IR"/>
          </w:rPr>
          <w:delText xml:space="preserve"> Algorithmic discovery of modules enables the measures of modularity </w:delText>
        </w:r>
      </w:del>
      <w:del w:id="136" w:author="MohammadHossein Manuel Haqiqatkhah" w:date="2020-01-07T20:31:00Z">
        <w:r w:rsidDel="001D57E5">
          <w:rPr>
            <w:lang w:bidi="fa-IR"/>
          </w:rPr>
          <w:delText xml:space="preserve">is </w:delText>
        </w:r>
      </w:del>
      <w:del w:id="137" w:author="MohammadHossein Manuel Haqiqatkhah" w:date="2020-01-07T20:33:00Z">
        <w:r w:rsidDel="000117F2">
          <w:rPr>
            <w:lang w:bidi="fa-IR"/>
          </w:rPr>
          <w:delText>maximized</w:delText>
        </w:r>
      </w:del>
      <w:ins w:id="138" w:author="MohammadHossein Manuel Haqiqatkhah" w:date="2020-01-07T19:32:00Z">
        <w:r w:rsidR="007A18AF">
          <w:rPr>
            <w:lang w:bidi="fa-IR"/>
          </w:rPr>
          <w:t xml:space="preserve"> </w:t>
        </w:r>
        <w:r w:rsidR="007A18AF">
          <w:rPr>
            <w:lang w:bidi="fa-IR"/>
          </w:rPr>
          <w:fldChar w:fldCharType="begin"/>
        </w:r>
      </w:ins>
      <w:ins w:id="139" w:author="MohammadHossein Manuel Haqiqatkhah" w:date="2020-01-07T20:33:00Z">
        <w:r w:rsidR="000117F2">
          <w:rPr>
            <w:lang w:bidi="fa-IR"/>
          </w:rPr>
          <w:instrText xml:space="preserve"> ADDIN ZOTERO_ITEM CSL_CITATION {"citationID":"2UcaOCMB","properties":{"formattedCitation":"(for a review, cf. Zhang et al., 2018)","plainCitation":"(for a review, cf. Zhang et al., 2018)","noteIndex":0},"citationItems":[{"id":1068,"uris":["http://zotero.org/users/5652293/items/JT9HGZT4"],"uri":["http://zotero.org/users/5652293/items/JT9HGZT4"],"itemData":{"id":1068,"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cf."}],"schema":"https://github.com/citation-style-language/schema/raw/master/csl-citation.json"} </w:instrText>
        </w:r>
      </w:ins>
      <w:r w:rsidR="007A18AF">
        <w:rPr>
          <w:lang w:bidi="fa-IR"/>
        </w:rPr>
        <w:fldChar w:fldCharType="separate"/>
      </w:r>
      <w:ins w:id="140" w:author="MohammadHossein Manuel Haqiqatkhah" w:date="2020-01-07T20:33:00Z">
        <w:r w:rsidR="000117F2" w:rsidRPr="000117F2">
          <w:rPr>
            <w:rFonts w:ascii="Times New Roman" w:hAnsi="Times New Roman" w:cs="Times New Roman"/>
            <w:rPrChange w:id="141" w:author="MohammadHossein Manuel Haqiqatkhah" w:date="2020-01-07T20:33:00Z">
              <w:rPr/>
            </w:rPrChange>
          </w:rPr>
          <w:t>(for a review, cf. Zhang et al., 2018)</w:t>
        </w:r>
      </w:ins>
      <w:ins w:id="142" w:author="MohammadHossein Manuel Haqiqatkhah" w:date="2020-01-07T19:32:00Z">
        <w:r w:rsidR="007A18AF">
          <w:rPr>
            <w:lang w:bidi="fa-IR"/>
          </w:rPr>
          <w:fldChar w:fldCharType="end"/>
        </w:r>
      </w:ins>
      <w:del w:id="143" w:author="MohammadHossein Manuel Haqiqatkhah" w:date="2020-01-07T20:34:00Z">
        <w:r w:rsidDel="000117F2">
          <w:rPr>
            <w:lang w:bidi="fa-IR"/>
          </w:rPr>
          <w:delText xml:space="preserve"> </w:delText>
        </w:r>
        <w:r w:rsidDel="000117F2">
          <w:rPr>
            <w:lang w:bidi="fa-IR"/>
          </w:rPr>
          <w:fldChar w:fldCharType="begin"/>
        </w:r>
      </w:del>
      <w:del w:id="144" w:author="MohammadHossein Manuel Haqiqatkhah" w:date="2020-01-07T14:29:00Z">
        <w:r w:rsidDel="00903801">
          <w:rPr>
            <w:lang w:bidi="fa-IR"/>
          </w:rPr>
          <w:delInstrText xml:space="preserve"> ADDIN ZOTERO_ITEM CSL_CITATION {"citationID":"n5VJPOgp","properties":{"formattedCitation":"(for a review of the proposed methods, cf. Zhang, Ma, Zhang, Sun, &amp; Yan, 2018)","plainCitation":"(for a review of the proposed methods, cf. Zhang, Ma, Zhang, Sun, &amp; Yan, 2018)","noteIndex":0},"citationItems":[{"id":1014,"uris":["http://zotero.org/users/5652293/items/JT9HGZT4"],"uri":["http://zotero.org/users/5652293/items/JT9HGZT4"],"itemData":{"id":1014,"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of the proposed methods, cf."}],"schema":"https://github.com/citation-style-language/schema/raw/master/csl-citation.json"} </w:delInstrText>
        </w:r>
      </w:del>
      <w:del w:id="145" w:author="MohammadHossein Manuel Haqiqatkhah" w:date="2020-01-07T20:34:00Z">
        <w:r w:rsidDel="000117F2">
          <w:rPr>
            <w:lang w:bidi="fa-IR"/>
          </w:rPr>
          <w:fldChar w:fldCharType="end"/>
        </w:r>
      </w:del>
      <w:r>
        <w:rPr>
          <w:lang w:bidi="fa-IR"/>
        </w:rPr>
        <w:t xml:space="preserve">. The communities discovered by these algorithms can thus be used as labels for calculating modularity of the network. In line with </w:t>
      </w:r>
      <w:r>
        <w:rPr>
          <w:lang w:bidi="fa-IR"/>
        </w:rPr>
        <w:fldChar w:fldCharType="begin"/>
      </w:r>
      <w:r w:rsidR="00903801">
        <w:rPr>
          <w:lang w:bidi="fa-IR"/>
        </w:rPr>
        <w:instrText xml:space="preserve"> ADDIN ZOTERO_ITEM CSL_CITATION {"citationID":"k6e2kZ2A","properties":{"formattedCitation":"(Clauset et al., 2004)","plainCitation":"(Clauset et al., 2004)","noteIndex":0},"citationItems":[{"id":1087,"uris":["http://zotero.org/users/5652293/items/JRX35MQT"],"uri":["http://zotero.org/users/5652293/items/JRX35MQT"],"itemData":{"id":108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bidi="fa-IR"/>
        </w:rPr>
        <w:fldChar w:fldCharType="separate"/>
      </w:r>
      <w:ins w:id="146" w:author="MohammadHossein Manuel Haqiqatkhah" w:date="2020-01-07T14:29:00Z">
        <w:r w:rsidR="00903801" w:rsidRPr="00903801">
          <w:rPr>
            <w:rFonts w:ascii="Times New Roman" w:hAnsi="Times New Roman" w:cs="Times New Roman"/>
            <w:rPrChange w:id="147" w:author="MohammadHossein Manuel Haqiqatkhah" w:date="2020-01-07T14:29:00Z">
              <w:rPr/>
            </w:rPrChange>
          </w:rPr>
          <w:t>(Clauset et al., 2004)</w:t>
        </w:r>
      </w:ins>
      <w:r>
        <w:rPr>
          <w:lang w:bidi="fa-IR"/>
        </w:rPr>
        <w:fldChar w:fldCharType="end"/>
      </w:r>
      <w:r>
        <w:rPr>
          <w:lang w:bidi="fa-IR"/>
        </w:rPr>
        <w:t xml:space="preserve">, </w:t>
      </w:r>
      <w:ins w:id="148" w:author="MohammadHossein Manuel Haqiqatkhah" w:date="2020-01-07T20:34:00Z">
        <w:r w:rsidR="000117F2">
          <w:rPr>
            <w:lang w:bidi="fa-IR"/>
          </w:rPr>
          <w:lastRenderedPageBreak/>
          <w:t xml:space="preserve">we use </w:t>
        </w:r>
      </w:ins>
      <w:r>
        <w:rPr>
          <w:lang w:bidi="fa-IR"/>
        </w:rPr>
        <w:t xml:space="preserve">the fast greedy algorithm </w:t>
      </w:r>
      <w:del w:id="149" w:author="MohammadHossein Manuel Haqiqatkhah" w:date="2020-01-07T20:34:00Z">
        <w:r w:rsidDel="000117F2">
          <w:rPr>
            <w:lang w:bidi="fa-IR"/>
          </w:rPr>
          <w:delText xml:space="preserve">used </w:delText>
        </w:r>
      </w:del>
      <w:r>
        <w:rPr>
          <w:lang w:bidi="fa-IR"/>
        </w:rPr>
        <w:t xml:space="preserve">to optimally detect communities and </w:t>
      </w:r>
      <w:ins w:id="150" w:author="MohammadHossein Manuel Haqiqatkhah" w:date="2020-01-07T20:37:00Z">
        <w:r w:rsidR="00B87905">
          <w:rPr>
            <w:lang w:bidi="fa-IR"/>
          </w:rPr>
          <w:t xml:space="preserve">thus </w:t>
        </w:r>
      </w:ins>
      <w:r>
        <w:rPr>
          <w:lang w:bidi="fa-IR"/>
        </w:rPr>
        <w:t>calculate the modularity based on community membership of the nodes.</w:t>
      </w:r>
    </w:p>
    <w:p w14:paraId="56B6A57F" w14:textId="77777777" w:rsidR="00493D35" w:rsidRDefault="00A12540" w:rsidP="00580913">
      <w:pPr>
        <w:pStyle w:val="Heading4"/>
        <w:rPr>
          <w:lang w:bidi="fa-IR"/>
        </w:rPr>
      </w:pPr>
      <w:r>
        <w:rPr>
          <w:lang w:bidi="fa-IR"/>
        </w:rPr>
        <w:t>Assortativity</w:t>
      </w:r>
      <w:r w:rsidR="00580913">
        <w:rPr>
          <w:lang w:bidi="fa-IR"/>
        </w:rPr>
        <w:t>.</w:t>
      </w:r>
    </w:p>
    <w:p w14:paraId="06D5371D" w14:textId="06CE7E4E" w:rsidR="00BB6EBB" w:rsidRDefault="002E7D51" w:rsidP="00BB6EBB">
      <w:pPr>
        <w:rPr>
          <w:ins w:id="151" w:author="MohammadHossein Manuel Haqiqatkhah" w:date="2020-01-07T21:44:00Z"/>
          <w:lang w:bidi="fa-IR"/>
        </w:rPr>
      </w:pPr>
      <w:r>
        <w:rPr>
          <w:lang w:bidi="fa-IR"/>
        </w:rPr>
        <w:t>Assortativity</w:t>
      </w:r>
      <w:r w:rsidR="00D6713A">
        <w:rPr>
          <w:lang w:bidi="fa-IR"/>
        </w:rPr>
        <w:t xml:space="preserve"> coefficient is a measure of homophily</w:t>
      </w:r>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6E64B5">
        <w:rPr>
          <w:lang w:bidi="fa-IR"/>
        </w:rPr>
        <w:t>"</w:t>
      </w:r>
      <w:r w:rsidR="00422362">
        <w:rPr>
          <w:lang w:bidi="fa-IR"/>
        </w:rPr>
        <w:t>similar</w:t>
      </w:r>
      <w:r w:rsidR="006E64B5">
        <w:rPr>
          <w:lang w:bidi="fa-IR"/>
        </w:rPr>
        <w:t>"</w:t>
      </w:r>
      <w:r w:rsidR="00422362">
        <w:rPr>
          <w:lang w:bidi="fa-IR"/>
        </w:rPr>
        <w:t xml:space="preserve"> nodes</w:t>
      </w:r>
      <w:del w:id="152" w:author="MohammadHossein Manuel Haqiqatkhah" w:date="2020-01-07T21:29:00Z">
        <w:r w:rsidR="005B4284" w:rsidDel="00941C8D">
          <w:rPr>
            <w:lang w:bidi="fa-IR"/>
          </w:rPr>
          <w:delText xml:space="preserve"> </w:delText>
        </w:r>
        <w:r w:rsidR="00422362" w:rsidDel="00941C8D">
          <w:rPr>
            <w:lang w:bidi="fa-IR"/>
          </w:rPr>
          <w:delText xml:space="preserve">by </w:delText>
        </w:r>
        <w:r w:rsidR="005B4284" w:rsidDel="00941C8D">
          <w:rPr>
            <w:lang w:bidi="fa-IR"/>
          </w:rPr>
          <w:delText>summariz</w:delText>
        </w:r>
        <w:r w:rsidR="00D6713A" w:rsidDel="00941C8D">
          <w:rPr>
            <w:lang w:bidi="fa-IR"/>
          </w:rPr>
          <w:delText>ing</w:delText>
        </w:r>
        <w:r w:rsidR="005B4284" w:rsidDel="00941C8D">
          <w:rPr>
            <w:lang w:bidi="fa-IR"/>
          </w:rPr>
          <w:delText xml:space="preserve"> the probability </w:delText>
        </w:r>
        <w:r w:rsidR="003A33CA" w:rsidDel="00941C8D">
          <w:rPr>
            <w:lang w:bidi="fa-IR"/>
          </w:rPr>
          <w:delText xml:space="preserve">of connections between </w:delText>
        </w:r>
      </w:del>
      <w:del w:id="153" w:author="MohammadHossein Manuel Haqiqatkhah" w:date="2020-01-07T21:14:00Z">
        <w:r w:rsidR="003A33CA" w:rsidDel="00185461">
          <w:rPr>
            <w:lang w:bidi="fa-IR"/>
          </w:rPr>
          <w:delText>the similar nodes</w:delText>
        </w:r>
      </w:del>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w:t>
      </w:r>
      <w:del w:id="154" w:author="MohammadHossein Manuel Haqiqatkhah" w:date="2020-01-07T21:14:00Z">
        <w:r w:rsidR="00FC1707" w:rsidDel="00185461">
          <w:rPr>
            <w:lang w:bidi="fa-IR"/>
          </w:rPr>
          <w:delText>like the</w:delText>
        </w:r>
      </w:del>
      <w:ins w:id="155" w:author="MohammadHossein Manuel Haqiqatkhah" w:date="2020-01-07T21:14:00Z">
        <w:r w:rsidR="00185461">
          <w:rPr>
            <w:lang w:bidi="fa-IR"/>
          </w:rPr>
          <w:t>such as</w:t>
        </w:r>
      </w:ins>
      <w:r w:rsidR="00FC1707">
        <w:rPr>
          <w:lang w:bidi="fa-IR"/>
        </w:rPr>
        <w:t xml:space="preserve"> </w:t>
      </w:r>
      <w:r w:rsidR="00E24D67">
        <w:rPr>
          <w:lang w:bidi="fa-IR"/>
        </w:rPr>
        <w:t>node degrees (degree assortativity). Degree assortativity</w:t>
      </w:r>
      <w:ins w:id="156" w:author="MohammadHossein Manuel Haqiqatkhah" w:date="2020-01-07T21:30:00Z">
        <w:r w:rsidR="00941C8D">
          <w:rPr>
            <w:lang w:bidi="fa-IR"/>
          </w:rPr>
          <w:t xml:space="preserve"> </w:t>
        </w:r>
      </w:ins>
      <w:ins w:id="157" w:author="MohammadHossein Manuel Haqiqatkhah" w:date="2020-01-07T21:24:00Z">
        <w:r w:rsidR="00941C8D">
          <w:rPr>
            <w:lang w:bidi="fa-IR"/>
          </w:rPr>
          <w:t xml:space="preserve">is defined </w:t>
        </w:r>
      </w:ins>
      <w:ins w:id="158" w:author="MohammadHossein Manuel Haqiqatkhah" w:date="2020-01-07T21:25:00Z">
        <w:r w:rsidR="00941C8D">
          <w:rPr>
            <w:lang w:bidi="fa-IR"/>
          </w:rPr>
          <w:t>as the Pearson correlation coefficient o</w:t>
        </w:r>
      </w:ins>
      <w:ins w:id="159" w:author="MohammadHossein Manuel Haqiqatkhah" w:date="2020-01-07T21:28:00Z">
        <w:r w:rsidR="00941C8D">
          <w:rPr>
            <w:lang w:bidi="fa-IR"/>
          </w:rPr>
          <w:t xml:space="preserve">f degrees of </w:t>
        </w:r>
      </w:ins>
      <w:ins w:id="160" w:author="MohammadHossein Manuel Haqiqatkhah" w:date="2020-01-07T21:33:00Z">
        <w:r w:rsidR="00941C8D">
          <w:rPr>
            <w:lang w:bidi="fa-IR"/>
          </w:rPr>
          <w:t xml:space="preserve">connected </w:t>
        </w:r>
      </w:ins>
      <w:ins w:id="161" w:author="MohammadHossein Manuel Haqiqatkhah" w:date="2020-01-07T21:28:00Z">
        <w:r w:rsidR="00941C8D">
          <w:rPr>
            <w:lang w:bidi="fa-IR"/>
          </w:rPr>
          <w:t>nodes</w:t>
        </w:r>
      </w:ins>
      <w:ins w:id="162" w:author="MohammadHossein Manuel Haqiqatkhah" w:date="2020-01-07T21:44:00Z">
        <w:r w:rsidR="00BB6EBB">
          <w:rPr>
            <w:lang w:bidi="fa-IR"/>
          </w:rPr>
          <w:t>, as shown in Equation 8</w:t>
        </w:r>
      </w:ins>
      <w:ins w:id="163" w:author="MohammadHossein Manuel Haqiqatkhah" w:date="2020-01-07T21:28:00Z">
        <w:r w:rsidR="00941C8D">
          <w:rPr>
            <w:lang w:bidi="fa-IR"/>
          </w:rPr>
          <w:t xml:space="preserve"> </w:t>
        </w:r>
      </w:ins>
      <w:del w:id="164" w:author="MohammadHossein Manuel Haqiqatkhah" w:date="2020-01-07T21:32:00Z">
        <w:r w:rsidR="00260AD2" w:rsidDel="00941C8D">
          <w:rPr>
            <w:lang w:bidi="fa-IR"/>
          </w:rPr>
          <w:delText xml:space="preserve"> </w:delText>
        </w:r>
      </w:del>
      <w:r w:rsidR="00260AD2">
        <w:rPr>
          <w:lang w:bidi="fa-IR"/>
        </w:rPr>
        <w:fldChar w:fldCharType="begin"/>
      </w:r>
      <w:r w:rsidR="00260AD2">
        <w:rPr>
          <w:lang w:bidi="fa-IR"/>
        </w:rPr>
        <w:instrText xml:space="preserve"> ADDIN ZOTERO_ITEM CSL_CITATION {"citationID":"xfxHWmmf","properties":{"formattedCitation":"(Newman, 2003)","plainCitation":"(Newman, 2003)","noteIndex":0},"citationItems":[{"id":1772,"uris":["http://zotero.org/users/5652293/items/IHHGXI72"],"uri":["http://zotero.org/users/5652293/items/IHHGXI72"],"itemData":{"id":1772,"type":"article-journal","abstract":"We study assortative mixing in networks, the tendency for vertices in networks to be connected to other vertices that are like (or unlike) them in some way. We consider mixing according to discrete characteristics such as language or race in social networks and scalar characteristics such as age. As a special example of the latter we consider mixing according to vertex degree, i.e., according to the number of connections vertices have to other vertices: do gregarious people tend to associate with other gregarious people? We propose a number of measures of assortative mixing appropriate to the various mixing types, and apply them to a variety of real-world networks, showing that assortative mixing is a pervasive phenomenon found in many networks. We also propose several models of assortatively mixed networks, both analytic ones based on generating function methods, and numerical ones based on Monte Carlo graph generation techniques. We use these models to probe the properties of networks as their level of assortativity is varied. In the particular case of mixing by degree, we find strong variation with assortativity in the connectivity of the network and in the resilience of the network to the removal of vertices.","container-title":"Physical Review E","DOI":"10.1103/PhysRevE.67.026126","ISSN":"1063-651X, 1095-3787","issue":"2","journalAbbreviation":"Phys. Rev. E","note":"arXiv: cond-mat/0209450","page":"026126","source":"arXiv.org","title":"Mixing patterns in networks","volume":"67","author":[{"family":"Newman","given":"M. E. J."}],"issued":{"date-parts":[["2003",2,27]]}}}],"schema":"https://github.com/citation-style-language/schema/raw/master/csl-citation.json"} </w:instrText>
      </w:r>
      <w:r w:rsidR="00260AD2">
        <w:rPr>
          <w:lang w:bidi="fa-IR"/>
        </w:rPr>
        <w:fldChar w:fldCharType="separate"/>
      </w:r>
      <w:r w:rsidR="00260AD2" w:rsidRPr="00185461">
        <w:rPr>
          <w:rFonts w:ascii="Times New Roman" w:hAnsi="Times New Roman" w:cs="Times New Roman"/>
        </w:rPr>
        <w:t>(Newman, 2003)</w:t>
      </w:r>
      <w:r w:rsidR="00260AD2">
        <w:rPr>
          <w:lang w:bidi="fa-IR"/>
        </w:rPr>
        <w:fldChar w:fldCharType="end"/>
      </w:r>
      <w:r w:rsidR="00A80EFD">
        <w:rPr>
          <w:lang w:bidi="fa-IR"/>
        </w:rPr>
        <w:t>.</w:t>
      </w:r>
    </w:p>
    <w:p w14:paraId="06E47F0B" w14:textId="3944A213" w:rsidR="00D554B2" w:rsidRDefault="00D929FD" w:rsidP="00EF2847">
      <w:pPr>
        <w:rPr>
          <w:ins w:id="165" w:author="MohammadHossein Manuel Haqiqatkhah" w:date="2020-01-07T22:34:00Z"/>
        </w:rPr>
      </w:pPr>
      <w:ins w:id="166" w:author="MohammadHossein Manuel Haqiqatkhah" w:date="2020-01-07T21:39:00Z">
        <w:r>
          <w:rPr>
            <w:lang w:bidi="fa-IR"/>
          </w:rPr>
          <w:t>To define it</w:t>
        </w:r>
      </w:ins>
      <w:ins w:id="167" w:author="MohammadHossein Manuel Haqiqatkhah" w:date="2020-01-07T21:33:00Z">
        <w:r w:rsidR="00941C8D">
          <w:rPr>
            <w:lang w:bidi="fa-IR"/>
          </w:rPr>
          <w:t xml:space="preserve"> formally,</w:t>
        </w:r>
      </w:ins>
      <w:ins w:id="168" w:author="MohammadHossein Manuel Haqiqatkhah" w:date="2020-01-07T21:49:00Z">
        <w:r w:rsidR="00461597">
          <w:rPr>
            <w:lang w:bidi="fa-IR"/>
          </w:rPr>
          <w:t xml:space="preserve"> let</w:t>
        </w:r>
      </w:ins>
      <w:ins w:id="169" w:author="MohammadHossein Manuel Haqiqatkhah" w:date="2020-01-07T21:33:00Z">
        <w:r w:rsidR="00941C8D">
          <w:rPr>
            <w:lang w:bidi="fa-IR"/>
          </w:rPr>
          <w:t xml:space="preserve"> </w:t>
        </w:r>
      </w:ins>
      <m:oMath>
        <m:sSub>
          <m:sSubPr>
            <m:ctrlPr>
              <w:rPr>
                <w:rFonts w:ascii="Cambria Math" w:hAnsi="Cambria Math"/>
                <w:i/>
              </w:rPr>
            </m:ctrlPr>
          </m:sSubPr>
          <m:e>
            <m:r>
              <w:rPr>
                <w:rFonts w:ascii="Cambria Math" w:hAnsi="Cambria Math"/>
                <w:lang w:bidi="fa-IR"/>
              </w:rPr>
              <m:t>p</m:t>
            </m:r>
          </m:e>
          <m:sub>
            <m:r>
              <w:rPr>
                <w:rFonts w:ascii="Cambria Math" w:hAnsi="Cambria Math"/>
                <w:lang w:bidi="fa-IR"/>
              </w:rPr>
              <m:t>k</m:t>
            </m:r>
          </m:sub>
        </m:sSub>
      </m:oMath>
      <w:ins w:id="170" w:author="MohammadHossein Manuel Haqiqatkhah" w:date="2020-01-07T21:52:00Z">
        <w:r w:rsidR="00D554B2">
          <w:t xml:space="preserve"> be </w:t>
        </w:r>
        <w:r w:rsidR="00D554B2">
          <w:rPr>
            <w:lang w:bidi="fa-IR"/>
          </w:rPr>
          <w:t xml:space="preserve">the probability that a randomly chosen node has degree k. </w:t>
        </w:r>
      </w:ins>
      <w:ins w:id="171" w:author="MohammadHossein Manuel Haqiqatkhah" w:date="2020-01-07T21:58:00Z">
        <w:r w:rsidR="00307134">
          <w:rPr>
            <w:lang w:bidi="fa-IR"/>
          </w:rPr>
          <w:t xml:space="preserve">It can be shown that the </w:t>
        </w:r>
      </w:ins>
      <w:ins w:id="172" w:author="MohammadHossein Manuel Haqiqatkhah" w:date="2020-01-07T21:59:00Z">
        <w:r w:rsidR="00307134">
          <w:rPr>
            <w:lang w:bidi="fa-IR"/>
          </w:rPr>
          <w:t>degree distribution</w:t>
        </w:r>
      </w:ins>
      <w:ins w:id="173" w:author="MohammadHossein Manuel Haqiqatkhah" w:date="2020-01-07T21:58:00Z">
        <w:r w:rsidR="00307134">
          <w:rPr>
            <w:lang w:bidi="fa-IR"/>
          </w:rPr>
          <w:t xml:space="preserve"> for a </w:t>
        </w:r>
      </w:ins>
      <w:ins w:id="174" w:author="MohammadHossein Manuel Haqiqatkhah" w:date="2020-01-07T21:59:00Z">
        <w:r w:rsidR="00307134">
          <w:rPr>
            <w:lang w:bidi="fa-IR"/>
          </w:rPr>
          <w:t xml:space="preserve">node connected to a </w:t>
        </w:r>
      </w:ins>
      <w:ins w:id="175" w:author="MohammadHossein Manuel Haqiqatkhah" w:date="2020-01-07T21:58:00Z">
        <w:r w:rsidR="00307134">
          <w:rPr>
            <w:lang w:bidi="fa-IR"/>
          </w:rPr>
          <w:t>randomly selected edge</w:t>
        </w:r>
      </w:ins>
      <w:ins w:id="176" w:author="MohammadHossein Manuel Haqiqatkhah" w:date="2020-01-07T21:59:00Z">
        <w:r w:rsidR="00307134">
          <w:rPr>
            <w:lang w:bidi="fa-IR"/>
          </w:rPr>
          <w:t xml:space="preserve"> </w:t>
        </w:r>
      </w:ins>
      <w:ins w:id="177" w:author="MohammadHossein Manuel Haqiqatkhah" w:date="2020-01-07T22:22:00Z">
        <w:r w:rsidR="00D74AD9" w:rsidRPr="00D74AD9">
          <w:rPr>
            <w:i/>
            <w:iCs/>
            <w:lang w:bidi="fa-IR"/>
            <w:rPrChange w:id="178" w:author="MohammadHossein Manuel Haqiqatkhah" w:date="2020-01-07T22:22:00Z">
              <w:rPr>
                <w:lang w:bidi="fa-IR"/>
              </w:rPr>
            </w:rPrChange>
          </w:rPr>
          <w:t>l</w:t>
        </w:r>
        <w:r w:rsidR="00D74AD9">
          <w:rPr>
            <w:lang w:bidi="fa-IR"/>
          </w:rPr>
          <w:t xml:space="preserve"> </w:t>
        </w:r>
      </w:ins>
      <w:ins w:id="179" w:author="MohammadHossein Manuel Haqiqatkhah" w:date="2020-01-07T21:59:00Z">
        <w:r w:rsidR="00307134">
          <w:rPr>
            <w:lang w:bidi="fa-IR"/>
          </w:rPr>
          <w:t xml:space="preserve">is </w:t>
        </w:r>
      </w:ins>
      <w:ins w:id="180" w:author="MohammadHossein Manuel Haqiqatkhah" w:date="2020-01-07T22:00:00Z">
        <w:r w:rsidR="0073300F">
          <w:rPr>
            <w:lang w:bidi="fa-IR"/>
          </w:rPr>
          <w:t xml:space="preserve">thus proportional </w:t>
        </w:r>
        <w:proofErr w:type="gramStart"/>
        <w:r w:rsidR="0073300F">
          <w:rPr>
            <w:lang w:bidi="fa-IR"/>
          </w:rPr>
          <w:t xml:space="preserve">to </w:t>
        </w:r>
      </w:ins>
      <w:proofErr w:type="gramEnd"/>
      <m:oMath>
        <m:sSub>
          <m:sSubPr>
            <m:ctrlPr>
              <w:rPr>
                <w:rFonts w:ascii="Cambria Math" w:hAnsi="Cambria Math"/>
                <w:i/>
              </w:rPr>
            </m:ctrlPr>
          </m:sSubPr>
          <m:e>
            <m:r>
              <w:rPr>
                <w:rFonts w:ascii="Cambria Math" w:hAnsi="Cambria Math"/>
                <w:lang w:bidi="fa-IR"/>
              </w:rPr>
              <m:t>kp</m:t>
            </m:r>
          </m:e>
          <m:sub>
            <m:r>
              <w:rPr>
                <w:rFonts w:ascii="Cambria Math" w:hAnsi="Cambria Math"/>
                <w:lang w:bidi="fa-IR"/>
              </w:rPr>
              <m:t>k</m:t>
            </m:r>
          </m:sub>
        </m:sSub>
      </m:oMath>
      <w:ins w:id="181" w:author="MohammadHossein Manuel Haqiqatkhah" w:date="2020-01-07T22:04:00Z">
        <w:r w:rsidR="000F65DE">
          <w:t xml:space="preserve">. Then, </w:t>
        </w:r>
      </w:ins>
      <w:ins w:id="182" w:author="MohammadHossein Manuel Haqiqatkhah" w:date="2020-01-07T22:18:00Z">
        <w:r w:rsidR="00D67737">
          <w:t>a quantity</w:t>
        </w:r>
      </w:ins>
      <w:ins w:id="183" w:author="MohammadHossein Manuel Haqiqatkhah" w:date="2020-01-07T22:24:00Z">
        <w:r w:rsidR="00D74AD9">
          <w:t xml:space="preserve"> "remaining degree" is defined as </w:t>
        </w:r>
      </w:ins>
      <m:oMath>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lang w:bidi="fa-IR"/>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lang w:bidi="fa-IR"/>
                  </w:rPr>
                  <m:t>(k+1)p</m:t>
                </m:r>
              </m:e>
              <m:sub>
                <m:r>
                  <w:rPr>
                    <w:rFonts w:ascii="Cambria Math" w:hAnsi="Cambria Math"/>
                    <w:lang w:bidi="fa-IR"/>
                  </w:rPr>
                  <m:t>k+1</m:t>
                </m:r>
              </m:sub>
            </m:sSub>
          </m:num>
          <m:den>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j</m:t>
                </m:r>
                <m:sSub>
                  <m:sSubPr>
                    <m:ctrlPr>
                      <w:rPr>
                        <w:rFonts w:ascii="Cambria Math" w:hAnsi="Cambria Math"/>
                        <w:i/>
                      </w:rPr>
                    </m:ctrlPr>
                  </m:sSubPr>
                  <m:e>
                    <m:r>
                      <w:rPr>
                        <w:rFonts w:ascii="Cambria Math" w:hAnsi="Cambria Math"/>
                        <w:lang w:bidi="fa-IR"/>
                      </w:rPr>
                      <m:t>p</m:t>
                    </m:r>
                  </m:e>
                  <m:sub>
                    <m:r>
                      <w:rPr>
                        <w:rFonts w:ascii="Cambria Math" w:hAnsi="Cambria Math"/>
                        <w:lang w:bidi="fa-IR"/>
                      </w:rPr>
                      <m:t>j</m:t>
                    </m:r>
                  </m:sub>
                </m:sSub>
              </m:e>
            </m:nary>
          </m:den>
        </m:f>
      </m:oMath>
      <w:proofErr w:type="gramStart"/>
      <w:r w:rsidR="006524F2">
        <w:t xml:space="preserve"> </w:t>
      </w:r>
      <w:ins w:id="184" w:author="MohammadHossein Manuel Haqiqatkhah" w:date="2020-01-07T22:26:00Z">
        <w:r w:rsidR="007B423B">
          <w:t xml:space="preserve">which is the normalized degree </w:t>
        </w:r>
      </w:ins>
      <w:ins w:id="185" w:author="MohammadHossein Manuel Haqiqatkhah" w:date="2020-01-07T22:27:00Z">
        <w:r w:rsidR="007B423B">
          <w:t xml:space="preserve">distribution </w:t>
        </w:r>
      </w:ins>
      <w:ins w:id="186" w:author="MohammadHossein Manuel Haqiqatkhah" w:date="2020-01-07T22:26:00Z">
        <w:r w:rsidR="007B423B">
          <w:t xml:space="preserve">of the </w:t>
        </w:r>
      </w:ins>
      <w:ins w:id="187" w:author="MohammadHossein Manuel Haqiqatkhah" w:date="2020-01-07T22:27:00Z">
        <w:r w:rsidR="007B423B">
          <w:t>nodes</w:t>
        </w:r>
        <w:proofErr w:type="gramEnd"/>
        <w:r w:rsidR="007B423B">
          <w:t xml:space="preserve"> </w:t>
        </w:r>
      </w:ins>
      <w:ins w:id="188" w:author="MohammadHossein Manuel Haqiqatkhah" w:date="2020-01-07T22:26:00Z">
        <w:r w:rsidR="007B423B">
          <w:t xml:space="preserve">connected to the </w:t>
        </w:r>
      </w:ins>
      <w:ins w:id="189" w:author="MohammadHossein Manuel Haqiqatkhah" w:date="2020-01-07T22:36:00Z">
        <w:r w:rsidR="000952AB" w:rsidRPr="00FD4934">
          <w:rPr>
            <w:i/>
            <w:iCs/>
          </w:rPr>
          <w:t>l</w:t>
        </w:r>
      </w:ins>
      <w:ins w:id="190" w:author="MohammadHossein Manuel Haqiqatkhah" w:date="2020-01-07T22:27:00Z">
        <w:r w:rsidR="007B423B">
          <w:t xml:space="preserve">. Finally, the joint probability of </w:t>
        </w:r>
      </w:ins>
      <w:ins w:id="191" w:author="MohammadHossein Manuel Haqiqatkhah" w:date="2020-01-07T22:28:00Z">
        <w:r w:rsidR="007B423B">
          <w:t>remaining degree</w:t>
        </w:r>
        <w:r w:rsidR="00852AD7">
          <w:t xml:space="preserve">s of the nodes at </w:t>
        </w:r>
        <w:r w:rsidR="007B423B">
          <w:t xml:space="preserve">both ends of </w:t>
        </w:r>
        <w:r w:rsidR="007B423B" w:rsidRPr="00FD4934">
          <w:rPr>
            <w:i/>
            <w:iCs/>
          </w:rPr>
          <w:t>l</w:t>
        </w:r>
        <w:r w:rsidR="007B423B">
          <w:t xml:space="preserve"> is denoted </w:t>
        </w:r>
        <w:proofErr w:type="gramStart"/>
        <w:r w:rsidR="007B423B">
          <w:t>by</w:t>
        </w:r>
      </w:ins>
      <w:ins w:id="192" w:author="MohammadHossein Manuel Haqiqatkhah" w:date="2020-01-07T22:21:00Z">
        <w:r w:rsidR="006524F2">
          <w:t xml:space="preserve"> </w:t>
        </w:r>
      </w:ins>
      <w:proofErr w:type="gramEnd"/>
      <m:oMath>
        <m:sSub>
          <m:sSubPr>
            <m:ctrlPr>
              <w:ins w:id="193" w:author="MohammadHossein Manuel Haqiqatkhah" w:date="2020-01-07T22:28:00Z">
                <w:rPr>
                  <w:rFonts w:ascii="Cambria Math" w:hAnsi="Cambria Math"/>
                  <w:i/>
                </w:rPr>
              </w:ins>
            </m:ctrlPr>
          </m:sSubPr>
          <m:e>
            <m:r>
              <w:ins w:id="194" w:author="MohammadHossein Manuel Haqiqatkhah" w:date="2020-01-07T22:29:00Z">
                <w:rPr>
                  <w:rFonts w:ascii="Cambria Math" w:hAnsi="Cambria Math"/>
                  <w:lang w:bidi="fa-IR"/>
                </w:rPr>
                <m:t>e</m:t>
              </w:ins>
            </m:r>
          </m:e>
          <m:sub>
            <m:r>
              <w:ins w:id="195" w:author="MohammadHossein Manuel Haqiqatkhah" w:date="2020-01-07T22:29:00Z">
                <w:rPr>
                  <w:rFonts w:ascii="Cambria Math" w:hAnsi="Cambria Math"/>
                  <w:lang w:bidi="fa-IR"/>
                </w:rPr>
                <m:t>jk</m:t>
              </w:ins>
            </m:r>
          </m:sub>
        </m:sSub>
      </m:oMath>
      <w:ins w:id="196" w:author="MohammadHossein Manuel Haqiqatkhah" w:date="2020-01-07T22:28:00Z">
        <w:r w:rsidR="00852AD7">
          <w:t>.</w:t>
        </w:r>
      </w:ins>
      <w:ins w:id="197" w:author="MohammadHossein Manuel Haqiqatkhah" w:date="2020-01-07T22:37:00Z">
        <w:r w:rsidR="000952AB">
          <w:t xml:space="preserve"> </w:t>
        </w:r>
      </w:ins>
      <w:ins w:id="198" w:author="MohammadHossein Manuel Haqiqatkhah" w:date="2020-01-07T22:40:00Z">
        <w:r w:rsidR="00EF2847">
          <w:t>For an</w:t>
        </w:r>
      </w:ins>
      <w:ins w:id="199" w:author="MohammadHossein Manuel Haqiqatkhah" w:date="2020-01-07T22:37:00Z">
        <w:r w:rsidR="000952AB">
          <w:t xml:space="preserve"> </w:t>
        </w:r>
      </w:ins>
      <w:ins w:id="200" w:author="MohammadHossein Manuel Haqiqatkhah" w:date="2020-01-07T22:38:00Z">
        <w:r w:rsidR="000952AB">
          <w:t>undirected</w:t>
        </w:r>
      </w:ins>
      <w:ins w:id="201" w:author="MohammadHossein Manuel Haqiqatkhah" w:date="2020-01-07T22:40:00Z">
        <w:r w:rsidR="00EF2847">
          <w:t xml:space="preserve"> network</w:t>
        </w:r>
      </w:ins>
      <w:ins w:id="202" w:author="MohammadHossein Manuel Haqiqatkhah" w:date="2020-01-07T22:37:00Z">
        <w:r w:rsidR="000952AB">
          <w:t xml:space="preserve"> </w:t>
        </w:r>
      </w:ins>
      <m:oMath>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 xml:space="preserve">= </m:t>
        </m:r>
        <m:sSub>
          <m:sSubPr>
            <m:ctrlPr>
              <w:rPr>
                <w:rFonts w:ascii="Cambria Math" w:hAnsi="Cambria Math"/>
                <w:i/>
              </w:rPr>
            </m:ctrlPr>
          </m:sSubPr>
          <m:e>
            <m:r>
              <w:rPr>
                <w:rFonts w:ascii="Cambria Math" w:hAnsi="Cambria Math"/>
                <w:lang w:bidi="fa-IR"/>
              </w:rPr>
              <m:t>e</m:t>
            </m:r>
          </m:e>
          <m:sub>
            <m:r>
              <w:rPr>
                <w:rFonts w:ascii="Cambria Math" w:hAnsi="Cambria Math"/>
                <w:lang w:bidi="fa-IR"/>
              </w:rPr>
              <m:t>kj</m:t>
            </m:r>
          </m:sub>
        </m:sSub>
      </m:oMath>
      <w:ins w:id="203" w:author="MohammadHossein Manuel Haqiqatkhah" w:date="2020-01-07T22:38:00Z">
        <w:r w:rsidR="000952AB">
          <w:t xml:space="preserve"> and its marginal distribution </w:t>
        </w:r>
        <w:proofErr w:type="gramStart"/>
        <w:r w:rsidR="000952AB">
          <w:t xml:space="preserve">is </w:t>
        </w:r>
      </w:ins>
      <w:proofErr w:type="gramEnd"/>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e>
        </m:nary>
        <m:r>
          <w:rPr>
            <w:rFonts w:ascii="Cambria Math" w:hAnsi="Cambria Math"/>
          </w:rPr>
          <m:t xml:space="preserve">= </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oMath>
      <w:ins w:id="204" w:author="MohammadHossein Manuel Haqiqatkhah" w:date="2020-01-07T22:39:00Z">
        <w:r w:rsidR="00EF2847">
          <w:t xml:space="preserve">. </w:t>
        </w:r>
      </w:ins>
      <w:ins w:id="205" w:author="MohammadHossein Manuel Haqiqatkhah" w:date="2020-01-07T22:30:00Z">
        <w:r w:rsidR="00852AD7">
          <w:t xml:space="preserve">Having </w:t>
        </w:r>
      </w:ins>
      <w:ins w:id="206" w:author="MohammadHossein Manuel Haqiqatkhah" w:date="2020-01-07T22:31:00Z">
        <w:r w:rsidR="00852AD7">
          <w:t xml:space="preserve">the variance of </w:t>
        </w:r>
      </w:ins>
      <w:ins w:id="207" w:author="MohammadHossein Manuel Haqiqatkhah" w:date="2020-01-07T22:32:00Z">
        <w:r w:rsidR="00356F82">
          <w:t xml:space="preserve">remaining degree as </w:t>
        </w:r>
      </w:ins>
      <m:oMath>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k</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e>
          <m:sup>
            <m:r>
              <w:rPr>
                <w:rFonts w:ascii="Cambria Math" w:hAnsi="Cambria Math"/>
              </w:rPr>
              <m:t>2</m:t>
            </m:r>
          </m:sup>
        </m:sSup>
      </m:oMath>
      <w:ins w:id="208" w:author="MohammadHossein Manuel Haqiqatkhah" w:date="2020-01-07T22:33:00Z">
        <w:r w:rsidR="00356F82">
          <w:t>, the degree assortativity can be ca</w:t>
        </w:r>
        <w:r w:rsidR="00BE7AA9">
          <w:t>lculated as shown in Equation 8</w:t>
        </w:r>
      </w:ins>
      <w:ins w:id="209" w:author="MohammadHossein Manuel Haqiqatkhah" w:date="2020-01-07T22:40:00Z">
        <w:r w:rsidR="00BE7AA9">
          <w:t xml:space="preserve"> </w:t>
        </w:r>
        <w:r w:rsidR="00BE7AA9">
          <w:rPr>
            <w:lang w:bidi="fa-IR"/>
          </w:rPr>
          <w:fldChar w:fldCharType="begin"/>
        </w:r>
      </w:ins>
      <w:ins w:id="210" w:author="MohammadHossein Manuel Haqiqatkhah" w:date="2020-01-07T23:17:00Z">
        <w:r w:rsidR="00FB133A">
          <w:rPr>
            <w:lang w:bidi="fa-IR"/>
          </w:rPr>
          <w:instrText xml:space="preserve"> ADDIN ZOTERO_ITEM CSL_CITATION {"citationID":"6mREPb7z","properties":{"formattedCitation":"(Newman, 2003)","plainCitation":"(Newman, 2003)","noteIndex":0},"citationItems":[{"id":1772,"uris":["http://zotero.org/users/5652293/items/IHHGXI72"],"uri":["http://zotero.org/users/5652293/items/IHHGXI72"],"itemData":{"id":1772,"type":"article-journal","abstract":"We study assortative mixing in networks, the tendency for vertices in networks to be connected to other vertices that are like (or unlike) them in some way. We consider mixing according to discrete characteristics such as language or race in social networks and scalar characteristics such as age. As a special example of the latter we consider mixing according to vertex degree, i.e., according to the number of connections vertices have to other vertices: do gregarious people tend to associate with other gregarious people? We propose a number of measures of assortative mixing appropriate to the various mixing types, and apply them to a variety of real-world networks, showing that assortative mixing is a pervasive phenomenon found in many networks. We also propose several models of assortatively mixed networks, both analytic ones based on generating function methods, and numerical ones based on Monte Carlo graph generation techniques. We use these models to probe the properties of networks as their level of assortativity is varied. In the particular case of mixing by degree, we find strong variation with assortativity in the connectivity of the network and in the resilience of the network to the removal of vertices.","container-title":"Physical Review E","DOI":"10.1103/PhysRevE.67.026126","ISSN":"1063-651X, 1095-3787","issue":"2","journalAbbreviation":"Phys. Rev. E","note":"arXiv: cond-mat/0209450","page":"026126","source":"arXiv.org","title":"Mixing patterns in networks","volume":"67","author":[{"family":"Newman","given":"M. E. J."}],"issued":{"date-parts":[["2003",2,27]]}}}],"schema":"https://github.com/citation-style-language/schema/raw/master/csl-citation.json"} </w:instrText>
        </w:r>
      </w:ins>
      <w:ins w:id="211" w:author="MohammadHossein Manuel Haqiqatkhah" w:date="2020-01-07T22:40:00Z">
        <w:r w:rsidR="00BE7AA9">
          <w:rPr>
            <w:lang w:bidi="fa-IR"/>
          </w:rPr>
          <w:fldChar w:fldCharType="separate"/>
        </w:r>
        <w:r w:rsidR="00BE7AA9" w:rsidRPr="00185461">
          <w:rPr>
            <w:rFonts w:ascii="Times New Roman" w:hAnsi="Times New Roman" w:cs="Times New Roman"/>
          </w:rPr>
          <w:t>(Newman, 2003)</w:t>
        </w:r>
        <w:r w:rsidR="00BE7AA9">
          <w:rPr>
            <w:lang w:bidi="fa-IR"/>
          </w:rPr>
          <w:fldChar w:fldCharType="end"/>
        </w:r>
        <w:r w:rsidR="00BE7AA9">
          <w:rPr>
            <w:lang w:bidi="fa-IR"/>
          </w:rPr>
          <w:t>.</w:t>
        </w:r>
      </w:ins>
    </w:p>
    <w:p w14:paraId="01688447" w14:textId="77777777" w:rsidR="002838B1" w:rsidRDefault="00356F82" w:rsidP="00356F82">
      <w:pPr>
        <w:rPr>
          <w:ins w:id="212" w:author="MohammadHossein Manuel Haqiqatkhah" w:date="2020-01-07T23:12:00Z"/>
          <w:lang w:bidi="fa-IR"/>
        </w:rPr>
      </w:pPr>
      <w:ins w:id="213" w:author="MohammadHossein Manuel Haqiqatkhah" w:date="2020-01-07T22:34:00Z">
        <w:r>
          <w:rPr>
            <w:lang w:bidi="fa-IR"/>
          </w:rPr>
          <w:t xml:space="preserve">EQ 8 </w:t>
        </w:r>
        <w:r>
          <w:rPr>
            <w:lang w:bidi="fa-IR"/>
          </w:rPr>
          <w:tab/>
        </w:r>
        <w:r>
          <w:rPr>
            <w:lang w:bidi="fa-IR"/>
          </w:rPr>
          <w:tab/>
        </w:r>
      </w:ins>
    </w:p>
    <w:p w14:paraId="5123B1A1" w14:textId="1703A1F2" w:rsidR="00356F82" w:rsidRDefault="00356F82" w:rsidP="00356F82">
      <w:pPr>
        <w:rPr>
          <w:ins w:id="214" w:author="MohammadHossein Manuel Haqiqatkhah" w:date="2020-01-07T22:34:00Z"/>
          <w:lang w:bidi="fa-IR"/>
        </w:rPr>
      </w:pPr>
      <m:oMathPara>
        <m:oMath>
          <m:r>
            <w:rPr>
              <w:rFonts w:ascii="Cambria Math" w:hAnsi="Cambria Math"/>
              <w:lang w:bidi="fa-IR"/>
            </w:rPr>
            <m:t>r=</m:t>
          </m:r>
          <m:f>
            <m:fPr>
              <m:ctrlPr>
                <w:rPr>
                  <w:rFonts w:ascii="Cambria Math" w:hAnsi="Cambria Math"/>
                  <w:i/>
                </w:rPr>
              </m:ctrlPr>
            </m:fPr>
            <m:num>
              <m:r>
                <w:rPr>
                  <w:rFonts w:ascii="Cambria Math" w:hAnsi="Cambria Math"/>
                  <w:lang w:bidi="fa-IR"/>
                </w:rPr>
                <m:t>1</m:t>
              </m:r>
            </m:num>
            <m:den>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jk(</m:t>
              </m:r>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m:t>
              </m:r>
              <m:sSub>
                <m:sSubPr>
                  <m:ctrlPr>
                    <w:rPr>
                      <w:rFonts w:ascii="Cambria Math" w:hAnsi="Cambria Math"/>
                      <w:i/>
                    </w:rPr>
                  </m:ctrlPr>
                </m:sSubPr>
                <m:e>
                  <m:r>
                    <w:rPr>
                      <w:rFonts w:ascii="Cambria Math" w:hAnsi="Cambria Math"/>
                      <w:lang w:bidi="fa-IR"/>
                    </w:rPr>
                    <m:t>q</m:t>
                  </m:r>
                </m:e>
                <m:sub>
                  <m:r>
                    <w:rPr>
                      <w:rFonts w:ascii="Cambria Math" w:hAnsi="Cambria Math"/>
                      <w:lang w:bidi="fa-IR"/>
                    </w:rPr>
                    <m:t>j</m:t>
                  </m:r>
                </m:sub>
              </m:sSub>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rPr>
                <m:t>)</m:t>
              </m:r>
            </m:e>
          </m:nary>
        </m:oMath>
      </m:oMathPara>
    </w:p>
    <w:p w14:paraId="451CC06D" w14:textId="77777777" w:rsidR="00DF0844" w:rsidRPr="00A04B4A" w:rsidRDefault="00DF0844" w:rsidP="00DF0844">
      <w:pPr>
        <w:pStyle w:val="Heading4"/>
        <w:rPr>
          <w:rFonts w:asciiTheme="minorHAnsi" w:eastAsiaTheme="minorEastAsia" w:hAnsiTheme="minorHAnsi" w:cstheme="minorBidi"/>
          <w:lang w:bidi="fa-IR"/>
        </w:rPr>
      </w:pPr>
      <w:r>
        <w:rPr>
          <w:lang w:bidi="fa-IR"/>
        </w:rPr>
        <w:t>Edge density</w:t>
      </w:r>
    </w:p>
    <w:p w14:paraId="4A242C06" w14:textId="14FDCB54" w:rsidR="002838B1" w:rsidRDefault="00DF0844" w:rsidP="00FB133A">
      <w:pPr>
        <w:rPr>
          <w:ins w:id="215" w:author="MohammadHossein Manuel Haqiqatkhah" w:date="2020-01-07T23:09:00Z"/>
          <w:lang w:bidi="fa-IR"/>
        </w:rPr>
      </w:pPr>
      <w:r>
        <w:rPr>
          <w:lang w:bidi="fa-IR"/>
        </w:rPr>
        <w:t>For a subset of nodes, this coefficient is the proportion of existing edges</w:t>
      </w:r>
      <w:r w:rsidR="00221DBF">
        <w:rPr>
          <w:lang w:bidi="fa-IR"/>
        </w:rPr>
        <w:t xml:space="preserve"> in a </w:t>
      </w:r>
      <w:del w:id="216" w:author="MohammadHossein Manuel Haqiqatkhah" w:date="2020-01-07T23:06:00Z">
        <w:r w:rsidR="00221DBF" w:rsidDel="002838B1">
          <w:rPr>
            <w:lang w:bidi="fa-IR"/>
          </w:rPr>
          <w:delText>(</w:delText>
        </w:r>
      </w:del>
      <w:r w:rsidR="00221DBF">
        <w:rPr>
          <w:lang w:bidi="fa-IR"/>
        </w:rPr>
        <w:t>sub</w:t>
      </w:r>
      <w:del w:id="217" w:author="MohammadHossein Manuel Haqiqatkhah" w:date="2020-01-07T23:06:00Z">
        <w:r w:rsidR="00221DBF" w:rsidDel="002838B1">
          <w:rPr>
            <w:lang w:bidi="fa-IR"/>
          </w:rPr>
          <w:delText>)</w:delText>
        </w:r>
      </w:del>
      <w:proofErr w:type="gramStart"/>
      <w:r w:rsidR="00221DBF">
        <w:rPr>
          <w:lang w:bidi="fa-IR"/>
        </w:rPr>
        <w:t>graph</w:t>
      </w:r>
      <w:r>
        <w:rPr>
          <w:lang w:bidi="fa-IR"/>
        </w:rPr>
        <w:t xml:space="preserve"> </w:t>
      </w:r>
      <w:ins w:id="218" w:author="MohammadHossein Manuel Haqiqatkhah" w:date="2020-01-07T23:06:00Z">
        <w:r w:rsidR="002838B1">
          <w:rPr>
            <w:lang w:bidi="fa-IR"/>
          </w:rPr>
          <w:t xml:space="preserve"> </w:t>
        </w:r>
      </w:ins>
      <w:r>
        <w:rPr>
          <w:lang w:bidi="fa-IR"/>
        </w:rPr>
        <w:t>to</w:t>
      </w:r>
      <w:proofErr w:type="gramEnd"/>
      <w:r>
        <w:rPr>
          <w:lang w:bidi="fa-IR"/>
        </w:rPr>
        <w:t xml:space="preserve"> the maximum number of edges possible </w:t>
      </w:r>
      <w:ins w:id="219" w:author="MohammadHossein Manuel Haqiqatkhah" w:date="2020-01-06T02:07:00Z">
        <w:r w:rsidR="00221DBF">
          <w:rPr>
            <w:lang w:bidi="fa-IR"/>
          </w:rPr>
          <w:t>in the same subgraph</w:t>
        </w:r>
      </w:ins>
      <w:ins w:id="220" w:author="MohammadHossein Manuel Haqiqatkhah" w:date="2020-01-06T02:06:00Z">
        <w:r w:rsidR="00221DBF">
          <w:rPr>
            <w:lang w:bidi="fa-IR"/>
          </w:rPr>
          <w:t>.</w:t>
        </w:r>
      </w:ins>
      <w:ins w:id="221" w:author="MohammadHossein Manuel Haqiqatkhah" w:date="2020-01-07T23:07:00Z">
        <w:r w:rsidR="002838B1">
          <w:rPr>
            <w:lang w:bidi="fa-IR"/>
          </w:rPr>
          <w:t xml:space="preserve"> For a subgraph</w:t>
        </w:r>
      </w:ins>
      <w:ins w:id="222" w:author="MohammadHossein Manuel Haqiqatkhah" w:date="2020-01-07T23:08:00Z">
        <w:r w:rsidR="002838B1">
          <w:rPr>
            <w:lang w:bidi="fa-IR"/>
          </w:rPr>
          <w:t xml:space="preserve"> </w:t>
        </w:r>
      </w:ins>
      <w:ins w:id="223" w:author="MohammadHossein Manuel Haqiqatkhah" w:date="2020-01-07T23:07:00Z">
        <w:r w:rsidR="002838B1">
          <w:rPr>
            <w:lang w:bidi="fa-IR"/>
          </w:rPr>
          <w:t xml:space="preserve">with </w:t>
        </w:r>
      </w:ins>
      <w:ins w:id="224" w:author="MohammadHossein Manuel Haqiqatkhah" w:date="2020-01-07T23:08:00Z">
        <w:r w:rsidR="002838B1">
          <w:rPr>
            <w:lang w:bidi="fa-IR"/>
          </w:rPr>
          <w:t xml:space="preserve">a subset of nodes </w:t>
        </w:r>
      </w:ins>
      <m:oMath>
        <m:r>
          <w:ins w:id="225" w:author="MohammadHossein Manuel Haqiqatkhah" w:date="2020-01-07T23:11:00Z">
            <w:rPr>
              <w:rFonts w:ascii="Cambria Math" w:hAnsi="Cambria Math"/>
              <w:lang w:bidi="fa-IR"/>
            </w:rPr>
            <m:t>|</m:t>
          </w:ins>
        </m:r>
        <m:sSub>
          <m:sSubPr>
            <m:ctrlPr>
              <w:ins w:id="226" w:author="MohammadHossein Manuel Haqiqatkhah" w:date="2020-01-07T23:11:00Z">
                <w:rPr>
                  <w:rFonts w:ascii="Cambria Math" w:hAnsi="Cambria Math"/>
                  <w:i/>
                  <w:lang w:bidi="fa-IR"/>
                </w:rPr>
              </w:ins>
            </m:ctrlPr>
          </m:sSubPr>
          <m:e>
            <m:r>
              <w:ins w:id="227" w:author="MohammadHossein Manuel Haqiqatkhah" w:date="2020-01-07T23:11:00Z">
                <w:rPr>
                  <w:rFonts w:ascii="Cambria Math" w:hAnsi="Cambria Math"/>
                  <w:lang w:bidi="fa-IR"/>
                </w:rPr>
                <m:t>V</m:t>
              </w:ins>
            </m:r>
          </m:e>
          <m:sub>
            <m:r>
              <w:ins w:id="228" w:author="MohammadHossein Manuel Haqiqatkhah" w:date="2020-01-07T23:11:00Z">
                <w:rPr>
                  <w:rFonts w:ascii="Cambria Math" w:hAnsi="Cambria Math"/>
                  <w:lang w:bidi="fa-IR"/>
                </w:rPr>
                <m:t>s</m:t>
              </w:ins>
            </m:r>
          </m:sub>
        </m:sSub>
        <m:r>
          <w:ins w:id="229" w:author="MohammadHossein Manuel Haqiqatkhah" w:date="2020-01-07T23:11:00Z">
            <w:rPr>
              <w:rFonts w:ascii="Cambria Math" w:hAnsi="Cambria Math"/>
              <w:lang w:bidi="fa-IR"/>
            </w:rPr>
            <m:t>|</m:t>
          </w:ins>
        </m:r>
      </m:oMath>
      <w:ins w:id="230" w:author="MohammadHossein Manuel Haqiqatkhah" w:date="2020-01-07T23:10:00Z">
        <w:r w:rsidR="002838B1">
          <w:rPr>
            <w:lang w:bidi="fa-IR"/>
          </w:rPr>
          <w:t xml:space="preserve"> </w:t>
        </w:r>
      </w:ins>
      <w:ins w:id="231" w:author="MohammadHossein Manuel Haqiqatkhah" w:date="2020-01-07T23:08:00Z">
        <w:r w:rsidR="002838B1">
          <w:rPr>
            <w:lang w:bidi="fa-IR"/>
          </w:rPr>
          <w:t xml:space="preserve">and adjacency </w:t>
        </w:r>
        <w:proofErr w:type="gramStart"/>
        <w:r w:rsidR="002838B1">
          <w:rPr>
            <w:lang w:bidi="fa-IR"/>
          </w:rPr>
          <w:t xml:space="preserve">matrix </w:t>
        </w:r>
      </w:ins>
      <w:proofErr w:type="gramEnd"/>
      <m:oMath>
        <m:sSub>
          <m:sSubPr>
            <m:ctrlPr>
              <w:ins w:id="232" w:author="MohammadHossein Manuel Haqiqatkhah" w:date="2020-01-07T23:11:00Z">
                <w:rPr>
                  <w:rFonts w:ascii="Cambria Math" w:hAnsi="Cambria Math"/>
                  <w:i/>
                  <w:lang w:bidi="fa-IR"/>
                </w:rPr>
              </w:ins>
            </m:ctrlPr>
          </m:sSubPr>
          <m:e>
            <m:r>
              <w:ins w:id="233" w:author="MohammadHossein Manuel Haqiqatkhah" w:date="2020-01-07T23:11:00Z">
                <w:rPr>
                  <w:rFonts w:ascii="Cambria Math" w:hAnsi="Cambria Math"/>
                  <w:lang w:bidi="fa-IR"/>
                </w:rPr>
                <m:t>M</m:t>
              </w:ins>
            </m:r>
          </m:e>
          <m:sub>
            <m:r>
              <w:ins w:id="234" w:author="MohammadHossein Manuel Haqiqatkhah" w:date="2020-01-07T23:11:00Z">
                <w:rPr>
                  <w:rFonts w:ascii="Cambria Math" w:hAnsi="Cambria Math"/>
                  <w:lang w:bidi="fa-IR"/>
                </w:rPr>
                <m:t>s</m:t>
              </w:ins>
            </m:r>
          </m:sub>
        </m:sSub>
      </m:oMath>
      <w:ins w:id="235" w:author="MohammadHossein Manuel Haqiqatkhah" w:date="2020-01-07T23:08:00Z">
        <w:r w:rsidR="002838B1">
          <w:rPr>
            <w:lang w:bidi="fa-IR"/>
          </w:rPr>
          <w:t xml:space="preserve">, </w:t>
        </w:r>
      </w:ins>
      <w:ins w:id="236" w:author="MohammadHossein Manuel Haqiqatkhah" w:date="2020-01-07T23:09:00Z">
        <w:r w:rsidR="002838B1">
          <w:rPr>
            <w:lang w:bidi="fa-IR"/>
          </w:rPr>
          <w:t xml:space="preserve">this value is calculated </w:t>
        </w:r>
      </w:ins>
      <w:ins w:id="237" w:author="MohammadHossein Manuel Haqiqatkhah" w:date="2020-01-07T23:17:00Z">
        <w:r w:rsidR="00FB133A">
          <w:rPr>
            <w:lang w:bidi="fa-IR"/>
          </w:rPr>
          <w:t>as follows:</w:t>
        </w:r>
      </w:ins>
    </w:p>
    <w:p w14:paraId="09569EFC" w14:textId="77777777" w:rsidR="002838B1" w:rsidRDefault="002838B1" w:rsidP="002838B1">
      <w:pPr>
        <w:rPr>
          <w:lang w:bidi="fa-IR"/>
        </w:rPr>
      </w:pPr>
      <w:ins w:id="238" w:author="MohammadHossein Manuel Haqiqatkhah" w:date="2020-01-07T23:10:00Z">
        <w:r>
          <w:rPr>
            <w:lang w:bidi="fa-IR"/>
          </w:rPr>
          <w:lastRenderedPageBreak/>
          <w:t>EQ 9</w:t>
        </w:r>
      </w:ins>
      <w:r>
        <w:rPr>
          <w:lang w:bidi="fa-IR"/>
        </w:rPr>
        <w:t xml:space="preserve"> </w:t>
      </w:r>
      <w:r>
        <w:rPr>
          <w:lang w:bidi="fa-IR"/>
        </w:rPr>
        <w:tab/>
      </w:r>
      <w:r>
        <w:rPr>
          <w:lang w:bidi="fa-IR"/>
        </w:rPr>
        <w:tab/>
      </w:r>
    </w:p>
    <w:p w14:paraId="3A972416" w14:textId="765658D0" w:rsidR="002838B1" w:rsidRDefault="002838B1" w:rsidP="007907A8">
      <w:pPr>
        <w:rPr>
          <w:lang w:bidi="fa-IR"/>
        </w:rPr>
      </w:pPr>
      <m:oMathPara>
        <m:oMath>
          <m:r>
            <w:rPr>
              <w:rFonts w:ascii="Cambria Math" w:hAnsi="Cambria Math"/>
              <w:lang w:bidi="fa-IR"/>
            </w:rPr>
            <m:t>ED=</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s</m:t>
                      </m:r>
                    </m:sub>
                  </m:sSub>
                </m:e>
              </m:nary>
            </m:num>
            <m:den>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e>
              </m:d>
              <m:r>
                <w:rPr>
                  <w:rFonts w:ascii="Cambria Math" w:hAnsi="Cambria Math"/>
                  <w:lang w:bidi="fa-IR"/>
                </w:rPr>
                <m:t>-1)</m:t>
              </m:r>
            </m:den>
          </m:f>
        </m:oMath>
      </m:oMathPara>
    </w:p>
    <w:p w14:paraId="7B0EEE9C" w14:textId="03588D82" w:rsidR="00DF0844" w:rsidRDefault="00DF0844" w:rsidP="002838B1">
      <w:pPr>
        <w:rPr>
          <w:rtl/>
          <w:lang w:bidi="fa-IR"/>
        </w:rPr>
      </w:pPr>
      <w:r>
        <w:rPr>
          <w:lang w:bidi="fa-IR"/>
        </w:rPr>
        <w:t>Since the total number of edges remains the same during the adaptive rewiring, this coefficient gives an indication of how strongly each partition has attracted new nodes at every rewiring step</w:t>
      </w:r>
      <w:r w:rsidR="00E37DEA">
        <w:rPr>
          <w:lang w:bidi="fa-IR"/>
        </w:rPr>
        <w:t xml:space="preserve">. </w:t>
      </w:r>
    </w:p>
    <w:p w14:paraId="06E4CEC9" w14:textId="77777777" w:rsidR="004A5DE1" w:rsidRDefault="004A5DE1" w:rsidP="00580913">
      <w:pPr>
        <w:pStyle w:val="Heading4"/>
        <w:rPr>
          <w:lang w:bidi="fa-IR"/>
        </w:rPr>
      </w:pPr>
      <w:r>
        <w:rPr>
          <w:lang w:bidi="fa-IR"/>
        </w:rPr>
        <w:t>Rich Club coefficient</w:t>
      </w:r>
      <w:r w:rsidR="00580913">
        <w:rPr>
          <w:lang w:bidi="fa-IR"/>
        </w:rPr>
        <w:t>.</w:t>
      </w:r>
    </w:p>
    <w:p w14:paraId="12DDAF18" w14:textId="2D1572D6" w:rsidR="00D10D3A" w:rsidRDefault="000F394F" w:rsidP="00CA44E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CA44E7">
        <w:rPr>
          <w:lang w:bidi="fa-IR"/>
        </w:rPr>
        <w:t>10</w:t>
      </w:r>
      <w:r w:rsidR="00CA44E7">
        <w:rPr>
          <w:lang w:bidi="fa-IR"/>
        </w:rPr>
        <w:t xml:space="preserve"> </w:t>
      </w:r>
      <w:r w:rsidR="007104AA">
        <w:rPr>
          <w:lang w:bidi="fa-IR"/>
        </w:rPr>
        <w:t>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r w:rsidR="00E37DEA">
        <w:rPr>
          <w:lang w:bidi="fa-IR"/>
        </w:rPr>
        <w:t>W</w:t>
      </w:r>
      <w:r w:rsidR="00815CB9">
        <w:rPr>
          <w:lang w:bidi="fa-IR"/>
        </w:rPr>
        <w:t>e use</w:t>
      </w:r>
      <w:r w:rsidR="00E37DEA">
        <w:rPr>
          <w:lang w:bidi="fa-IR"/>
        </w:rPr>
        <w:t xml:space="preserve"> the</w:t>
      </w:r>
      <w:r w:rsidR="00815CB9">
        <w:rPr>
          <w:lang w:bidi="fa-IR"/>
        </w:rPr>
        <w:t xml:space="preserve"> `</w:t>
      </w:r>
      <w:proofErr w:type="spellStart"/>
      <w:r w:rsidR="00815CB9" w:rsidRPr="00190206">
        <w:rPr>
          <w:lang w:bidi="fa-IR"/>
        </w:rPr>
        <w:t>brainGraph</w:t>
      </w:r>
      <w:proofErr w:type="spellEnd"/>
      <w:r w:rsidR="00815CB9">
        <w:rPr>
          <w:lang w:bidi="fa-IR"/>
        </w:rPr>
        <w:t>` package</w:t>
      </w:r>
      <w:r w:rsidR="007907A8">
        <w:rPr>
          <w:lang w:bidi="fa-IR"/>
        </w:rPr>
        <w:t xml:space="preserve"> </w:t>
      </w:r>
      <w:r w:rsidR="00FB133A">
        <w:rPr>
          <w:lang w:bidi="fa-IR"/>
        </w:rPr>
        <w:fldChar w:fldCharType="begin"/>
      </w:r>
      <w:r w:rsidR="00FB133A">
        <w:rPr>
          <w:lang w:bidi="fa-IR"/>
        </w:rPr>
        <w:instrText xml:space="preserve"> ADDIN ZOTERO_ITEM CSL_CITATION {"citationID":"OMzqViDe","properties":{"formattedCitation":"(Watson, 2019)","plainCitation":"(Watson, 2019)","noteIndex":0},"citationItems":[{"id":1778,"uris":["http://zotero.org/users/5652293/items/5JLGNPGL"],"uri":["http://zotero.org/users/5652293/items/5JLGNPGL"],"itemData":{"id":1778,"type":"book","title":"brainGraph: Graph theory analysis of brain MRI data","URL":"https://github.com/cwatson/brainGraph","author":[{"family":"Watson","given":"Christopher G."}],"issued":{"date-parts":[["2019"]]}}}],"schema":"https://github.com/citation-style-language/schema/raw/master/csl-citation.json"} </w:instrText>
      </w:r>
      <w:r w:rsidR="00FB133A">
        <w:rPr>
          <w:lang w:bidi="fa-IR"/>
        </w:rPr>
        <w:fldChar w:fldCharType="separate"/>
      </w:r>
      <w:r w:rsidR="00FB133A" w:rsidRPr="00FB133A">
        <w:rPr>
          <w:rFonts w:ascii="Times New Roman" w:hAnsi="Times New Roman" w:cs="Times New Roman"/>
        </w:rPr>
        <w:t>(Watson, 2019)</w:t>
      </w:r>
      <w:r w:rsidR="00FB133A">
        <w:rPr>
          <w:lang w:bidi="fa-IR"/>
        </w:rPr>
        <w:fldChar w:fldCharType="end"/>
      </w:r>
      <w:r w:rsidR="00815CB9">
        <w:rPr>
          <w:lang w:bidi="fa-IR"/>
        </w:rPr>
        <w:t xml:space="preserve"> to calculate rich club coefficient.</w:t>
      </w:r>
    </w:p>
    <w:p w14:paraId="341D0AC5" w14:textId="4536C12D" w:rsidR="00CA44E7" w:rsidRDefault="00763493" w:rsidP="00CA44E7">
      <w:pPr>
        <w:rPr>
          <w:lang w:bidi="fa-IR"/>
        </w:rPr>
      </w:pPr>
      <w:r>
        <w:rPr>
          <w:lang w:bidi="fa-IR"/>
        </w:rPr>
        <w:t xml:space="preserve">EQ </w:t>
      </w:r>
      <w:r w:rsidR="00CA44E7">
        <w:rPr>
          <w:lang w:bidi="fa-IR"/>
        </w:rPr>
        <w:t>10</w:t>
      </w:r>
      <w:r>
        <w:rPr>
          <w:lang w:bidi="fa-IR"/>
        </w:rPr>
        <w:tab/>
      </w:r>
      <w:r>
        <w:rPr>
          <w:lang w:bidi="fa-IR"/>
        </w:rPr>
        <w:tab/>
      </w:r>
      <w:r>
        <w:rPr>
          <w:lang w:bidi="fa-IR"/>
        </w:rPr>
        <w:tab/>
      </w:r>
      <w:r>
        <w:rPr>
          <w:lang w:bidi="fa-IR"/>
        </w:rPr>
        <w:tab/>
      </w:r>
    </w:p>
    <w:p w14:paraId="5D92D66D" w14:textId="4EE77CE2" w:rsidR="00A04B4A" w:rsidRDefault="00763493" w:rsidP="007907A8">
      <w:pPr>
        <w:rPr>
          <w:lang w:bidi="fa-IR"/>
        </w:rPr>
      </w:pPr>
      <m:oMathPara>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m:t>
                  </m:r>
                  <m:r>
                    <w:rPr>
                      <w:rFonts w:ascii="Cambria Math" w:hAnsi="Cambria Math"/>
                      <w:lang w:bidi="fa-IR"/>
                    </w:rPr>
                    <m:t>D</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m:oMathPara>
    </w:p>
    <w:p w14:paraId="653901F7" w14:textId="77777777" w:rsidR="00007655" w:rsidRDefault="00575D3B" w:rsidP="00D84FE6">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r w:rsidR="00D84FE6">
        <w:rPr>
          <w:lang w:bidi="fa-IR"/>
        </w:rPr>
        <w:t xml:space="preserve">of the model </w:t>
      </w:r>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570D4FEC" w14:textId="77777777" w:rsidR="007104AA" w:rsidRDefault="00575D3B" w:rsidP="00D84FE6">
      <w:pPr>
        <w:rPr>
          <w:rtl/>
          <w:lang w:bidi="fa-IR"/>
        </w:rPr>
      </w:pPr>
      <w:r>
        <w:rPr>
          <w:lang w:bidi="fa-IR"/>
        </w:rPr>
        <w:lastRenderedPageBreak/>
        <w:t xml:space="preserve">For a certain k, </w:t>
      </w:r>
      <w:commentRangeStart w:id="239"/>
      <w:r>
        <w:rPr>
          <w:lang w:bidi="fa-IR"/>
        </w:rPr>
        <w:t xml:space="preserve">the </w:t>
      </w:r>
      <w:commentRangeEnd w:id="239"/>
      <w:r w:rsidR="00D84FE6">
        <w:rPr>
          <w:rStyle w:val="CommentReference"/>
        </w:rPr>
        <w:commentReference w:id="239"/>
      </w:r>
      <w:r>
        <w:rPr>
          <w:lang w:bidi="fa-IR"/>
        </w:rPr>
        <w:t>normalized rich club coefficient</w:t>
      </w:r>
      <w:del w:id="240" w:author="MohammadHossein Manuel Haqiqatkhah" w:date="2020-01-07T23:21:00Z">
        <w:r w:rsidDel="00833887">
          <w:rPr>
            <w:lang w:bidi="fa-IR"/>
          </w:rPr>
          <w:delText xml:space="preserve"> is</w:delText>
        </w:r>
      </w:del>
      <w:r>
        <w:rPr>
          <w:lang w:bidi="fa-IR"/>
        </w:rPr>
        <w:t xml:space="preserve"> </w:t>
      </w:r>
      <w:r w:rsidR="00E37DEA">
        <w:rPr>
          <w:lang w:bidi="fa-IR"/>
        </w:rPr>
        <w:t xml:space="preserve">larger </w:t>
      </w:r>
      <w:r>
        <w:rPr>
          <w:lang w:bidi="fa-IR"/>
        </w:rPr>
        <w:t xml:space="preserve">than one indicates that nodes with degree k tend to connect to the </w:t>
      </w:r>
      <w:r w:rsidR="006E64B5">
        <w:rPr>
          <w:lang w:bidi="fa-IR"/>
        </w:rPr>
        <w:t>"</w:t>
      </w:r>
      <w:r>
        <w:rPr>
          <w:lang w:bidi="fa-IR"/>
        </w:rPr>
        <w:t>rich</w:t>
      </w:r>
      <w:r w:rsidR="006E64B5">
        <w:rPr>
          <w:lang w:bidi="fa-IR"/>
        </w:rPr>
        <w:t>"</w:t>
      </w:r>
      <w:r>
        <w:rPr>
          <w:lang w:bidi="fa-IR"/>
        </w:rPr>
        <w:t xml:space="preserve"> nodes</w:t>
      </w:r>
      <w:ins w:id="241" w:author="MohammadHossein Manuel Haqiqatkhah" w:date="2020-01-06T02:17:00Z">
        <w:r w:rsidR="00D84FE6">
          <w:rPr>
            <w:lang w:bidi="fa-IR"/>
          </w:rPr>
          <w:t xml:space="preserve"> (</w:t>
        </w:r>
      </w:ins>
      <w:del w:id="242" w:author="MohammadHossein Manuel Haqiqatkhah" w:date="2020-01-06T02:17:00Z">
        <w:r w:rsidDel="00D84FE6">
          <w:rPr>
            <w:lang w:bidi="fa-IR"/>
          </w:rPr>
          <w:delText xml:space="preserve">, </w:delText>
        </w:r>
      </w:del>
      <w:r>
        <w:rPr>
          <w:lang w:bidi="fa-IR"/>
        </w:rPr>
        <w:t>i.e., those with degree</w:t>
      </w:r>
      <w:r w:rsidR="000A0092">
        <w:rPr>
          <w:lang w:bidi="fa-IR"/>
        </w:rPr>
        <w:t>s</w:t>
      </w:r>
      <w:r>
        <w:rPr>
          <w:lang w:bidi="fa-IR"/>
        </w:rPr>
        <w:t xml:space="preserve"> equal to or higher than k</w:t>
      </w:r>
      <w:ins w:id="243" w:author="MohammadHossein Manuel Haqiqatkhah" w:date="2020-01-06T02:17:00Z">
        <w:r w:rsidR="00D84FE6">
          <w:rPr>
            <w:lang w:bidi="fa-IR"/>
          </w:rPr>
          <w:t xml:space="preserve">), thus forming </w:t>
        </w:r>
      </w:ins>
      <w:r w:rsidR="006E64B5">
        <w:rPr>
          <w:lang w:bidi="fa-IR"/>
        </w:rPr>
        <w:t>"</w:t>
      </w:r>
      <w:ins w:id="244" w:author="MohammadHossein Manuel Haqiqatkhah" w:date="2020-01-06T02:17:00Z">
        <w:r w:rsidR="00D84FE6">
          <w:rPr>
            <w:lang w:bidi="fa-IR"/>
          </w:rPr>
          <w:t>rich clubs.</w:t>
        </w:r>
      </w:ins>
      <w:r w:rsidR="006E64B5">
        <w:rPr>
          <w:lang w:bidi="fa-IR"/>
        </w:rPr>
        <w:t>"</w:t>
      </w:r>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degree k have a 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34BFFFDB" w14:textId="77777777"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r w:rsidR="007C0E6A">
        <w:rPr>
          <w:lang w:bidi="fa-IR"/>
        </w:rPr>
        <w:t>models</w:t>
      </w:r>
    </w:p>
    <w:p w14:paraId="44C73658" w14:textId="62CD937E" w:rsidR="002057AD" w:rsidRDefault="0034228B" w:rsidP="000A47FB">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r w:rsidR="007C0E6A">
        <w:rPr>
          <w:lang w:bidi="fa-IR"/>
        </w:rPr>
        <w:t xml:space="preserve">In line with </w:t>
      </w:r>
      <w:proofErr w:type="spellStart"/>
      <w:r w:rsidR="007C0E6A">
        <w:t>Mheich</w:t>
      </w:r>
      <w:proofErr w:type="spellEnd"/>
      <w:r w:rsidR="007C0E6A">
        <w:t xml:space="preserve"> et al. (2018),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r w:rsidR="007C0E6A">
        <w:rPr>
          <w:lang w:bidi="fa-IR"/>
        </w:rPr>
        <w:t xml:space="preserve"> Comparison of networks is thus reduced to comparing these distributions.</w:t>
      </w:r>
      <w:r w:rsidR="00224212">
        <w:rPr>
          <w:lang w:bidi="fa-IR"/>
        </w:rPr>
        <w:t xml:space="preserve"> To obtain </w:t>
      </w:r>
      <w:r w:rsidR="007C0E6A">
        <w:rPr>
          <w:lang w:bidi="fa-IR"/>
        </w:rPr>
        <w:t xml:space="preserve">measures of </w:t>
      </w:r>
      <w:r w:rsidR="00224212">
        <w:rPr>
          <w:lang w:bidi="fa-IR"/>
        </w:rPr>
        <w:t>distribution</w:t>
      </w:r>
      <w:r w:rsidR="007C0E6A">
        <w:rPr>
          <w:lang w:bidi="fa-IR"/>
        </w:rPr>
        <w:t>al distances</w:t>
      </w:r>
      <w:r>
        <w:rPr>
          <w:lang w:bidi="fa-IR"/>
        </w:rPr>
        <w:t xml:space="preserve">, we </w:t>
      </w:r>
      <w:r w:rsidR="00206E4E">
        <w:rPr>
          <w:lang w:bidi="fa-IR"/>
        </w:rPr>
        <w:t>us</w:t>
      </w:r>
      <w:r>
        <w:rPr>
          <w:lang w:bidi="fa-IR"/>
        </w:rPr>
        <w:t>e</w:t>
      </w:r>
      <w:r w:rsidR="00C30842">
        <w:rPr>
          <w:lang w:bidi="fa-IR"/>
        </w:rPr>
        <w:t xml:space="preserve"> NetSimile</w:t>
      </w:r>
      <w:r w:rsidR="007C0E6A">
        <w:rPr>
          <w:lang w:bidi="fa-IR"/>
        </w:rPr>
        <w:t xml:space="preserve"> </w:t>
      </w:r>
      <w:r w:rsidR="007C0E6A">
        <w:t>(</w:t>
      </w:r>
      <w:proofErr w:type="spellStart"/>
      <w:r w:rsidR="007C0E6A">
        <w:t>Mheich</w:t>
      </w:r>
      <w:proofErr w:type="spellEnd"/>
      <w:r w:rsidR="007C0E6A">
        <w:t xml:space="preserve">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commentRangeStart w:id="245"/>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w:t>
      </w:r>
      <w:commentRangeEnd w:id="245"/>
      <w:r w:rsidR="00DC3D55">
        <w:rPr>
          <w:rStyle w:val="CommentReference"/>
        </w:rPr>
        <w:commentReference w:id="245"/>
      </w:r>
      <w:r w:rsidR="00A32986">
        <w:rPr>
          <w:lang w:bidi="fa-IR"/>
        </w:rPr>
        <w:t xml:space="preserve">.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6E64B5">
        <w:t>"</w:t>
      </w:r>
      <w:r w:rsidR="003A2178">
        <w:rPr>
          <w:lang w:bidi="fa-IR"/>
        </w:rPr>
        <w:t>resemblance</w:t>
      </w:r>
      <w:r w:rsidR="006E64B5">
        <w:rPr>
          <w:lang w:bidi="fa-IR"/>
        </w:rPr>
        <w:t>"</w:t>
      </w:r>
      <w:r w:rsidR="003A2178">
        <w:rPr>
          <w:lang w:bidi="fa-IR"/>
        </w:rPr>
        <w:t xml:space="preserve"> (or dependence) between the networks. Yet,</w:t>
      </w:r>
      <w:ins w:id="246" w:author="MohammadHossein Manuel Haqiqatkhah" w:date="2020-01-07T23:26:00Z">
        <w:r w:rsidR="000A47FB">
          <w:rPr>
            <w:lang w:bidi="fa-IR"/>
          </w:rPr>
          <w:t xml:space="preserve"> interpreting </w:t>
        </w:r>
      </w:ins>
      <w:del w:id="247" w:author="MohammadHossein Manuel Haqiqatkhah" w:date="2020-01-07T23:26:00Z">
        <w:r w:rsidR="003A2178" w:rsidDel="000A47FB">
          <w:rPr>
            <w:lang w:bidi="fa-IR"/>
          </w:rPr>
          <w:delText xml:space="preserve"> </w:delText>
        </w:r>
      </w:del>
      <w:r w:rsidR="00B722AD">
        <w:rPr>
          <w:lang w:bidi="fa-IR"/>
        </w:rPr>
        <w:t xml:space="preserve">HHG </w:t>
      </w:r>
      <w:ins w:id="248" w:author="MohammadHossein Manuel Haqiqatkhah" w:date="2020-01-07T23:27:00Z">
        <w:r w:rsidR="000A47FB">
          <w:rPr>
            <w:lang w:bidi="fa-IR"/>
          </w:rPr>
          <w:t xml:space="preserve">p-values </w:t>
        </w:r>
      </w:ins>
      <w:ins w:id="249" w:author="MohammadHossein Manuel Haqiqatkhah" w:date="2020-01-07T23:26:00Z">
        <w:r w:rsidR="000A47FB">
          <w:rPr>
            <w:lang w:bidi="fa-IR"/>
          </w:rPr>
          <w:t xml:space="preserve">as such measure is </w:t>
        </w:r>
      </w:ins>
      <w:ins w:id="250" w:author="MohammadHossein Manuel Haqiqatkhah" w:date="2020-01-07T23:27:00Z">
        <w:r w:rsidR="000A47FB">
          <w:rPr>
            <w:lang w:bidi="fa-IR"/>
          </w:rPr>
          <w:t>rather unorthodox</w:t>
        </w:r>
      </w:ins>
      <w:ins w:id="251" w:author="MohammadHossein Manuel Haqiqatkhah" w:date="2020-01-07T23:28:00Z">
        <w:r w:rsidR="000A47FB">
          <w:rPr>
            <w:lang w:bidi="fa-IR"/>
          </w:rPr>
          <w:t xml:space="preserve"> </w:t>
        </w:r>
      </w:ins>
      <w:commentRangeStart w:id="252"/>
      <w:r w:rsidR="0082770E">
        <w:rPr>
          <w:rStyle w:val="CommentReference"/>
        </w:rPr>
        <w:commentReference w:id="253"/>
      </w:r>
      <w:commentRangeEnd w:id="252"/>
      <w:r w:rsidR="00FC13B0">
        <w:rPr>
          <w:rStyle w:val="CommentReference"/>
        </w:rPr>
        <w:commentReference w:id="252"/>
      </w:r>
      <w:r w:rsidR="002057AD">
        <w:rPr>
          <w:lang w:bidi="fa-IR"/>
        </w:rPr>
        <w:t xml:space="preserve">and is hardly meaningful unless put in parallel with </w:t>
      </w:r>
      <w:ins w:id="254" w:author="MohammadHossein Manuel Haqiqatkhah" w:date="2020-01-06T02:38:00Z">
        <w:r w:rsidR="006A7CFE">
          <w:rPr>
            <w:lang w:bidi="fa-IR"/>
          </w:rPr>
          <w:t xml:space="preserve">another dissimilarity measure such as </w:t>
        </w:r>
      </w:ins>
      <w:r w:rsidR="002057AD">
        <w:rPr>
          <w:lang w:bidi="fa-IR"/>
        </w:rPr>
        <w:t>NetSimile.</w:t>
      </w:r>
    </w:p>
    <w:p w14:paraId="297CBA3E" w14:textId="7D819530" w:rsidR="006E4C85" w:rsidRDefault="00224212" w:rsidP="004A2380">
      <w:pPr>
        <w:rPr>
          <w:lang w:bidi="fa-IR"/>
        </w:rPr>
      </w:pPr>
      <w:r>
        <w:rPr>
          <w:lang w:bidi="fa-IR"/>
        </w:rPr>
        <w:t>We first make pairwise comparisons among the 1225 unique pairs of model instantiations</w:t>
      </w:r>
      <w:r w:rsidR="004B6ADF">
        <w:rPr>
          <w:lang w:bidi="fa-IR"/>
        </w:rPr>
        <w:t xml:space="preserve"> at their final state after 1 million rewiring attempts</w:t>
      </w:r>
      <w:r>
        <w:rPr>
          <w:lang w:bidi="fa-IR"/>
        </w:rPr>
        <w:t xml:space="preserve">. </w:t>
      </w:r>
      <w:r w:rsidR="001B328B">
        <w:rPr>
          <w:lang w:bidi="fa-IR"/>
        </w:rPr>
        <w:t>H</w:t>
      </w:r>
      <w:r w:rsidR="00206E4E">
        <w:rPr>
          <w:lang w:bidi="fa-IR"/>
        </w:rPr>
        <w:t>aving quantitative measures for dissimilarities among the networks, we quantif</w:t>
      </w:r>
      <w:r w:rsidR="006456DD">
        <w:rPr>
          <w:lang w:bidi="fa-IR"/>
        </w:rPr>
        <w:t>y</w:t>
      </w:r>
      <w:r w:rsidR="00206E4E">
        <w:rPr>
          <w:lang w:bidi="fa-IR"/>
        </w:rPr>
        <w:t xml:space="preserve"> the within-family </w:t>
      </w:r>
      <w:r w:rsidR="00D71356">
        <w:rPr>
          <w:lang w:bidi="fa-IR"/>
        </w:rPr>
        <w:t xml:space="preserve">resemblances </w:t>
      </w:r>
      <w:r w:rsidR="00206E4E">
        <w:rPr>
          <w:lang w:bidi="fa-IR"/>
        </w:rPr>
        <w:lastRenderedPageBreak/>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w:t>
      </w:r>
      <w:del w:id="255" w:author="MohammadHossein Manuel Haqiqatkhah" w:date="2020-01-07T23:31:00Z">
        <w:r w:rsidR="00206E4E" w:rsidDel="004A2380">
          <w:rPr>
            <w:lang w:bidi="fa-IR"/>
          </w:rPr>
          <w:delText xml:space="preserve">measure </w:delText>
        </w:r>
      </w:del>
      <w:ins w:id="256" w:author="MohammadHossein Manuel Haqiqatkhah" w:date="2020-01-07T23:31:00Z">
        <w:r w:rsidR="004A2380">
          <w:rPr>
            <w:lang w:bidi="fa-IR"/>
          </w:rPr>
          <w:t>score</w:t>
        </w:r>
        <w:r w:rsidR="004A2380">
          <w:rPr>
            <w:lang w:bidi="fa-IR"/>
          </w:rPr>
          <w:t xml:space="preserve"> </w:t>
        </w:r>
      </w:ins>
      <w:r w:rsidR="00206E4E">
        <w:rPr>
          <w:lang w:bidi="fa-IR"/>
        </w:rPr>
        <w:t>for family</w:t>
      </w:r>
      <w:r w:rsidR="004A2380">
        <w:rPr>
          <w:lang w:bidi="fa-IR"/>
        </w:rPr>
        <w:t xml:space="preserve"> </w:t>
      </w:r>
      <w:r w:rsidR="00206E4E">
        <w:rPr>
          <w:lang w:bidi="fa-IR"/>
        </w:rPr>
        <w:t>distinction</w:t>
      </w:r>
      <w:r w:rsidR="004A2380">
        <w:rPr>
          <w:lang w:bidi="fa-IR"/>
        </w:rPr>
        <w:t xml:space="preserve"> </w:t>
      </w:r>
      <w:r w:rsidR="00FC13B0">
        <w:rPr>
          <w:lang w:bidi="fa-IR"/>
        </w:rPr>
        <w:t xml:space="preserve">in order to </w:t>
      </w:r>
      <w:r w:rsidR="00206E4E">
        <w:rPr>
          <w:lang w:bidi="fa-IR"/>
        </w:rPr>
        <w:t xml:space="preserve">compare how families vary </w:t>
      </w:r>
      <w:r w:rsidR="00C30842">
        <w:rPr>
          <w:lang w:bidi="fa-IR"/>
        </w:rPr>
        <w:t>with respect to this measure.</w:t>
      </w:r>
    </w:p>
    <w:p w14:paraId="3101A20F" w14:textId="77777777" w:rsidR="00B44E17" w:rsidRDefault="00B44E17" w:rsidP="00BE0CC8">
      <w:pPr>
        <w:pStyle w:val="Heading4"/>
        <w:rPr>
          <w:lang w:bidi="fa-IR"/>
        </w:rPr>
      </w:pPr>
      <w:r>
        <w:rPr>
          <w:lang w:bidi="fa-IR"/>
        </w:rPr>
        <w:t>Family resemblances and differentiations</w:t>
      </w:r>
    </w:p>
    <w:p w14:paraId="26B2E282" w14:textId="7EAA4BAD" w:rsidR="00B44E17" w:rsidRDefault="00B44E17" w:rsidP="00B81131">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respectively for anatomical and functional connectivities</w:t>
      </w:r>
      <w:r>
        <w:rPr>
          <w:lang w:bidi="fa-IR"/>
        </w:rPr>
        <w:t>) based on method m (either NetSimile</w:t>
      </w:r>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NetSimil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w:t>
      </w:r>
      <w:proofErr w:type="gramStart"/>
      <w:r>
        <w:rPr>
          <w:sz w:val="22"/>
          <w:szCs w:val="22"/>
        </w:rPr>
        <w:t xml:space="preserve">and </w:t>
      </w:r>
      <w:proofErr w:type="gramEnd"/>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B81131">
        <w:rPr>
          <w:lang w:bidi="fa-IR"/>
        </w:rPr>
        <w:t>11</w:t>
      </w:r>
      <w:r>
        <w:rPr>
          <w:lang w:bidi="fa-IR"/>
        </w:rPr>
        <w:t>.</w:t>
      </w:r>
    </w:p>
    <w:p w14:paraId="7A587758" w14:textId="60582D32" w:rsidR="00B81131" w:rsidRDefault="00B44E17" w:rsidP="00B81131">
      <w:pPr>
        <w:rPr>
          <w:lang w:bidi="fa-IR"/>
        </w:rPr>
      </w:pPr>
      <w:r>
        <w:rPr>
          <w:lang w:bidi="fa-IR"/>
        </w:rPr>
        <w:t>E</w:t>
      </w:r>
      <w:r w:rsidR="004F1321">
        <w:rPr>
          <w:lang w:bidi="fa-IR"/>
        </w:rPr>
        <w:t>Q</w:t>
      </w:r>
      <w:r>
        <w:rPr>
          <w:lang w:bidi="fa-IR"/>
        </w:rPr>
        <w:t xml:space="preserve"> </w:t>
      </w:r>
      <w:r w:rsidR="00B81131">
        <w:rPr>
          <w:lang w:bidi="fa-IR"/>
        </w:rPr>
        <w:t>11</w:t>
      </w:r>
      <w:r>
        <w:rPr>
          <w:lang w:bidi="fa-IR"/>
        </w:rPr>
        <w:tab/>
      </w:r>
      <w:r>
        <w:rPr>
          <w:lang w:bidi="fa-IR"/>
        </w:rPr>
        <w:tab/>
      </w:r>
    </w:p>
    <w:p w14:paraId="37A84C86" w14:textId="27762439" w:rsidR="00B44E17" w:rsidRDefault="002C7C01" w:rsidP="00B81131">
      <w:pPr>
        <w:rPr>
          <w:lang w:bidi="fa-IR"/>
        </w:rPr>
      </w:pPr>
      <m:oMathPara>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m:oMathPara>
    </w:p>
    <w:p w14:paraId="4E8C8C77" w14:textId="0BE157D9" w:rsidR="00B44E17" w:rsidRDefault="00B44E17" w:rsidP="00B81131">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proofErr w:type="spellStart"/>
      <w:r>
        <w:rPr>
          <w:lang w:bidi="fa-IR"/>
        </w:rPr>
        <w:t>f</w:t>
      </w:r>
      <w:r w:rsidR="007C78E7">
        <w:rPr>
          <w:lang w:bidi="fa-IR"/>
        </w:rPr>
        <w:t>_i</w:t>
      </w:r>
      <w:proofErr w:type="spellEnd"/>
      <w:r w:rsidR="007C78E7">
        <w:rPr>
          <w:lang w:bidi="fa-IR"/>
        </w:rPr>
        <w:t>$</w:t>
      </w:r>
      <w:r>
        <w:rPr>
          <w:lang w:bidi="fa-IR"/>
        </w:rPr>
        <w:t xml:space="preserve"> resemble each other and, at the same time, diverge from the members of other families</w:t>
      </w:r>
      <w:r w:rsidR="00126D97">
        <w:rPr>
          <w:lang w:bidi="fa-IR"/>
        </w:rPr>
        <w:t>, as shown in</w:t>
      </w:r>
      <w:r>
        <w:rPr>
          <w:lang w:bidi="fa-IR"/>
        </w:rPr>
        <w:t xml:space="preserve"> Equation </w:t>
      </w:r>
      <w:r w:rsidR="00B81131">
        <w:rPr>
          <w:lang w:bidi="fa-IR"/>
        </w:rPr>
        <w:t>12</w:t>
      </w:r>
      <w:r>
        <w:rPr>
          <w:lang w:bidi="fa-IR"/>
        </w:rPr>
        <w:t>.</w:t>
      </w:r>
    </w:p>
    <w:p w14:paraId="1F219E20" w14:textId="5EF3E524" w:rsidR="00B81131" w:rsidRDefault="004F1321" w:rsidP="00767752">
      <w:pPr>
        <w:rPr>
          <w:lang w:bidi="fa-IR"/>
        </w:rPr>
      </w:pPr>
      <w:r>
        <w:rPr>
          <w:lang w:bidi="fa-IR"/>
        </w:rPr>
        <w:t xml:space="preserve">EQ </w:t>
      </w:r>
      <w:r w:rsidR="00B81131">
        <w:rPr>
          <w:lang w:bidi="fa-IR"/>
        </w:rPr>
        <w:t>12</w:t>
      </w:r>
      <w:r w:rsidR="00B44E17">
        <w:rPr>
          <w:lang w:bidi="fa-IR"/>
        </w:rPr>
        <w:tab/>
      </w:r>
      <w:r w:rsidR="00B44E17">
        <w:rPr>
          <w:lang w:bidi="fa-IR"/>
        </w:rPr>
        <w:tab/>
      </w:r>
      <w:r w:rsidR="00B44E17">
        <w:rPr>
          <w:lang w:bidi="fa-IR"/>
        </w:rPr>
        <w:tab/>
      </w:r>
    </w:p>
    <w:p w14:paraId="00F59EA1" w14:textId="49D22D53" w:rsidR="00B44E17" w:rsidRDefault="002C7C01" w:rsidP="00767752">
      <w:pPr>
        <w:rPr>
          <w:lang w:bidi="fa-IR"/>
        </w:rPr>
      </w:pPr>
      <m:oMathPara>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m:oMathPara>
    </w:p>
    <w:p w14:paraId="69D34174" w14:textId="5687B857" w:rsidR="00FA4FC5" w:rsidRPr="00574992" w:rsidRDefault="00705470" w:rsidP="00705470">
      <w:pPr>
        <w:rPr>
          <w:rtl/>
          <w:lang w:bidi="fa-IR"/>
        </w:rPr>
      </w:pPr>
      <w:r>
        <w:rPr>
          <w:lang w:bidi="fa-IR"/>
        </w:rPr>
        <w:t xml:space="preserve">In this equation, the </w:t>
      </w:r>
      <w:r w:rsidR="00B44E17">
        <w:rPr>
          <w:lang w:bidi="fa-IR"/>
        </w:rPr>
        <w:t xml:space="preserve">numerator is the within-family resemblance of networks </w:t>
      </w:r>
      <w:r>
        <w:rPr>
          <w:lang w:bidi="fa-IR"/>
        </w:rPr>
        <w:t xml:space="preserve">belonging to </w:t>
      </w:r>
      <w:r w:rsidR="00B44E17">
        <w:rPr>
          <w:lang w:bidi="fa-IR"/>
        </w:rPr>
        <w:t xml:space="preserve">family </w:t>
      </w:r>
      <w:r>
        <w:rPr>
          <w:lang w:bidi="fa-IR"/>
        </w:rPr>
        <w:t>$</w:t>
      </w:r>
      <w:proofErr w:type="spellStart"/>
      <w:r>
        <w:rPr>
          <w:lang w:bidi="fa-IR"/>
        </w:rPr>
        <w:t>f_i</w:t>
      </w:r>
      <w:proofErr w:type="spellEnd"/>
      <w:r>
        <w:rPr>
          <w:lang w:bidi="fa-IR"/>
        </w:rPr>
        <w:t>$</w:t>
      </w:r>
      <w:r w:rsidR="00B44E17">
        <w:rPr>
          <w:lang w:bidi="fa-IR"/>
        </w:rPr>
        <w:t xml:space="preserve">. The denominator is the mean of between-family resemblance of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to other families. </w:t>
      </w:r>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differentiates from other families</w:t>
      </w:r>
      <w:r w:rsidR="00E07BCE">
        <w:rPr>
          <w:lang w:bidi="fa-IR"/>
        </w:rPr>
        <w:t>.</w:t>
      </w:r>
    </w:p>
    <w:p w14:paraId="6882FD78" w14:textId="77777777" w:rsidR="005F251C" w:rsidRDefault="00C25C1E" w:rsidP="00C25C1E">
      <w:pPr>
        <w:pStyle w:val="Heading1"/>
        <w:rPr>
          <w:lang w:bidi="fa-IR"/>
        </w:rPr>
      </w:pPr>
      <w:r>
        <w:rPr>
          <w:lang w:bidi="fa-IR"/>
        </w:rPr>
        <w:lastRenderedPageBreak/>
        <w:t>Results</w:t>
      </w:r>
    </w:p>
    <w:p w14:paraId="0442D357" w14:textId="77777777" w:rsidR="00A43E6F" w:rsidRDefault="00BE7884" w:rsidP="00BE0CC8">
      <w:pPr>
        <w:pStyle w:val="Heading2"/>
        <w:rPr>
          <w:lang w:bidi="fa-IR"/>
        </w:rPr>
      </w:pPr>
      <w:r>
        <w:rPr>
          <w:lang w:bidi="fa-IR"/>
        </w:rPr>
        <w:t>Network structures</w:t>
      </w:r>
    </w:p>
    <w:p w14:paraId="12B275EB" w14:textId="32DFBDBB" w:rsidR="00AA4C9F" w:rsidRDefault="00E74177" w:rsidP="007355BA">
      <w:pPr>
        <w:rPr>
          <w:lang w:bidi="fa-IR"/>
        </w:rPr>
      </w:pPr>
      <w:r>
        <w:rPr>
          <w:lang w:bidi="fa-IR"/>
        </w:rPr>
        <w:t>Using</w:t>
      </w:r>
      <w:r w:rsidR="00224212">
        <w:rPr>
          <w:lang w:bidi="fa-IR"/>
        </w:rPr>
        <w:t xml:space="preserve"> the</w:t>
      </w:r>
      <w:r>
        <w:rPr>
          <w:lang w:bidi="fa-IR"/>
        </w:rPr>
        <w:t xml:space="preserve"> `seriation` and `igraph` packages, w</w:t>
      </w:r>
      <w:r w:rsidR="00C209D0">
        <w:rPr>
          <w:lang w:bidi="fa-IR"/>
        </w:rPr>
        <w:t xml:space="preserve">e plot the </w:t>
      </w:r>
      <w:r w:rsidR="00AA4C9F">
        <w:rPr>
          <w:lang w:bidi="fa-IR"/>
        </w:rPr>
        <w:t xml:space="preserve">raw (unserialized) and ordered (serialized) adjacency matrices and the graph diagrams of </w:t>
      </w:r>
      <w:r w:rsidR="00C209D0">
        <w:rPr>
          <w:lang w:bidi="fa-IR"/>
        </w:rPr>
        <w:t>the anatomical connectivities</w:t>
      </w:r>
      <w:r w:rsidR="00AA4C9F">
        <w:rPr>
          <w:lang w:bidi="fa-IR"/>
        </w:rPr>
        <w:t xml:space="preserve"> </w:t>
      </w:r>
      <w:r>
        <w:rPr>
          <w:lang w:bidi="fa-IR"/>
        </w:rPr>
        <w:t>at their final state</w:t>
      </w:r>
      <w:r w:rsidR="00AA4C9F">
        <w:rPr>
          <w:lang w:bidi="fa-IR"/>
        </w:rPr>
        <w:t>. In the plots, the minority and majority nodes are colored sky blue and pink, respectively. In both matrix visualizations 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r w:rsidR="007355BA">
        <w:rPr>
          <w:lang w:bidi="fa-IR"/>
        </w:rPr>
        <w:t>below</w:t>
      </w:r>
      <w:r>
        <w:rPr>
          <w:lang w:bidi="fa-IR"/>
        </w:rPr>
        <w:t>)</w:t>
      </w:r>
      <w:r w:rsidR="00C1325A">
        <w:rPr>
          <w:lang w:bidi="fa-IR"/>
        </w:rPr>
        <w:t>, several densely coupled s</w:t>
      </w:r>
      <w:r w:rsidR="000F3DBB">
        <w:rPr>
          <w:lang w:bidi="fa-IR"/>
        </w:rPr>
        <w:t xml:space="preserve">ets of nodes, i.e., modules, </w:t>
      </w:r>
      <w:r w:rsidR="00C1325A">
        <w:rPr>
          <w:lang w:bidi="fa-IR"/>
        </w:rPr>
        <w:t>emerged.</w:t>
      </w:r>
      <w:r w:rsidR="000F3DBB">
        <w:rPr>
          <w:lang w:bidi="fa-IR"/>
        </w:rPr>
        <w:t xml:space="preserve"> These modules can be </w:t>
      </w:r>
      <w:r w:rsidR="00224212">
        <w:rPr>
          <w:lang w:bidi="fa-IR"/>
        </w:rPr>
        <w:t xml:space="preserve">identified </w:t>
      </w:r>
      <w:r w:rsidR="000F3DBB">
        <w:rPr>
          <w:lang w:bidi="fa-IR"/>
        </w:rPr>
        <w:t xml:space="preserve">as squares in the serialized adjacency matrices. </w:t>
      </w:r>
      <w:r w:rsidR="00BA50E4">
        <w:rPr>
          <w:lang w:bidi="fa-IR"/>
        </w:rPr>
        <w:t xml:space="preserve">All plots are available online on </w:t>
      </w:r>
      <w:r w:rsidR="0051261D">
        <w:rPr>
          <w:lang w:bidi="fa-IR"/>
        </w:rPr>
        <w:t xml:space="preserve">the </w:t>
      </w:r>
      <w:r w:rsidR="00BA50E4">
        <w:rPr>
          <w:lang w:bidi="fa-IR"/>
        </w:rPr>
        <w:t>Open Science Framework (</w:t>
      </w:r>
      <w:hyperlink r:id="rId14" w:history="1">
        <w:r w:rsidR="007355BA">
          <w:rPr>
            <w:rStyle w:val="Hyperlink"/>
          </w:rPr>
          <w:t>https://osf.io/625d8/</w:t>
        </w:r>
      </w:hyperlink>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same families.</w:t>
      </w:r>
    </w:p>
    <w:p w14:paraId="63626C85" w14:textId="77777777"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keep them connected to other nodes The unserialized adjacency matrices show that the density of edges are quite uniform over subsets of nodes.</w:t>
      </w:r>
    </w:p>
    <w:p w14:paraId="51EA1457" w14:textId="7FA0921B" w:rsidR="000F3DBB" w:rsidRDefault="004D175C" w:rsidP="00917AFA">
      <w:pPr>
        <w:rPr>
          <w:lang w:bidi="fa-IR"/>
        </w:rPr>
      </w:pPr>
      <w:r>
        <w:rPr>
          <w:lang w:bidi="fa-IR"/>
        </w:rPr>
        <w:t>In the OC f</w:t>
      </w:r>
      <w:r w:rsidR="006964BC">
        <w:rPr>
          <w:lang w:bidi="fa-IR"/>
        </w:rPr>
        <w:t xml:space="preserve">amily, wherein the minority </w:t>
      </w:r>
      <w:r w:rsidR="00DD2D4B">
        <w:rPr>
          <w:lang w:bidi="fa-IR"/>
        </w:rPr>
        <w:t xml:space="preserve">nodes </w:t>
      </w:r>
      <w:r w:rsidR="006964BC">
        <w:rPr>
          <w:lang w:bidi="fa-IR"/>
        </w:rPr>
        <w:t>ha</w:t>
      </w:r>
      <w:r w:rsidR="00DD2D4B">
        <w:rPr>
          <w:lang w:bidi="fa-IR"/>
        </w:rPr>
        <w:t>ve</w:t>
      </w:r>
      <w:r>
        <w:rPr>
          <w:lang w:bidi="fa-IR"/>
        </w:rPr>
        <w:t xml:space="preserve"> relatively higher coupling strength</w:t>
      </w:r>
      <w:r w:rsidR="00DD2D4B">
        <w:rPr>
          <w:lang w:bidi="fa-IR"/>
        </w:rPr>
        <w:t>s</w:t>
      </w:r>
      <w:r>
        <w:rPr>
          <w:lang w:bidi="fa-IR"/>
        </w:rPr>
        <w:t xml:space="preserve">, </w:t>
      </w:r>
      <w:r w:rsidR="006935AC">
        <w:rPr>
          <w:lang w:bidi="fa-IR"/>
        </w:rPr>
        <w:t xml:space="preserve">the edge density is higher </w:t>
      </w:r>
      <w:r w:rsidR="00DD2D4B">
        <w:rPr>
          <w:lang w:bidi="fa-IR"/>
        </w:rPr>
        <w:t xml:space="preserve">in </w:t>
      </w:r>
      <w:r w:rsidR="006935AC">
        <w:rPr>
          <w:lang w:bidi="fa-IR"/>
        </w:rPr>
        <w:t xml:space="preserve">the minority </w:t>
      </w:r>
      <w:r w:rsidR="00DD2D4B">
        <w:rPr>
          <w:lang w:bidi="fa-IR"/>
        </w:rPr>
        <w:t>subgraph</w:t>
      </w:r>
      <w:r w:rsidR="006935AC">
        <w:rPr>
          <w:lang w:bidi="fa-IR"/>
        </w:rPr>
        <w:t xml:space="preserve">. Moreover, </w:t>
      </w:r>
      <w:r w:rsidR="00D02F73">
        <w:rPr>
          <w:lang w:bidi="fa-IR"/>
        </w:rPr>
        <w:t xml:space="preserve">the OC </w:t>
      </w:r>
      <w:r w:rsidR="00FC13B0">
        <w:rPr>
          <w:lang w:bidi="fa-IR"/>
        </w:rPr>
        <w:t xml:space="preserve">family </w:t>
      </w:r>
      <w:r w:rsidR="00D02F73">
        <w:rPr>
          <w:lang w:bidi="fa-IR"/>
        </w:rPr>
        <w:t xml:space="preserve">networks </w:t>
      </w:r>
      <w:r w:rsidR="006964BC">
        <w:rPr>
          <w:lang w:bidi="fa-IR"/>
        </w:rPr>
        <w:t xml:space="preserve">have </w:t>
      </w:r>
      <w:r w:rsidR="00523955">
        <w:rPr>
          <w:lang w:bidi="fa-IR"/>
        </w:rPr>
        <w:t>more distinct modules</w:t>
      </w:r>
      <w:r w:rsidR="00D02F73">
        <w:rPr>
          <w:lang w:bidi="fa-IR"/>
        </w:rPr>
        <w:t xml:space="preserve"> than </w:t>
      </w:r>
      <w:del w:id="257" w:author="MohammadHossein Manuel Haqiqatkhah" w:date="2020-01-07T23:38:00Z">
        <w:r w:rsidR="00D02F73" w:rsidDel="00917AFA">
          <w:rPr>
            <w:lang w:bidi="fa-IR"/>
          </w:rPr>
          <w:delText xml:space="preserve">the </w:delText>
        </w:r>
      </w:del>
      <w:r w:rsidR="00FC13B0">
        <w:rPr>
          <w:lang w:bidi="fa-IR"/>
        </w:rPr>
        <w:t>other families</w:t>
      </w:r>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 xml:space="preserve">ighly distinct modules are also the case for </w:t>
      </w:r>
      <w:ins w:id="258" w:author="MohammadHossein Manuel Haqiqatkhah" w:date="2020-01-07T23:39:00Z">
        <w:r w:rsidR="0001269D">
          <w:rPr>
            <w:lang w:bidi="fa-IR"/>
          </w:rPr>
          <w:t xml:space="preserve">the </w:t>
        </w:r>
      </w:ins>
      <w:r w:rsidR="00523955">
        <w:rPr>
          <w:lang w:bidi="fa-IR"/>
        </w:rPr>
        <w:t>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w:t>
      </w:r>
      <w:ins w:id="259" w:author="MohammadHossein Manuel Haqiqatkhah" w:date="2020-01-07T23:39:00Z">
        <w:r w:rsidR="0001269D">
          <w:rPr>
            <w:lang w:bidi="fa-IR"/>
          </w:rPr>
          <w:lastRenderedPageBreak/>
          <w:t xml:space="preserve">the </w:t>
        </w:r>
      </w:ins>
      <w:r w:rsidR="00D02F73">
        <w:rPr>
          <w:lang w:bidi="fa-IR"/>
        </w:rPr>
        <w:t>OC and 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1C1B2845" w14:textId="77777777" w:rsidR="00D67558" w:rsidRDefault="00BC519F" w:rsidP="00E8543B">
      <w:pPr>
        <w:rPr>
          <w:lang w:bidi="fa-IR"/>
        </w:rPr>
      </w:pPr>
      <w:r>
        <w:rPr>
          <w:lang w:bidi="fa-IR"/>
        </w:rPr>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58E4B0AA" w14:textId="77777777" w:rsidR="00C209D0" w:rsidRDefault="00BE7884" w:rsidP="00BE0CC8">
      <w:pPr>
        <w:pStyle w:val="Heading2"/>
        <w:rPr>
          <w:lang w:bidi="fa-IR"/>
        </w:rPr>
      </w:pPr>
      <w:r>
        <w:rPr>
          <w:lang w:bidi="fa-IR"/>
        </w:rPr>
        <w:t>Network statistics</w:t>
      </w:r>
    </w:p>
    <w:p w14:paraId="585A3C2E" w14:textId="15C28BDA" w:rsidR="00366056" w:rsidRDefault="00742B5F" w:rsidP="00742B5F">
      <w:pPr>
        <w:rPr>
          <w:lang w:bidi="fa-IR"/>
        </w:rPr>
      </w:pPr>
      <w:r>
        <w:rPr>
          <w:lang w:bidi="fa-IR"/>
        </w:rPr>
        <w:t>T</w:t>
      </w:r>
      <w:r w:rsidR="00C32A9D">
        <w:rPr>
          <w:lang w:bidi="fa-IR"/>
        </w:rPr>
        <w: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18C3830F" w14:textId="7414DE8D" w:rsidR="00DB4013" w:rsidRDefault="00A43E6F" w:rsidP="007065F6">
      <w:pPr>
        <w:rPr>
          <w:lang w:bidi="fa-IR"/>
        </w:rPr>
      </w:pPr>
      <w:r>
        <w:rPr>
          <w:lang w:bidi="fa-IR"/>
        </w:rPr>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small-worldness, and degree assortativity of all models increase noticeably after 60 thousand rewiring attempts (roughly by a factor of 4.5, 3.7, 3.9, and 3, respectively). Meanwhile, the average path length increases no more than 15%. The network statistics fluctua</w:t>
      </w:r>
      <w:r w:rsidR="007B6127">
        <w:rPr>
          <w:lang w:bidi="fa-IR"/>
        </w:rPr>
        <w:t xml:space="preserve">te afterward, and the fluctuation is more pronounced for degree assortativity. The majority subnetworks show similar trends. </w:t>
      </w:r>
      <w:r w:rsidR="0046249B">
        <w:rPr>
          <w:lang w:bidi="fa-IR"/>
        </w:rPr>
        <w:t>In</w:t>
      </w:r>
      <w:r w:rsidR="00FB1436">
        <w:rPr>
          <w:lang w:bidi="fa-IR"/>
        </w:rPr>
        <w:t xml:space="preserve"> the </w:t>
      </w:r>
      <w:r w:rsidR="00FB1436">
        <w:rPr>
          <w:lang w:bidi="fa-IR"/>
        </w:rPr>
        <w:lastRenderedPageBreak/>
        <w:t>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r w:rsidR="00D15609">
        <w:rPr>
          <w:lang w:bidi="fa-IR"/>
        </w:rPr>
        <w:t xml:space="preserve"> The edge densit</w:t>
      </w:r>
      <w:r w:rsidR="00FC13B0">
        <w:rPr>
          <w:lang w:bidi="fa-IR"/>
        </w:rPr>
        <w:t>ies</w:t>
      </w:r>
      <w:r w:rsidR="00D15609">
        <w:rPr>
          <w:lang w:bidi="fa-IR"/>
        </w:rPr>
        <w:t xml:space="preserve"> in the minority </w:t>
      </w:r>
      <w:r w:rsidR="002F4C81">
        <w:rPr>
          <w:lang w:bidi="fa-IR"/>
        </w:rPr>
        <w:t>subnetworks, although unstable, are</w:t>
      </w:r>
      <w:r w:rsidR="0078228C">
        <w:rPr>
          <w:lang w:bidi="fa-IR"/>
        </w:rPr>
        <w:t xml:space="preserve"> often</w:t>
      </w:r>
      <w:r w:rsidR="002F4C81">
        <w:rPr>
          <w:lang w:bidi="fa-IR"/>
        </w:rPr>
        <w:t xml:space="preserve"> </w:t>
      </w:r>
      <w:r w:rsidR="00FC13B0">
        <w:rPr>
          <w:lang w:bidi="fa-IR"/>
        </w:rPr>
        <w:t xml:space="preserve">larger </w:t>
      </w:r>
      <w:r w:rsidR="002F4C81">
        <w:rPr>
          <w:lang w:bidi="fa-IR"/>
        </w:rPr>
        <w:t xml:space="preserve">than one. This means that the minority nodes </w:t>
      </w:r>
      <w:r w:rsidR="0078228C">
        <w:rPr>
          <w:lang w:bidi="fa-IR"/>
        </w:rPr>
        <w:t xml:space="preserve">tend to </w:t>
      </w:r>
      <w:r w:rsidR="002F4C81">
        <w:rPr>
          <w:lang w:bidi="fa-IR"/>
        </w:rPr>
        <w:t xml:space="preserve">connect more strongly to each other </w:t>
      </w:r>
      <w:r w:rsidR="00FC13B0">
        <w:rPr>
          <w:lang w:bidi="fa-IR"/>
        </w:rPr>
        <w:t xml:space="preserve">than </w:t>
      </w:r>
      <w:r w:rsidR="002F4C81">
        <w:rPr>
          <w:lang w:bidi="fa-IR"/>
        </w:rPr>
        <w:t>to other nodes.</w:t>
      </w:r>
    </w:p>
    <w:p w14:paraId="1F87A1D4" w14:textId="2FEDE552" w:rsidR="00E9651C" w:rsidRDefault="000F612E" w:rsidP="00264631">
      <w:r>
        <w:rPr>
          <w:lang w:bidi="fa-IR"/>
        </w:rPr>
        <w:t xml:space="preserve">Figure 3 shows the </w:t>
      </w:r>
      <w:r w:rsidR="00DC656B">
        <w:rPr>
          <w:lang w:bidi="fa-IR"/>
        </w:rPr>
        <w:t xml:space="preserve">normalized </w:t>
      </w:r>
      <w:r w:rsidR="00DB4013">
        <w:rPr>
          <w:lang w:bidi="fa-IR"/>
        </w:rPr>
        <w:t xml:space="preserve">rich </w:t>
      </w:r>
      <w:r w:rsidR="00DC656B">
        <w:rPr>
          <w:lang w:bidi="fa-IR"/>
        </w:rPr>
        <w:t>club coefficient</w:t>
      </w:r>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r w:rsidR="00DC656B">
        <w:rPr>
          <w:lang w:bidi="fa-IR"/>
        </w:rPr>
        <w:t xml:space="preserve"> of </w:t>
      </w:r>
      <w:r w:rsidR="00E0720F">
        <w:rPr>
          <w:lang w:bidi="fa-IR"/>
        </w:rPr>
        <w:t>the anatomical networks</w:t>
      </w:r>
      <w:r>
        <w:rPr>
          <w:lang w:bidi="fa-IR"/>
        </w:rPr>
        <w:t>, grouped by families, as a function of club size k</w:t>
      </w:r>
      <w:r w:rsidR="00E0720F">
        <w:rPr>
          <w:lang w:bidi="fa-IR"/>
        </w:rPr>
        <w:t>.</w:t>
      </w:r>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r>
        <w:t xml:space="preserve"> </w:t>
      </w:r>
      <w:r w:rsidR="00CA37CC">
        <w:t xml:space="preserve">above </w:t>
      </w:r>
      <w:r>
        <w:t>one (dashed line)</w:t>
      </w:r>
      <w:r w:rsidR="005C70DB">
        <w:t xml:space="preserve"> suggest </w:t>
      </w:r>
      <w:r w:rsidR="00CA37CC">
        <w:t>existence of rich clubs. T</w:t>
      </w:r>
      <w:r w:rsidR="005C70DB">
        <w:t>h</w:t>
      </w:r>
      <w:r w:rsidR="00CA37CC">
        <w:t>e</w:t>
      </w:r>
      <w:r>
        <w:t xml:space="preserve"> values significantly larger than one (p &lt; 0.05</w:t>
      </w:r>
      <w:r w:rsidR="00CA37CC">
        <w:t>, based on 1-sample t-test</w:t>
      </w:r>
      <w:r>
        <w:t xml:space="preserve">) are marked by solid circles. </w:t>
      </w:r>
      <w:r w:rsidR="00E9651C">
        <w:t xml:space="preserve">Despite differences among </w:t>
      </w:r>
      <w:r w:rsidR="004E3227">
        <w:t>families</w:t>
      </w:r>
      <w:r w:rsidR="00E9651C">
        <w:t>, they all</w:t>
      </w:r>
      <w:r w:rsidR="004E3227">
        <w:t xml:space="preserve"> </w:t>
      </w:r>
      <w:r w:rsidR="00E9651C">
        <w:t xml:space="preserve">show significant rich club structures for </w:t>
      </w:r>
      <w:r w:rsidR="005C44E6">
        <w:t xml:space="preserve">larger </w:t>
      </w:r>
      <w:r w:rsidR="00E9651C">
        <w:t>club sizes.</w:t>
      </w:r>
      <w:r w:rsidR="005C44E6">
        <w:t xml:space="preserve"> More specifically, OC has clubs of sizes 80&lt;k&lt;1</w:t>
      </w:r>
      <w:r w:rsidR="008A3275">
        <w:t>45</w:t>
      </w:r>
      <w:r w:rsidR="005C44E6">
        <w:t xml:space="preserve">, most of them significant, </w:t>
      </w:r>
      <w:r w:rsidR="00887230">
        <w:t xml:space="preserve">with </w:t>
      </w:r>
      <w:r w:rsidR="008A3275">
        <w:t>consistent</w:t>
      </w:r>
      <w:r w:rsidR="00887230">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87230">
        <w:t xml:space="preserve"> values among members. </w:t>
      </w:r>
      <w:r w:rsidR="008A3275">
        <w:t>Almost half of</w:t>
      </w:r>
      <w:r w:rsidR="004C5D4D">
        <w:t xml:space="preserve"> the</w:t>
      </w:r>
      <w:r w:rsidR="008A3275">
        <w:t xml:space="preserve"> UT models form rich clubs with 75&lt;k&lt;150 yet others fail to. </w:t>
      </w:r>
      <w:r w:rsidR="00887230">
        <w:t>Other families</w:t>
      </w:r>
      <w:r w:rsidR="00C643BF">
        <w:t>, i.e., OT, BL, and UC,</w:t>
      </w:r>
      <w:r w:rsidR="00887230">
        <w:t xml:space="preserve"> </w:t>
      </w:r>
      <w:r w:rsidR="008A3275">
        <w:t>form</w:t>
      </w:r>
      <w:r w:rsidR="00887230">
        <w:t xml:space="preserve"> clubs with </w:t>
      </w:r>
      <w:r w:rsidR="008A3275">
        <w:t xml:space="preserve">of sizes ranging from 70 to roughly 135, with higher (but less consistent)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A3275">
        <w:t xml:space="preserve"> values compared to OC and UT</w:t>
      </w:r>
      <w:r w:rsidR="00C643BF">
        <w:t xml:space="preserve">. Fewer of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are significant in OT, BL, and UC compared to OC. </w:t>
      </w:r>
    </w:p>
    <w:p w14:paraId="31581184" w14:textId="77777777" w:rsidR="00E8543B" w:rsidRDefault="00E8543B" w:rsidP="004C5D4D">
      <w:pPr>
        <w:pStyle w:val="Heading2"/>
        <w:rPr>
          <w:lang w:bidi="fa-IR"/>
        </w:rPr>
      </w:pPr>
      <w:r>
        <w:rPr>
          <w:lang w:bidi="fa-IR"/>
        </w:rPr>
        <w:t>Odd cases</w:t>
      </w:r>
    </w:p>
    <w:p w14:paraId="3E0305E9" w14:textId="462CD3FD" w:rsidR="00E8543B" w:rsidRDefault="00E8543B" w:rsidP="002B5261">
      <w:pPr>
        <w:rPr>
          <w:ins w:id="260" w:author="MohammadHossein Manuel Haqiqatkhah" w:date="2020-01-05T20:31:00Z"/>
        </w:rPr>
      </w:pPr>
      <w:r>
        <w:rPr>
          <w:lang w:bidi="fa-IR"/>
        </w:rPr>
        <w:t xml:space="preserve">As </w:t>
      </w:r>
      <w:r w:rsidR="00F40FB4">
        <w:rPr>
          <w:lang w:bidi="fa-IR"/>
        </w:rPr>
        <w:t>can be observed</w:t>
      </w:r>
      <w:r>
        <w:rPr>
          <w:lang w:bidi="fa-IR"/>
        </w:rPr>
        <w:t xml:space="preserve"> in </w:t>
      </w:r>
      <w:r w:rsidR="001F4B39">
        <w:rPr>
          <w:lang w:bidi="fa-IR"/>
        </w:rPr>
        <w:t>the evolution plots, four models (</w:t>
      </w:r>
      <w:r>
        <w:rPr>
          <w:lang w:bidi="fa-IR"/>
        </w:rPr>
        <w:t>viz., OT2, OT3, UC1, and UC3</w:t>
      </w:r>
      <w:r w:rsidR="001F4B39">
        <w:rPr>
          <w:lang w:bidi="fa-IR"/>
        </w:rPr>
        <w:t>)</w:t>
      </w:r>
      <w:r>
        <w:rPr>
          <w:lang w:bidi="fa-IR"/>
        </w:rPr>
        <w:t xml:space="preserve"> </w:t>
      </w:r>
      <w:r w:rsidR="001F4B39">
        <w:rPr>
          <w:lang w:bidi="fa-IR"/>
        </w:rPr>
        <w:t xml:space="preserve">stop evolving before 10 thousand rewiring attempts. </w:t>
      </w:r>
      <w:r w:rsidR="00F7629B">
        <w:rPr>
          <w:lang w:bidi="fa-IR"/>
        </w:rPr>
        <w:t>Visual inspection of their anatomical connectivity reveals that</w:t>
      </w:r>
      <w:r w:rsidR="00247483">
        <w:rPr>
          <w:lang w:bidi="fa-IR"/>
        </w:rPr>
        <w:t xml:space="preserve">, at </w:t>
      </w:r>
      <w:r w:rsidR="00F7629B">
        <w:rPr>
          <w:lang w:bidi="fa-IR"/>
        </w:rPr>
        <w:t>some point</w:t>
      </w:r>
      <w:r w:rsidR="00247483">
        <w:rPr>
          <w:lang w:bidi="fa-IR"/>
        </w:rPr>
        <w:t xml:space="preserve"> in their evolution</w:t>
      </w:r>
      <w:r w:rsidR="00F7629B">
        <w:rPr>
          <w:lang w:bidi="fa-IR"/>
        </w:rPr>
        <w:t>, one node</w:t>
      </w:r>
      <w:r w:rsidR="00EB5C91">
        <w:rPr>
          <w:lang w:bidi="fa-IR"/>
        </w:rPr>
        <w:t xml:space="preserve"> reaches maximum degree and is connected to all other nodes</w:t>
      </w:r>
      <w:r w:rsidR="00A80B53">
        <w:rPr>
          <w:lang w:bidi="fa-IR"/>
        </w:rPr>
        <w:t xml:space="preserve"> (Figure </w:t>
      </w:r>
      <w:r w:rsidR="002B5261">
        <w:rPr>
          <w:lang w:bidi="fa-IR"/>
        </w:rPr>
        <w:t>4</w:t>
      </w:r>
      <w:r w:rsidR="00A80B53">
        <w:rPr>
          <w:lang w:bidi="fa-IR"/>
        </w:rPr>
        <w:t>)</w:t>
      </w:r>
      <w:r w:rsidR="00EB5C91">
        <w:rPr>
          <w:lang w:bidi="fa-IR"/>
        </w:rPr>
        <w:t xml:space="preserve">. Consequently, in the next rewiring step, </w:t>
      </w:r>
      <w:ins w:id="261" w:author="MohammadHossein Manuel Haqiqatkhah" w:date="2020-01-07T23:49:00Z">
        <w:r w:rsidR="00486ED6">
          <w:rPr>
            <w:lang w:bidi="fa-IR"/>
          </w:rPr>
          <w:t xml:space="preserve">the activation of </w:t>
        </w:r>
      </w:ins>
      <w:r w:rsidR="00EB5C91">
        <w:rPr>
          <w:lang w:bidi="fa-IR"/>
        </w:rPr>
        <w:t>an element of the coupled logistic map reaches singularity because of a zero by zero d</w:t>
      </w:r>
      <w:r w:rsidR="00C21604">
        <w:rPr>
          <w:lang w:bidi="fa-IR"/>
        </w:rPr>
        <w:t>i</w:t>
      </w:r>
      <w:r w:rsidR="00EB5C91">
        <w:rPr>
          <w:lang w:bidi="fa-IR"/>
        </w:rPr>
        <w:t>vision</w:t>
      </w:r>
      <w:r w:rsidR="00A00DE2">
        <w:rPr>
          <w:lang w:bidi="fa-IR"/>
        </w:rPr>
        <w:t xml:space="preserve"> which is mathematically undefined</w:t>
      </w:r>
      <w:r w:rsidR="00486ED6">
        <w:rPr>
          <w:lang w:bidi="fa-IR"/>
        </w:rPr>
        <w:t>.</w:t>
      </w:r>
      <w:ins w:id="262" w:author="MohammadHossein Manuel Haqiqatkhah" w:date="2020-01-07T23:51:00Z">
        <w:r w:rsidR="00486ED6">
          <w:rPr>
            <w:lang w:bidi="fa-IR"/>
          </w:rPr>
          <w:t xml:space="preserve"> The matrix operation in Equation 2 </w:t>
        </w:r>
      </w:ins>
      <w:ins w:id="263" w:author="MohammadHossein Manuel Haqiqatkhah" w:date="2020-01-07T23:52:00Z">
        <w:r w:rsidR="00486ED6">
          <w:rPr>
            <w:lang w:bidi="fa-IR"/>
          </w:rPr>
          <w:t>thus results in undefined values for activation</w:t>
        </w:r>
      </w:ins>
      <w:ins w:id="264" w:author="MohammadHossein Manuel Haqiqatkhah" w:date="2020-01-07T23:53:00Z">
        <w:r w:rsidR="00332419">
          <w:rPr>
            <w:lang w:bidi="fa-IR"/>
          </w:rPr>
          <w:t xml:space="preserve"> of all other nodes</w:t>
        </w:r>
      </w:ins>
      <w:ins w:id="265" w:author="MohammadHossein Manuel Haqiqatkhah" w:date="2020-01-07T23:52:00Z">
        <w:r w:rsidR="00486ED6">
          <w:rPr>
            <w:lang w:bidi="fa-IR"/>
          </w:rPr>
          <w:t xml:space="preserve"> at the next </w:t>
        </w:r>
        <w:r w:rsidR="00486ED6">
          <w:rPr>
            <w:lang w:bidi="fa-IR"/>
          </w:rPr>
          <w:lastRenderedPageBreak/>
          <w:t>update of the logistic maps.</w:t>
        </w:r>
      </w:ins>
      <w:r w:rsidR="005F384E">
        <w:rPr>
          <w:lang w:bidi="fa-IR"/>
        </w:rPr>
        <w:t xml:space="preserve"> These models were omitted </w:t>
      </w:r>
      <w:r w:rsidR="00F40FB4">
        <w:rPr>
          <w:lang w:bidi="fa-IR"/>
        </w:rPr>
        <w:t>from the functional connectivity</w:t>
      </w:r>
      <w:r w:rsidR="005F384E">
        <w:rPr>
          <w:lang w:bidi="fa-IR"/>
        </w:rPr>
        <w:t xml:space="preserve"> comparison.</w:t>
      </w:r>
    </w:p>
    <w:p w14:paraId="1506A2E6" w14:textId="77777777" w:rsidR="00AE49B6" w:rsidRDefault="00AE49B6" w:rsidP="007065F6">
      <w:pPr>
        <w:pStyle w:val="Heading2"/>
        <w:rPr>
          <w:lang w:bidi="fa-IR"/>
        </w:rPr>
      </w:pPr>
      <w:r>
        <w:rPr>
          <w:lang w:bidi="fa-IR"/>
        </w:rPr>
        <w:t>Family comparisons</w:t>
      </w:r>
    </w:p>
    <w:p w14:paraId="3AA41092" w14:textId="4208C510" w:rsidR="00D67558" w:rsidRDefault="003F004A" w:rsidP="002B5261">
      <w:pPr>
        <w:rPr>
          <w:lang w:bidi="fa-IR"/>
        </w:rPr>
      </w:pPr>
      <w:del w:id="266" w:author="MohammadHossein Manuel Haqiqatkhah" w:date="2020-01-07T23:56:00Z">
        <w:r w:rsidDel="00CB1944">
          <w:rPr>
            <w:lang w:bidi="fa-IR"/>
          </w:rPr>
          <w:delText xml:space="preserve">To </w:delText>
        </w:r>
        <w:r w:rsidR="00D02F73" w:rsidDel="00CB1944">
          <w:rPr>
            <w:lang w:bidi="fa-IR"/>
          </w:rPr>
          <w:delText>more closely observe</w:delText>
        </w:r>
        <w:r w:rsidR="00937D70" w:rsidDel="00CB1944">
          <w:rPr>
            <w:lang w:bidi="fa-IR"/>
          </w:rPr>
          <w:delText xml:space="preserve"> </w:delText>
        </w:r>
        <w:r w:rsidDel="00CB1944">
          <w:rPr>
            <w:lang w:bidi="fa-IR"/>
          </w:rPr>
          <w:delText xml:space="preserve">how </w:delText>
        </w:r>
      </w:del>
      <w:r>
        <w:rPr>
          <w:lang w:bidi="fa-IR"/>
        </w:rPr>
        <w:t xml:space="preserve">NetSimile and HHG similarity measures </w:t>
      </w:r>
      <w:del w:id="267" w:author="MohammadHossein Manuel Haqiqatkhah" w:date="2020-01-07T23:56:00Z">
        <w:r w:rsidDel="00CB1944">
          <w:rPr>
            <w:lang w:bidi="fa-IR"/>
          </w:rPr>
          <w:delText xml:space="preserve">diverge, they </w:delText>
        </w:r>
      </w:del>
      <w:r>
        <w:rPr>
          <w:lang w:bidi="fa-IR"/>
        </w:rPr>
        <w:t xml:space="preserve">were </w:t>
      </w:r>
      <w:r w:rsidR="00D02F73">
        <w:rPr>
          <w:lang w:bidi="fa-IR"/>
        </w:rPr>
        <w:t>composed</w:t>
      </w:r>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w:t>
      </w:r>
      <w:proofErr w:type="gramStart"/>
      <w:r>
        <w:rPr>
          <w:lang w:bidi="fa-IR"/>
        </w:rPr>
        <w:t xml:space="preserve">to </w:t>
      </w:r>
      <w:proofErr w:type="gramEnd"/>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r w:rsidR="0078228C">
        <w:rPr>
          <w:lang w:bidi="fa-IR"/>
        </w:rPr>
        <w:t xml:space="preserve">are </w:t>
      </w:r>
      <w:r>
        <w:rPr>
          <w:lang w:bidi="fa-IR"/>
        </w:rPr>
        <w:t xml:space="preserve">plotted </w:t>
      </w:r>
      <w:r w:rsidR="00937D70">
        <w:rPr>
          <w:lang w:bidi="fa-IR"/>
        </w:rPr>
        <w:t>in Fig</w:t>
      </w:r>
      <w:r w:rsidR="0078228C">
        <w:rPr>
          <w:lang w:bidi="fa-IR"/>
        </w:rPr>
        <w:t>ure</w:t>
      </w:r>
      <w:r w:rsidR="00937D70">
        <w:rPr>
          <w:lang w:bidi="fa-IR"/>
        </w:rPr>
        <w:t xml:space="preserve"> </w:t>
      </w:r>
      <w:r w:rsidR="002B5261">
        <w:rPr>
          <w:lang w:bidi="fa-IR"/>
        </w:rPr>
        <w:t>5</w:t>
      </w:r>
      <w:r w:rsidR="00937D70">
        <w:rPr>
          <w:lang w:bidi="fa-IR"/>
        </w:rPr>
        <w:t xml:space="preserve"> </w:t>
      </w:r>
      <w:r>
        <w:rPr>
          <w:lang w:bidi="fa-IR"/>
        </w:rPr>
        <w:t>as heat</w:t>
      </w:r>
      <w:r w:rsidR="00937D70">
        <w:rPr>
          <w:lang w:bidi="fa-IR"/>
        </w:rPr>
        <w:t xml:space="preserve"> </w:t>
      </w:r>
      <w:r>
        <w:rPr>
          <w:lang w:bidi="fa-IR"/>
        </w:rPr>
        <w:t>maps using</w:t>
      </w:r>
      <w:r w:rsidR="000251AD">
        <w:rPr>
          <w:lang w:bidi="fa-IR"/>
        </w:rPr>
        <w:t xml:space="preserve"> the</w:t>
      </w:r>
      <w:r>
        <w:rPr>
          <w:lang w:bidi="fa-IR"/>
        </w:rPr>
        <w:t xml:space="preserve"> `</w:t>
      </w:r>
      <w:proofErr w:type="spellStart"/>
      <w:r>
        <w:rPr>
          <w:lang w:bidi="fa-IR"/>
        </w:rPr>
        <w:t>ComplexHeatmap</w:t>
      </w:r>
      <w:proofErr w:type="spellEnd"/>
      <w:r>
        <w:rPr>
          <w:lang w:bidi="fa-IR"/>
        </w:rPr>
        <w:t xml:space="preserve">` R package </w:t>
      </w:r>
      <w:r w:rsidR="000251AD">
        <w:t>(</w:t>
      </w:r>
      <w:proofErr w:type="spellStart"/>
      <w:r w:rsidR="000251AD">
        <w:t>Gu</w:t>
      </w:r>
      <w:proofErr w:type="spellEnd"/>
      <w:r w:rsidR="000251AD">
        <w:t xml:space="preserve"> et al., 2016)</w:t>
      </w:r>
      <w:r>
        <w:rPr>
          <w:lang w:bidi="fa-IR"/>
        </w:rPr>
        <w:t xml:space="preserve">. </w:t>
      </w:r>
    </w:p>
    <w:p w14:paraId="37A71B51" w14:textId="3AB5A0E9" w:rsidR="00E8641F" w:rsidRDefault="00D67558" w:rsidP="00D348A6">
      <w:pPr>
        <w:rPr>
          <w:ins w:id="268" w:author="MohammadHossein Manuel Haqiqatkhah" w:date="2020-01-06T04:37:00Z"/>
          <w:lang w:bidi="fa-IR"/>
        </w:rPr>
        <w:pPrChange w:id="269" w:author="MohammadHossein Manuel Haqiqatkhah" w:date="2020-01-08T00:14:00Z">
          <w:pPr>
            <w:jc w:val="center"/>
          </w:pPr>
        </w:pPrChange>
      </w:pPr>
      <w:r>
        <w:rPr>
          <w:lang w:bidi="fa-IR"/>
        </w:rPr>
        <w:t>T</w:t>
      </w:r>
      <w:r w:rsidR="00937D70">
        <w:rPr>
          <w:lang w:bidi="fa-IR"/>
        </w:rPr>
        <w:t xml:space="preserve">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sidR="00937D70">
        <w:rPr>
          <w:lang w:bidi="fa-IR"/>
        </w:rPr>
        <w:t xml:space="preserve"> are plotted as </w:t>
      </w:r>
      <w:r>
        <w:rPr>
          <w:lang w:bidi="fa-IR"/>
        </w:rPr>
        <w:t xml:space="preserve">upper </w:t>
      </w:r>
      <w:r w:rsidR="00937D70">
        <w:rPr>
          <w:lang w:bidi="fa-IR"/>
        </w:rPr>
        <w:t xml:space="preserve">triangular matrices in the </w:t>
      </w:r>
      <w:r>
        <w:rPr>
          <w:lang w:bidi="fa-IR"/>
        </w:rPr>
        <w:t xml:space="preserve">Figure </w:t>
      </w:r>
      <w:r w:rsidR="009D54DD">
        <w:rPr>
          <w:lang w:bidi="fa-IR"/>
        </w:rPr>
        <w:t>6.</w:t>
      </w:r>
      <w:r w:rsidR="00C01305">
        <w:rPr>
          <w:lang w:bidi="fa-IR"/>
        </w:rPr>
        <w:t xml:space="preserve"> The cell colors, coded similarly to the heat maps, denote average contrast measures derived from NetSimile algorithm </w:t>
      </w:r>
      <w:r w:rsidR="005C70DB">
        <w:rPr>
          <w:lang w:bidi="fa-IR"/>
        </w:rPr>
        <w:t xml:space="preserve">while </w:t>
      </w:r>
      <w:r w:rsidR="00C01305">
        <w:rPr>
          <w:lang w:bidi="fa-IR"/>
        </w:rPr>
        <w:t>average HHG p-values (i.e.</w:t>
      </w:r>
      <w:r w:rsidR="005C70DB">
        <w:rPr>
          <w:lang w:bidi="fa-IR"/>
        </w:rPr>
        <w:t>,</w:t>
      </w:r>
      <m:oMath>
        <m:r>
          <w:rPr>
            <w:rFonts w:ascii="Cambria Math" w:hAnsi="Cambria Math"/>
            <w:lang w:bidi="fa-IR"/>
          </w:rPr>
          <m:t xml:space="preserve"> </m:t>
        </m:r>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r w:rsidR="00380BA1">
        <w:rPr>
          <w:lang w:bidi="fa-IR"/>
        </w:rPr>
        <w:t xml:space="preserve"> The OC family </w:t>
      </w:r>
      <w:r w:rsidR="00764933">
        <w:rPr>
          <w:lang w:bidi="fa-IR"/>
        </w:rPr>
        <w:t xml:space="preserve">manifests the least within-family contrast in the anatomical network. Based on </w:t>
      </w:r>
      <w:r w:rsidR="002B5261">
        <w:rPr>
          <w:lang w:bidi="fa-IR"/>
        </w:rPr>
        <w:t xml:space="preserve">the </w:t>
      </w:r>
      <w:r w:rsidR="00764933">
        <w:rPr>
          <w:lang w:bidi="fa-IR"/>
        </w:rPr>
        <w:t>HHG test of multivariate independence, except for OC-OC, OC-UT, and OC-UC family pairs in anatomical connectivities, no conclusive evidence</w:t>
      </w:r>
      <w:r w:rsidR="00F40FB4">
        <w:rPr>
          <w:lang w:bidi="fa-IR"/>
        </w:rPr>
        <w:t xml:space="preserve"> exists</w:t>
      </w:r>
      <w:r w:rsidR="00764933">
        <w:rPr>
          <w:lang w:bidi="fa-IR"/>
        </w:rPr>
        <w:t xml:space="preserve"> for distributional dependence </w:t>
      </w:r>
      <w:r w:rsidR="004141AC">
        <w:rPr>
          <w:lang w:bidi="fa-IR"/>
        </w:rPr>
        <w:t>among families.</w:t>
      </w:r>
      <w:r w:rsidR="002B5261">
        <w:rPr>
          <w:lang w:bidi="fa-IR"/>
        </w:rPr>
        <w:t xml:space="preserve"> </w:t>
      </w:r>
      <w:r w:rsidR="004141AC">
        <w:rPr>
          <w:lang w:bidi="fa-IR"/>
        </w:rPr>
        <w:t xml:space="preserve">Finally, as </w:t>
      </w:r>
      <w:r w:rsidR="00FC6D5B">
        <w:rPr>
          <w:lang w:bidi="fa-IR"/>
        </w:rPr>
        <w:t xml:space="preserve">can be seen in this figure, </w:t>
      </w:r>
      <w:r w:rsidR="009375C4">
        <w:rPr>
          <w:lang w:bidi="fa-IR"/>
        </w:rPr>
        <w:t xml:space="preserve">the within- and between-family NetSimile contrasts of both anatomical and functional networks </w:t>
      </w:r>
      <w:ins w:id="270" w:author="MohammadHossein Manuel Haqiqatkhah" w:date="2020-01-08T00:06:00Z">
        <w:r w:rsidR="00F070BD">
          <w:rPr>
            <w:lang w:bidi="fa-IR"/>
          </w:rPr>
          <w:t xml:space="preserve">show similar patterns. </w:t>
        </w:r>
      </w:ins>
      <w:ins w:id="271" w:author="MohammadHossein Manuel Haqiqatkhah" w:date="2020-01-06T04:37:00Z">
        <w:r w:rsidR="00E8641F">
          <w:rPr>
            <w:lang w:bidi="fa-IR"/>
          </w:rPr>
          <w:t>More specifically,</w:t>
        </w:r>
      </w:ins>
      <w:ins w:id="272" w:author="MohammadHossein Manuel Haqiqatkhah" w:date="2020-01-08T00:07:00Z">
        <w:r w:rsidR="00F070BD">
          <w:rPr>
            <w:lang w:bidi="fa-IR"/>
          </w:rPr>
          <w:t xml:space="preserve"> within both networks, OC-BL, OC-UT</w:t>
        </w:r>
      </w:ins>
      <w:ins w:id="273" w:author="MohammadHossein Manuel Haqiqatkhah" w:date="2020-01-08T00:08:00Z">
        <w:r w:rsidR="00F070BD">
          <w:rPr>
            <w:lang w:bidi="fa-IR"/>
          </w:rPr>
          <w:t>,</w:t>
        </w:r>
      </w:ins>
      <w:ins w:id="274" w:author="MohammadHossein Manuel Haqiqatkhah" w:date="2020-01-08T00:13:00Z">
        <w:r w:rsidR="00F070BD">
          <w:rPr>
            <w:lang w:bidi="fa-IR"/>
          </w:rPr>
          <w:t xml:space="preserve"> BL-BL,</w:t>
        </w:r>
      </w:ins>
      <w:ins w:id="275" w:author="MohammadHossein Manuel Haqiqatkhah" w:date="2020-01-08T00:08:00Z">
        <w:r w:rsidR="00F070BD">
          <w:rPr>
            <w:lang w:bidi="fa-IR"/>
          </w:rPr>
          <w:t xml:space="preserve"> BL-UT</w:t>
        </w:r>
      </w:ins>
      <w:ins w:id="276" w:author="MohammadHossein Manuel Haqiqatkhah" w:date="2020-01-08T00:09:00Z">
        <w:r w:rsidR="00F070BD">
          <w:rPr>
            <w:lang w:bidi="fa-IR"/>
          </w:rPr>
          <w:t>, and UT-UT, all share close contrast values</w:t>
        </w:r>
      </w:ins>
      <w:ins w:id="277" w:author="MohammadHossein Manuel Haqiqatkhah" w:date="2020-01-08T00:10:00Z">
        <w:r w:rsidR="00F070BD">
          <w:rPr>
            <w:lang w:bidi="fa-IR"/>
          </w:rPr>
          <w:t xml:space="preserve"> compared to other family pairs. This is also the case for BL-UC and UT-UC pairs </w:t>
        </w:r>
      </w:ins>
      <w:ins w:id="278" w:author="MohammadHossein Manuel Haqiqatkhah" w:date="2020-01-08T00:11:00Z">
        <w:r w:rsidR="00F070BD">
          <w:rPr>
            <w:lang w:bidi="fa-IR"/>
          </w:rPr>
          <w:t>in both networks</w:t>
        </w:r>
      </w:ins>
      <w:ins w:id="279" w:author="MohammadHossein Manuel Haqiqatkhah" w:date="2020-01-08T00:09:00Z">
        <w:r w:rsidR="00F070BD">
          <w:rPr>
            <w:lang w:bidi="fa-IR"/>
          </w:rPr>
          <w:t>.</w:t>
        </w:r>
      </w:ins>
      <w:ins w:id="280" w:author="MohammadHossein Manuel Haqiqatkhah" w:date="2020-01-06T04:37:00Z">
        <w:r w:rsidR="00E8641F">
          <w:rPr>
            <w:lang w:bidi="fa-IR"/>
          </w:rPr>
          <w:t xml:space="preserve"> </w:t>
        </w:r>
      </w:ins>
    </w:p>
    <w:p w14:paraId="20CFD3FC" w14:textId="4AA83FB0" w:rsidR="003F004A" w:rsidRDefault="003F004A" w:rsidP="00D348A6">
      <w:pPr>
        <w:rPr>
          <w:rFonts w:cs="Arial"/>
          <w:rtl/>
          <w:lang w:bidi="fa-IR"/>
        </w:rPr>
      </w:pPr>
      <w:r>
        <w:rPr>
          <w:rFonts w:cs="Arial"/>
          <w:lang w:bidi="fa-IR"/>
        </w:rPr>
        <w:t xml:space="preserve">The differentiation scores </w:t>
      </w:r>
      <w:r w:rsidR="00C337DF">
        <w:rPr>
          <w:rFonts w:cs="Arial"/>
          <w:lang w:bidi="fa-IR"/>
        </w:rPr>
        <w:t>for both anatomical and functional connectivities</w:t>
      </w:r>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 xml:space="preserve">are plotted in Figure </w:t>
      </w:r>
      <w:r w:rsidR="00D348A6">
        <w:rPr>
          <w:rFonts w:cs="Arial"/>
          <w:lang w:bidi="fa-IR"/>
        </w:rPr>
        <w:t>7</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w:t>
      </w:r>
      <w:proofErr w:type="spellStart"/>
      <w:r w:rsidR="00C70056">
        <w:rPr>
          <w:lang w:bidi="fa-IR"/>
        </w:rPr>
        <w:t>f_i</w:t>
      </w:r>
      <w:proofErr w:type="spellEnd"/>
      <w:r w:rsidR="00C70056">
        <w:rPr>
          <w:lang w:bidi="fa-IR"/>
        </w:rPr>
        <w:t>$</w:t>
      </w:r>
      <w:r w:rsidR="00C70056">
        <w:rPr>
          <w:rFonts w:cs="Arial"/>
          <w:lang w:bidi="fa-IR"/>
        </w:rPr>
        <w:t xml:space="preserve"> </w:t>
      </w:r>
      <w:r>
        <w:rPr>
          <w:rFonts w:cs="Arial"/>
          <w:lang w:bidi="fa-IR"/>
        </w:rPr>
        <w:t>is higher than the average resemblance of its members to the members of other families.</w:t>
      </w:r>
      <w:r w:rsidR="00C70056">
        <w:rPr>
          <w:rFonts w:cs="Arial"/>
          <w:lang w:bidi="fa-IR"/>
        </w:rPr>
        <w:t xml:space="preserve"> </w:t>
      </w:r>
      <w:r w:rsidR="005A69A6">
        <w:rPr>
          <w:rFonts w:cs="Arial"/>
          <w:lang w:bidi="fa-IR"/>
        </w:rPr>
        <w:t xml:space="preserve">We observe elevated </w:t>
      </w:r>
      <w:r w:rsidR="005A69A6">
        <w:rPr>
          <w:rFonts w:cs="Arial"/>
          <w:lang w:bidi="fa-IR"/>
        </w:rPr>
        <w:lastRenderedPageBreak/>
        <w:t xml:space="preserve">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w:t>
      </w:r>
      <w:r w:rsidR="00F40FB4">
        <w:rPr>
          <w:rFonts w:cs="Arial"/>
          <w:lang w:bidi="fa-IR"/>
        </w:rPr>
        <w:t>s</w:t>
      </w:r>
      <w:r w:rsidR="007271D5">
        <w:rPr>
          <w:rFonts w:cs="Arial"/>
          <w:lang w:bidi="fa-IR"/>
        </w:rPr>
        <w:t xml:space="preserve"> of</w:t>
      </w:r>
      <w:r w:rsidR="00F40FB4">
        <w:rPr>
          <w:rFonts w:cs="Arial"/>
          <w:lang w:bidi="fa-IR"/>
        </w:rPr>
        <w:t xml:space="preserve"> the</w:t>
      </w:r>
      <w:r w:rsidR="007271D5">
        <w:rPr>
          <w:rFonts w:cs="Arial"/>
          <w:lang w:bidi="fa-IR"/>
        </w:rPr>
        <w:t xml:space="preserve"> OC family.</w:t>
      </w:r>
    </w:p>
    <w:p w14:paraId="6004310E" w14:textId="5AEA6DE7" w:rsidR="00AE49B6" w:rsidRDefault="003F004A" w:rsidP="00001414">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D348A6">
        <w:rPr>
          <w:rFonts w:cs="Arial"/>
          <w:lang w:bidi="fa-IR"/>
        </w:rPr>
        <w:t>8</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r w:rsidR="001F4B39">
        <w:rPr>
          <w:rFonts w:cs="Arial"/>
          <w:lang w:bidi="fa-IR"/>
        </w:rPr>
        <w:t xml:space="preserve"> It can be noticed that </w:t>
      </w:r>
      <w:ins w:id="281" w:author="MohammadHossein Manuel Haqiqatkhah" w:date="2020-01-08T00:19:00Z">
        <w:r w:rsidR="00001414">
          <w:rPr>
            <w:rFonts w:cs="Arial"/>
            <w:lang w:bidi="fa-IR"/>
          </w:rPr>
          <w:t xml:space="preserve">in both anatomical and functional networks, </w:t>
        </w:r>
      </w:ins>
      <w:ins w:id="282" w:author="MohammadHossein Manuel Haqiqatkhah" w:date="2020-01-08T00:17:00Z">
        <w:r w:rsidR="00001414">
          <w:rPr>
            <w:rFonts w:cs="Arial"/>
            <w:lang w:bidi="fa-IR"/>
          </w:rPr>
          <w:t xml:space="preserve">the families with differentiation scores larger than one (i.e., </w:t>
        </w:r>
      </w:ins>
      <w:ins w:id="283" w:author="MohammadHossein Manuel Haqiqatkhah" w:date="2020-01-08T00:18:00Z">
        <w:r w:rsidR="00001414">
          <w:rPr>
            <w:rFonts w:cs="Arial"/>
            <w:lang w:bidi="fa-IR"/>
          </w:rPr>
          <w:t>OC, BL, and UT</w:t>
        </w:r>
      </w:ins>
      <w:ins w:id="284" w:author="MohammadHossein Manuel Haqiqatkhah" w:date="2020-01-08T00:17:00Z">
        <w:r w:rsidR="00001414">
          <w:rPr>
            <w:rFonts w:cs="Arial"/>
            <w:lang w:bidi="fa-IR"/>
          </w:rPr>
          <w:t>)</w:t>
        </w:r>
      </w:ins>
      <w:ins w:id="285" w:author="MohammadHossein Manuel Haqiqatkhah" w:date="2020-01-08T00:18:00Z">
        <w:r w:rsidR="00001414">
          <w:rPr>
            <w:rFonts w:cs="Arial"/>
            <w:lang w:bidi="fa-IR"/>
          </w:rPr>
          <w:t xml:space="preserve"> have lower within</w:t>
        </w:r>
      </w:ins>
      <w:ins w:id="286" w:author="MohammadHossein Manuel Haqiqatkhah" w:date="2020-01-08T00:19:00Z">
        <w:r w:rsidR="00001414">
          <w:rPr>
            <w:rFonts w:cs="Arial"/>
            <w:lang w:bidi="fa-IR"/>
          </w:rPr>
          <w:t>-family contrast</w:t>
        </w:r>
      </w:ins>
      <w:ins w:id="287" w:author="MohammadHossein Manuel Haqiqatkhah" w:date="2020-01-08T00:20:00Z">
        <w:r w:rsidR="00001414">
          <w:rPr>
            <w:rFonts w:cs="Arial"/>
            <w:lang w:bidi="fa-IR"/>
          </w:rPr>
          <w:t xml:space="preserve"> values</w:t>
        </w:r>
      </w:ins>
      <w:ins w:id="288" w:author="MohammadHossein Manuel Haqiqatkhah" w:date="2020-01-08T00:19:00Z">
        <w:r w:rsidR="00001414">
          <w:rPr>
            <w:rFonts w:cs="Arial"/>
            <w:lang w:bidi="fa-IR"/>
          </w:rPr>
          <w:t xml:space="preserve">. Moreover, the pairwise contrasts among these </w:t>
        </w:r>
      </w:ins>
      <w:ins w:id="289" w:author="MohammadHossein Manuel Haqiqatkhah" w:date="2020-01-08T00:20:00Z">
        <w:r w:rsidR="00001414">
          <w:rPr>
            <w:rFonts w:cs="Arial"/>
            <w:lang w:bidi="fa-IR"/>
          </w:rPr>
          <w:t xml:space="preserve">families </w:t>
        </w:r>
      </w:ins>
      <w:ins w:id="290" w:author="MohammadHossein Manuel Haqiqatkhah" w:date="2020-01-08T01:31:00Z">
        <w:r w:rsidR="00CB3E4F">
          <w:rPr>
            <w:rFonts w:cs="Arial"/>
            <w:lang w:bidi="fa-IR"/>
          </w:rPr>
          <w:t>(</w:t>
        </w:r>
      </w:ins>
      <w:ins w:id="291" w:author="MohammadHossein Manuel Haqiqatkhah" w:date="2020-01-08T01:32:00Z">
        <w:r w:rsidR="00CB3E4F">
          <w:rPr>
            <w:rFonts w:cs="Arial"/>
            <w:lang w:bidi="fa-IR"/>
          </w:rPr>
          <w:t>i.e., OC-BL, OC-UT, and BL-UT</w:t>
        </w:r>
      </w:ins>
      <w:ins w:id="292" w:author="MohammadHossein Manuel Haqiqatkhah" w:date="2020-01-08T01:31:00Z">
        <w:r w:rsidR="00CB3E4F">
          <w:rPr>
            <w:rFonts w:cs="Arial"/>
            <w:lang w:bidi="fa-IR"/>
          </w:rPr>
          <w:t xml:space="preserve">) </w:t>
        </w:r>
      </w:ins>
      <w:ins w:id="293" w:author="MohammadHossein Manuel Haqiqatkhah" w:date="2020-01-08T00:20:00Z">
        <w:r w:rsidR="00001414">
          <w:rPr>
            <w:rFonts w:cs="Arial"/>
            <w:lang w:bidi="fa-IR"/>
          </w:rPr>
          <w:t xml:space="preserve">are lower than any other family pair. This suggests that </w:t>
        </w:r>
      </w:ins>
      <w:ins w:id="294" w:author="MohammadHossein Manuel Haqiqatkhah" w:date="2020-01-08T00:30:00Z">
        <w:r w:rsidR="00663B5D">
          <w:rPr>
            <w:rFonts w:cs="Arial"/>
            <w:lang w:bidi="fa-IR"/>
          </w:rPr>
          <w:t>…</w:t>
        </w:r>
      </w:ins>
    </w:p>
    <w:p w14:paraId="1BDABD01" w14:textId="77777777" w:rsidR="00C25C1E" w:rsidRDefault="00C25C1E" w:rsidP="00C25C1E">
      <w:pPr>
        <w:pStyle w:val="Heading1"/>
        <w:rPr>
          <w:lang w:bidi="fa-IR"/>
        </w:rPr>
      </w:pPr>
      <w:r>
        <w:rPr>
          <w:lang w:bidi="fa-IR"/>
        </w:rPr>
        <w:t>Discussion</w:t>
      </w:r>
    </w:p>
    <w:p w14:paraId="31919DD0" w14:textId="6008299A" w:rsidR="00AE7457" w:rsidRPr="000750EB" w:rsidRDefault="00F40FB4" w:rsidP="00CB3E4F">
      <w:pPr>
        <w:rPr>
          <w:lang w:bidi="fa-IR"/>
        </w:rPr>
      </w:pPr>
      <w:r>
        <w:rPr>
          <w:lang w:bidi="fa-IR"/>
        </w:rPr>
        <w:t>W</w:t>
      </w:r>
      <w:r w:rsidR="00636557" w:rsidRPr="000750EB">
        <w:rPr>
          <w:lang w:bidi="fa-IR"/>
        </w:rPr>
        <w:t>e investigated the effect of non-uniform</w:t>
      </w:r>
      <w:r>
        <w:rPr>
          <w:lang w:bidi="fa-IR"/>
        </w:rPr>
        <w:t>ity of activity and connection strength on the evolution of network structure under adaptive rewiring. The adaptive rewiring was driven by synchronization in coupled logistic maps. The</w:t>
      </w:r>
      <w:r w:rsidR="00636557" w:rsidRPr="000750EB">
        <w:rPr>
          <w:lang w:bidi="fa-IR"/>
        </w:rPr>
        <w:t xml:space="preserve"> </w:t>
      </w:r>
      <w:r w:rsidR="002C14DF" w:rsidRPr="000750EB">
        <w:rPr>
          <w:lang w:bidi="fa-IR"/>
        </w:rPr>
        <w:t>turbulence and coupling parameters</w:t>
      </w:r>
      <w:r w:rsidR="00636557" w:rsidRPr="000750EB">
        <w:rPr>
          <w:lang w:bidi="fa-IR"/>
        </w:rPr>
        <w:t xml:space="preserve"> of coupled logistic maps</w:t>
      </w:r>
      <w:r>
        <w:rPr>
          <w:lang w:bidi="fa-IR"/>
        </w:rPr>
        <w:t xml:space="preserve"> govern their synchronization behavior</w:t>
      </w:r>
      <w:r w:rsidR="00636557" w:rsidRPr="000750EB">
        <w:rPr>
          <w:lang w:bidi="fa-IR"/>
        </w:rPr>
        <w:t>.</w:t>
      </w:r>
      <w:r>
        <w:rPr>
          <w:lang w:bidi="fa-IR"/>
        </w:rPr>
        <w:t xml:space="preserve"> It </w:t>
      </w:r>
      <w:r w:rsidR="00934BA6">
        <w:rPr>
          <w:lang w:bidi="fa-IR"/>
        </w:rPr>
        <w:t>has</w:t>
      </w:r>
      <w:r>
        <w:rPr>
          <w:lang w:bidi="fa-IR"/>
        </w:rPr>
        <w:t xml:space="preserve"> </w:t>
      </w:r>
      <w:r w:rsidR="00934BA6">
        <w:rPr>
          <w:lang w:bidi="fa-IR"/>
        </w:rPr>
        <w:t>amply been</w:t>
      </w:r>
      <w:r>
        <w:rPr>
          <w:lang w:bidi="fa-IR"/>
        </w:rPr>
        <w:t xml:space="preserve"> shown </w:t>
      </w:r>
      <w:bookmarkStart w:id="295" w:name="_GoBack"/>
      <w:bookmarkEnd w:id="295"/>
      <w:r>
        <w:rPr>
          <w:lang w:bidi="fa-IR"/>
        </w:rPr>
        <w:t xml:space="preserve">repeatedly that networks evolve to brain-like structure when these parameters were fixed to uniform values. </w:t>
      </w:r>
      <w:r w:rsidR="00934BA6">
        <w:rPr>
          <w:lang w:bidi="fa-IR"/>
        </w:rPr>
        <w:t>We replicated this behavior for our baseline parameter setting</w:t>
      </w:r>
      <w:r w:rsidR="00CB3E4F">
        <w:rPr>
          <w:lang w:bidi="fa-IR"/>
        </w:rPr>
        <w:t>.</w:t>
      </w:r>
      <w:r w:rsidR="00636557" w:rsidRPr="000750EB">
        <w:rPr>
          <w:lang w:bidi="fa-IR"/>
        </w:rPr>
        <w:t xml:space="preserve"> </w:t>
      </w:r>
      <w:ins w:id="296" w:author="MohammadHossein Manuel Haqiqatkhah" w:date="2020-01-08T01:33:00Z">
        <w:r w:rsidR="00CB3E4F">
          <w:rPr>
            <w:lang w:bidi="fa-IR"/>
          </w:rPr>
          <w:t>Additionally, w</w:t>
        </w:r>
        <w:r w:rsidR="00CB3E4F" w:rsidRPr="000750EB">
          <w:rPr>
            <w:lang w:bidi="fa-IR"/>
          </w:rPr>
          <w:t xml:space="preserve">e </w:t>
        </w:r>
      </w:ins>
      <w:r w:rsidR="00636557" w:rsidRPr="000750EB">
        <w:rPr>
          <w:lang w:bidi="fa-IR"/>
        </w:rPr>
        <w:t xml:space="preserve">studied how </w:t>
      </w:r>
      <w:r w:rsidR="00934BA6">
        <w:rPr>
          <w:lang w:bidi="fa-IR"/>
        </w:rPr>
        <w:t>non-uniform</w:t>
      </w:r>
      <w:r w:rsidR="00636557" w:rsidRPr="000750EB">
        <w:rPr>
          <w:lang w:bidi="fa-IR"/>
        </w:rPr>
        <w:t xml:space="preserve"> parametrization </w:t>
      </w:r>
      <w:r w:rsidR="008164B4" w:rsidRPr="000750EB">
        <w:rPr>
          <w:lang w:bidi="fa-IR"/>
        </w:rPr>
        <w:t>reflect</w:t>
      </w:r>
      <w:r w:rsidR="00934BA6">
        <w:rPr>
          <w:lang w:bidi="fa-IR"/>
        </w:rPr>
        <w:t>s</w:t>
      </w:r>
      <w:r w:rsidR="008164B4" w:rsidRPr="000750EB">
        <w:rPr>
          <w:lang w:bidi="fa-IR"/>
        </w:rPr>
        <w:t xml:space="preserve"> in </w:t>
      </w:r>
      <w:r w:rsidR="00636557" w:rsidRPr="000750EB">
        <w:rPr>
          <w:lang w:bidi="fa-IR"/>
        </w:rPr>
        <w:t xml:space="preserve">network structure </w:t>
      </w:r>
      <w:r w:rsidR="0084627C" w:rsidRPr="000750EB">
        <w:rPr>
          <w:lang w:bidi="fa-IR"/>
        </w:rPr>
        <w:t xml:space="preserve">and whether adaptive rewiring algorithm is robust to these perturbations. </w:t>
      </w:r>
      <w:r w:rsidR="00934BA6">
        <w:rPr>
          <w:lang w:bidi="fa-IR"/>
        </w:rPr>
        <w:t>To this aim, a minority subset of network units had either the turbulence parameter reduced (UT) or increased (OT), or the connectivity reduced (UC) or increased</w:t>
      </w:r>
      <w:ins w:id="297" w:author="MohammadHossein Manuel Haqiqatkhah" w:date="2020-01-08T01:33:00Z">
        <w:r w:rsidR="00CB3E4F">
          <w:rPr>
            <w:lang w:bidi="fa-IR"/>
          </w:rPr>
          <w:t xml:space="preserve"> (OC)</w:t>
        </w:r>
      </w:ins>
      <w:r w:rsidR="00934BA6">
        <w:rPr>
          <w:lang w:bidi="fa-IR"/>
        </w:rPr>
        <w:t xml:space="preserve">.  </w:t>
      </w:r>
      <w:r w:rsidR="00AE7457" w:rsidRPr="000750EB">
        <w:rPr>
          <w:lang w:bidi="fa-IR"/>
        </w:rPr>
        <w:t xml:space="preserve">In all </w:t>
      </w:r>
      <w:r w:rsidR="00934BA6">
        <w:rPr>
          <w:lang w:bidi="fa-IR"/>
        </w:rPr>
        <w:t>these conditions</w:t>
      </w:r>
      <w:r w:rsidR="00AE7457" w:rsidRPr="000750EB">
        <w:rPr>
          <w:lang w:bidi="fa-IR"/>
        </w:rPr>
        <w:t xml:space="preserve">, adaptive rewiring evolves random networks into small-world structures with well-clustered modules and rich clubs. This evolution </w:t>
      </w:r>
      <w:r w:rsidR="00440F64" w:rsidRPr="000750EB">
        <w:rPr>
          <w:lang w:bidi="fa-IR"/>
        </w:rPr>
        <w:t xml:space="preserve">yields remarkable increase, as much as </w:t>
      </w:r>
      <w:r w:rsidR="00F65015" w:rsidRPr="000750EB">
        <w:rPr>
          <w:lang w:bidi="fa-IR"/>
        </w:rPr>
        <w:t>4</w:t>
      </w:r>
      <w:r w:rsidR="0011271C" w:rsidRPr="000750EB">
        <w:rPr>
          <w:lang w:bidi="fa-IR"/>
        </w:rPr>
        <w:t>-</w:t>
      </w:r>
      <w:r w:rsidR="00F65015" w:rsidRPr="000750EB">
        <w:rPr>
          <w:lang w:bidi="fa-IR"/>
        </w:rPr>
        <w:t>fold,</w:t>
      </w:r>
      <w:r w:rsidR="00440F64" w:rsidRPr="000750EB">
        <w:rPr>
          <w:lang w:bidi="fa-IR"/>
        </w:rPr>
        <w:t xml:space="preserve"> in clustering coefficient, </w:t>
      </w:r>
      <w:r w:rsidR="00440F64" w:rsidRPr="000750EB">
        <w:rPr>
          <w:lang w:bidi="fa-IR"/>
        </w:rPr>
        <w:lastRenderedPageBreak/>
        <w:t>network modularity, and small-worldness</w:t>
      </w:r>
      <w:r w:rsidR="006C37BE" w:rsidRPr="000750EB">
        <w:rPr>
          <w:lang w:bidi="fa-IR"/>
        </w:rPr>
        <w:t xml:space="preserve"> at the cost of a small (i.e., less than 15%) increase in average path length</w:t>
      </w:r>
      <w:r w:rsidR="00440F64" w:rsidRPr="000750EB">
        <w:rPr>
          <w:lang w:bidi="fa-IR"/>
        </w:rPr>
        <w:t>.</w:t>
      </w:r>
      <w:r w:rsidR="00F65015" w:rsidRPr="000750EB">
        <w:rPr>
          <w:lang w:bidi="fa-IR"/>
        </w:rPr>
        <w:t xml:space="preserve"> Moreover, the models form rich clubs</w:t>
      </w:r>
      <w:r w:rsidR="00402416" w:rsidRPr="000750EB">
        <w:rPr>
          <w:lang w:bidi="fa-IR"/>
        </w:rPr>
        <w:t xml:space="preserve"> as large as </w:t>
      </w:r>
      <w:r w:rsidR="00F65015" w:rsidRPr="000750EB">
        <w:rPr>
          <w:lang w:bidi="fa-IR"/>
        </w:rPr>
        <w:t>25-50% of network size.</w:t>
      </w:r>
      <w:r w:rsidR="00BB28E6" w:rsidRPr="000750EB">
        <w:rPr>
          <w:lang w:bidi="fa-IR"/>
        </w:rPr>
        <w:t xml:space="preserve"> </w:t>
      </w:r>
      <w:r w:rsidR="0058470A" w:rsidRPr="000750EB">
        <w:rPr>
          <w:lang w:bidi="fa-IR"/>
        </w:rPr>
        <w:t xml:space="preserve">The evolution taking place in our models were in accordance with </w:t>
      </w:r>
      <w:r w:rsidR="00934BA6">
        <w:rPr>
          <w:lang w:bidi="fa-IR"/>
        </w:rPr>
        <w:t>previous</w:t>
      </w:r>
      <w:r w:rsidR="0058470A" w:rsidRPr="000750EB">
        <w:rPr>
          <w:lang w:bidi="fa-IR"/>
        </w:rPr>
        <w:t xml:space="preserve"> adaptive </w:t>
      </w:r>
      <w:r w:rsidR="00934BA6">
        <w:rPr>
          <w:lang w:bidi="fa-IR"/>
        </w:rPr>
        <w:t>rewiring studies</w:t>
      </w:r>
      <w:r w:rsidR="0058470A" w:rsidRPr="000750EB">
        <w:rPr>
          <w:lang w:bidi="fa-IR"/>
        </w:rPr>
        <w:t>.</w:t>
      </w:r>
      <w:r w:rsidR="00EB7957" w:rsidRPr="00EB7957">
        <w:rPr>
          <w:lang w:bidi="fa-IR"/>
        </w:rPr>
        <w:t xml:space="preserve"> </w:t>
      </w:r>
      <w:r w:rsidR="00EB7957">
        <w:rPr>
          <w:lang w:bidi="fa-IR"/>
        </w:rPr>
        <w:t>Adaptive rewiring, therefore is robust against symmetry-breaking</w:t>
      </w:r>
      <w:r w:rsidR="004A5531">
        <w:rPr>
          <w:lang w:bidi="fa-IR"/>
        </w:rPr>
        <w:t xml:space="preserve"> perturbations of system parameters</w:t>
      </w:r>
      <w:r w:rsidR="00EB7957">
        <w:rPr>
          <w:lang w:bidi="fa-IR"/>
        </w:rPr>
        <w:t xml:space="preserve"> </w:t>
      </w:r>
    </w:p>
    <w:p w14:paraId="3A601538" w14:textId="13DEC2C3" w:rsidR="006C37BE" w:rsidRPr="00935D6F" w:rsidRDefault="00EB7957" w:rsidP="00935D6F">
      <w:pPr>
        <w:rPr>
          <w:lang w:bidi="fa-IR"/>
        </w:rPr>
      </w:pPr>
      <w:r>
        <w:rPr>
          <w:lang w:bidi="fa-IR"/>
        </w:rPr>
        <w:t>Despite this overall consistency, w</w:t>
      </w:r>
      <w:r w:rsidR="006C37BE" w:rsidRPr="000750EB">
        <w:rPr>
          <w:lang w:bidi="fa-IR"/>
        </w:rPr>
        <w:t xml:space="preserve">e observed </w:t>
      </w:r>
      <w:r>
        <w:rPr>
          <w:lang w:bidi="fa-IR"/>
        </w:rPr>
        <w:t>considerable variability</w:t>
      </w:r>
      <w:r w:rsidR="006C37BE" w:rsidRPr="000750EB">
        <w:rPr>
          <w:lang w:bidi="fa-IR"/>
        </w:rPr>
        <w:t xml:space="preserve"> among models</w:t>
      </w:r>
      <w:r w:rsidR="00934BA6">
        <w:rPr>
          <w:lang w:bidi="fa-IR"/>
        </w:rPr>
        <w:t>,</w:t>
      </w:r>
      <w:r w:rsidR="006C37BE" w:rsidRPr="000750EB">
        <w:rPr>
          <w:lang w:bidi="fa-IR"/>
        </w:rPr>
        <w:t xml:space="preserve"> both in the</w:t>
      </w:r>
      <w:r>
        <w:rPr>
          <w:lang w:bidi="fa-IR"/>
        </w:rPr>
        <w:t>ir</w:t>
      </w:r>
      <w:r w:rsidR="006C37BE" w:rsidRPr="000750EB">
        <w:rPr>
          <w:lang w:bidi="fa-IR"/>
        </w:rPr>
        <w:t xml:space="preserve"> evolution and </w:t>
      </w:r>
      <w:r w:rsidR="007D51CF" w:rsidRPr="000750EB">
        <w:rPr>
          <w:lang w:bidi="fa-IR"/>
        </w:rPr>
        <w:t xml:space="preserve">the final states of </w:t>
      </w:r>
      <w:r w:rsidR="00934BA6">
        <w:rPr>
          <w:lang w:bidi="fa-IR"/>
        </w:rPr>
        <w:t>structural</w:t>
      </w:r>
      <w:r w:rsidR="007D51CF" w:rsidRPr="000750EB">
        <w:rPr>
          <w:lang w:bidi="fa-IR"/>
        </w:rPr>
        <w:t xml:space="preserve"> and functional connectivity</w:t>
      </w:r>
      <w:r w:rsidR="006C37BE" w:rsidRPr="000750EB">
        <w:rPr>
          <w:lang w:bidi="fa-IR"/>
        </w:rPr>
        <w:t xml:space="preserve">. These variations are partly due to the </w:t>
      </w:r>
      <w:r w:rsidR="00B95851" w:rsidRPr="000750EB">
        <w:rPr>
          <w:lang w:bidi="fa-IR"/>
        </w:rPr>
        <w:t>family-specific parameterization of models</w:t>
      </w:r>
      <w:r>
        <w:rPr>
          <w:lang w:bidi="fa-IR"/>
        </w:rPr>
        <w:t>, partly to</w:t>
      </w:r>
      <w:r w:rsidR="00B95851" w:rsidRPr="000750EB">
        <w:rPr>
          <w:lang w:bidi="fa-IR"/>
        </w:rPr>
        <w:t xml:space="preserve"> the </w:t>
      </w:r>
      <w:r w:rsidR="006C37BE" w:rsidRPr="000750EB">
        <w:rPr>
          <w:lang w:bidi="fa-IR"/>
        </w:rPr>
        <w:t xml:space="preserve">random </w:t>
      </w:r>
      <w:r>
        <w:rPr>
          <w:lang w:bidi="fa-IR"/>
        </w:rPr>
        <w:t>initialization</w:t>
      </w:r>
      <w:r w:rsidR="006C37BE" w:rsidRPr="000750EB">
        <w:rPr>
          <w:lang w:bidi="fa-IR"/>
        </w:rPr>
        <w:t xml:space="preserve"> of the models</w:t>
      </w:r>
      <w:r w:rsidR="00B95851" w:rsidRPr="000750EB">
        <w:rPr>
          <w:lang w:bidi="fa-IR"/>
        </w:rPr>
        <w:t xml:space="preserve">. </w:t>
      </w:r>
      <w:r>
        <w:rPr>
          <w:lang w:bidi="fa-IR"/>
        </w:rPr>
        <w:t>W</w:t>
      </w:r>
      <w:r w:rsidR="00EE379D" w:rsidRPr="00935D6F">
        <w:rPr>
          <w:lang w:bidi="fa-IR"/>
        </w:rPr>
        <w:t xml:space="preserve">e quantified </w:t>
      </w:r>
      <w:r>
        <w:rPr>
          <w:lang w:bidi="fa-IR"/>
        </w:rPr>
        <w:t xml:space="preserve">the </w:t>
      </w:r>
      <w:r w:rsidR="00EE379D" w:rsidRPr="00935D6F">
        <w:rPr>
          <w:lang w:bidi="fa-IR"/>
        </w:rPr>
        <w:t xml:space="preserve">within- and between-family contrasts, and defined a measure of </w:t>
      </w:r>
      <w:r w:rsidR="005026C6" w:rsidRPr="00935D6F">
        <w:rPr>
          <w:lang w:bidi="fa-IR"/>
        </w:rPr>
        <w:t xml:space="preserve">family </w:t>
      </w:r>
      <w:r w:rsidR="00EE379D" w:rsidRPr="00935D6F">
        <w:rPr>
          <w:lang w:bidi="fa-IR"/>
        </w:rPr>
        <w:t>differentiation</w:t>
      </w:r>
      <w:r>
        <w:rPr>
          <w:lang w:bidi="fa-IR"/>
        </w:rPr>
        <w:t>, in order</w:t>
      </w:r>
      <w:r w:rsidR="005026C6" w:rsidRPr="00935D6F">
        <w:rPr>
          <w:lang w:bidi="fa-IR"/>
        </w:rPr>
        <w:t xml:space="preserve"> to </w:t>
      </w:r>
      <w:r w:rsidR="00577433" w:rsidRPr="00935D6F">
        <w:rPr>
          <w:lang w:bidi="fa-IR"/>
        </w:rPr>
        <w:t>score</w:t>
      </w:r>
      <w:r w:rsidR="00EB5362" w:rsidRPr="00935D6F">
        <w:rPr>
          <w:lang w:bidi="fa-IR"/>
        </w:rPr>
        <w:t>,</w:t>
      </w:r>
      <w:r w:rsidR="00577433" w:rsidRPr="00935D6F">
        <w:rPr>
          <w:lang w:bidi="fa-IR"/>
        </w:rPr>
        <w:t xml:space="preserve"> </w:t>
      </w:r>
      <w:r w:rsidR="00F46E87" w:rsidRPr="00935D6F">
        <w:rPr>
          <w:lang w:bidi="fa-IR"/>
        </w:rPr>
        <w:t>on average</w:t>
      </w:r>
      <w:r w:rsidR="00EB5362" w:rsidRPr="00935D6F">
        <w:rPr>
          <w:lang w:bidi="fa-IR"/>
        </w:rPr>
        <w:t>,</w:t>
      </w:r>
      <w:r w:rsidR="00F46E87" w:rsidRPr="00935D6F">
        <w:rPr>
          <w:lang w:bidi="fa-IR"/>
        </w:rPr>
        <w:t xml:space="preserve"> how well models belonging to one family distinguish from others.</w:t>
      </w:r>
    </w:p>
    <w:p w14:paraId="131AEB53" w14:textId="08C4981D" w:rsidR="00F46E87" w:rsidRDefault="00F46E87" w:rsidP="00CA7C4B">
      <w:pPr>
        <w:rPr>
          <w:lang w:bidi="fa-IR"/>
        </w:rPr>
      </w:pPr>
      <w:r w:rsidRPr="00935D6F">
        <w:rPr>
          <w:lang w:bidi="fa-IR"/>
        </w:rPr>
        <w:t xml:space="preserve">We found that </w:t>
      </w:r>
      <w:r w:rsidR="000750EB" w:rsidRPr="00935D6F">
        <w:rPr>
          <w:lang w:bidi="fa-IR"/>
        </w:rPr>
        <w:t xml:space="preserve">the baseline family and families with </w:t>
      </w:r>
      <w:r w:rsidR="000750EB">
        <w:rPr>
          <w:lang w:bidi="fa-IR"/>
        </w:rPr>
        <w:t xml:space="preserve">increased </w:t>
      </w:r>
      <w:r w:rsidR="000750EB" w:rsidRPr="00935D6F">
        <w:rPr>
          <w:lang w:bidi="fa-IR"/>
        </w:rPr>
        <w:t xml:space="preserve">coupling strengths or </w:t>
      </w:r>
      <w:r w:rsidR="000750EB">
        <w:rPr>
          <w:lang w:bidi="fa-IR"/>
        </w:rPr>
        <w:t>decreased</w:t>
      </w:r>
      <w:r w:rsidR="000750EB" w:rsidRPr="00935D6F">
        <w:rPr>
          <w:lang w:bidi="fa-IR"/>
        </w:rPr>
        <w:t xml:space="preserve"> turbulence parameter</w:t>
      </w:r>
      <w:r w:rsidR="00AE6A22">
        <w:rPr>
          <w:lang w:bidi="fa-IR"/>
        </w:rPr>
        <w:t xml:space="preserve"> (respectively, BL, OC, and UT)</w:t>
      </w:r>
      <w:r w:rsidR="000750EB" w:rsidRPr="00935D6F">
        <w:rPr>
          <w:lang w:bidi="fa-IR"/>
        </w:rPr>
        <w:t xml:space="preserve"> differentiate themselves most from other families</w:t>
      </w:r>
      <w:r w:rsidR="000750EB">
        <w:rPr>
          <w:lang w:bidi="fa-IR"/>
        </w:rPr>
        <w:t>, both in anatomical and functional connectivities.</w:t>
      </w:r>
      <w:r w:rsidR="00AE6A22">
        <w:rPr>
          <w:lang w:bidi="fa-IR"/>
        </w:rPr>
        <w:t xml:space="preserve"> The differentiation score is </w:t>
      </w:r>
      <w:ins w:id="298" w:author="MohammadHossein Manuel Haqiqatkhah" w:date="2020-01-08T02:12:00Z">
        <w:r w:rsidR="006B1249">
          <w:rPr>
            <w:lang w:bidi="fa-IR"/>
          </w:rPr>
          <w:t xml:space="preserve">highest </w:t>
        </w:r>
      </w:ins>
      <w:r w:rsidR="00AE6A22">
        <w:rPr>
          <w:lang w:bidi="fa-IR"/>
        </w:rPr>
        <w:t>for the anatomical</w:t>
      </w:r>
      <w:r w:rsidR="00935D6F">
        <w:rPr>
          <w:lang w:bidi="fa-IR"/>
        </w:rPr>
        <w:t xml:space="preserve"> connectivity of the</w:t>
      </w:r>
      <w:r w:rsidR="00AE6A22">
        <w:rPr>
          <w:lang w:bidi="fa-IR"/>
        </w:rPr>
        <w:t xml:space="preserve"> OC family. Moreover, we o</w:t>
      </w:r>
      <w:r w:rsidR="00935D6F">
        <w:rPr>
          <w:lang w:bidi="fa-IR"/>
        </w:rPr>
        <w:t>bserve rather high resemblance between OC and UT for both anatomical and functional connectivities. Based on</w:t>
      </w:r>
      <w:ins w:id="299" w:author="MohammadHossein Manuel Haqiqatkhah" w:date="2020-01-08T02:12:00Z">
        <w:r w:rsidR="006B1249">
          <w:rPr>
            <w:lang w:bidi="fa-IR"/>
          </w:rPr>
          <w:t xml:space="preserve"> the</w:t>
        </w:r>
      </w:ins>
      <w:r w:rsidR="00935D6F">
        <w:rPr>
          <w:lang w:bidi="fa-IR"/>
        </w:rPr>
        <w:t xml:space="preserve"> HHG test, there is strong evidence (p = 0.02) for distributional dependence between anatomical networks of OC and UT. This means that </w:t>
      </w:r>
      <w:r w:rsidR="008431EA">
        <w:rPr>
          <w:lang w:bidi="fa-IR"/>
        </w:rPr>
        <w:t>elevated coupling strength and reduced turbulence have similar effect on the structure and activations of logistic maps.</w:t>
      </w:r>
    </w:p>
    <w:p w14:paraId="64537E10" w14:textId="0B61F5C2" w:rsidR="008431EA" w:rsidRPr="00935D6F" w:rsidRDefault="00FA00DA" w:rsidP="006B1249">
      <w:pPr>
        <w:rPr>
          <w:ins w:id="300" w:author="MohammadHossein Manuel Haqiqatkhah" w:date="2020-01-06T07:30:00Z"/>
          <w:lang w:bidi="fa-IR"/>
        </w:rPr>
      </w:pPr>
      <w:r>
        <w:rPr>
          <w:lang w:bidi="fa-IR"/>
        </w:rPr>
        <w:t>Altogether, perturbation to the parameters of coupled logistic maps yields structural and functional differences</w:t>
      </w:r>
      <w:r w:rsidR="008F07D8">
        <w:rPr>
          <w:lang w:bidi="fa-IR"/>
        </w:rPr>
        <w:t xml:space="preserve"> that are essential for implementing cognitive functions in evolving networks. </w:t>
      </w:r>
      <w:r w:rsidR="00C80009">
        <w:rPr>
          <w:lang w:bidi="fa-IR"/>
        </w:rPr>
        <w:t xml:space="preserve">Moreover, the perturbations </w:t>
      </w:r>
      <w:r w:rsidR="008E5063">
        <w:rPr>
          <w:lang w:bidi="fa-IR"/>
        </w:rPr>
        <w:t xml:space="preserve">lead to differentiations between structural and functional networks. </w:t>
      </w:r>
      <w:commentRangeStart w:id="301"/>
      <w:r w:rsidR="00F90C97">
        <w:rPr>
          <w:lang w:bidi="fa-IR"/>
        </w:rPr>
        <w:t xml:space="preserve">From </w:t>
      </w:r>
      <w:r w:rsidR="00EB7957">
        <w:rPr>
          <w:lang w:bidi="fa-IR"/>
        </w:rPr>
        <w:t>a cognitive neuroscience</w:t>
      </w:r>
      <w:r w:rsidR="00F90C97">
        <w:rPr>
          <w:lang w:bidi="fa-IR"/>
        </w:rPr>
        <w:t xml:space="preserve"> perspective, this implies that </w:t>
      </w:r>
      <w:r w:rsidR="001B7454">
        <w:rPr>
          <w:lang w:bidi="fa-IR"/>
        </w:rPr>
        <w:t>functional and structural differentiation can be used to identify functional components in a network</w:t>
      </w:r>
      <w:commentRangeEnd w:id="301"/>
      <w:r w:rsidR="001B7454">
        <w:rPr>
          <w:rStyle w:val="CommentReference"/>
        </w:rPr>
        <w:commentReference w:id="301"/>
      </w:r>
      <w:r w:rsidR="00BC1BE0">
        <w:rPr>
          <w:lang w:bidi="fa-IR"/>
        </w:rPr>
        <w:t>, thus</w:t>
      </w:r>
      <w:r w:rsidR="00BC1BE0" w:rsidRPr="00BC1BE0">
        <w:t xml:space="preserve"> </w:t>
      </w:r>
      <w:r w:rsidR="00BC1BE0">
        <w:rPr>
          <w:lang w:bidi="fa-IR"/>
        </w:rPr>
        <w:lastRenderedPageBreak/>
        <w:t>warranting</w:t>
      </w:r>
      <w:r w:rsidR="00BC1BE0" w:rsidRPr="00BC1BE0">
        <w:rPr>
          <w:lang w:bidi="fa-IR"/>
        </w:rPr>
        <w:t xml:space="preserve"> the use of structural and functional</w:t>
      </w:r>
      <w:r w:rsidR="00BC1BE0">
        <w:rPr>
          <w:lang w:bidi="fa-IR"/>
        </w:rPr>
        <w:t xml:space="preserve"> connectivity measures in neuro</w:t>
      </w:r>
      <w:r w:rsidR="00BC1BE0" w:rsidRPr="00BC1BE0">
        <w:rPr>
          <w:lang w:bidi="fa-IR"/>
        </w:rPr>
        <w:t>imaging</w:t>
      </w:r>
      <w:r w:rsidR="001B7454">
        <w:rPr>
          <w:lang w:bidi="fa-IR"/>
        </w:rPr>
        <w:t>.</w:t>
      </w:r>
      <w:r w:rsidR="004A5531" w:rsidRPr="004A5531">
        <w:rPr>
          <w:lang w:bidi="fa-IR"/>
        </w:rPr>
        <w:t xml:space="preserve"> </w:t>
      </w:r>
      <w:r w:rsidR="004A5531">
        <w:rPr>
          <w:lang w:bidi="fa-IR"/>
        </w:rPr>
        <w:t xml:space="preserve">In combination with the robustness of the </w:t>
      </w:r>
      <w:r w:rsidR="006B1249">
        <w:rPr>
          <w:lang w:bidi="fa-IR"/>
        </w:rPr>
        <w:t xml:space="preserve">models, </w:t>
      </w:r>
      <w:r w:rsidR="00C6595A">
        <w:rPr>
          <w:lang w:bidi="fa-IR"/>
        </w:rPr>
        <w:t>t</w:t>
      </w:r>
      <w:r w:rsidR="004A5531">
        <w:rPr>
          <w:lang w:bidi="fa-IR"/>
        </w:rPr>
        <w:t>his can be seen as added evidence favoring the role of synchrony in plasticity.</w:t>
      </w:r>
    </w:p>
    <w:p w14:paraId="7218105D" w14:textId="77777777" w:rsidR="00A85441" w:rsidRDefault="00A85441" w:rsidP="00C6595A">
      <w:pPr>
        <w:pStyle w:val="Heading1"/>
        <w:rPr>
          <w:ins w:id="302" w:author="MohammadHossein Manuel Haqiqatkhah" w:date="2020-01-06T09:38:00Z"/>
          <w:lang w:bidi="fa-IR"/>
        </w:rPr>
      </w:pPr>
      <w:ins w:id="303" w:author="MohammadHossein Manuel Haqiqatkhah" w:date="2020-01-06T09:38:00Z">
        <w:r>
          <w:rPr>
            <w:lang w:bidi="fa-IR"/>
          </w:rPr>
          <w:t>Limitations and future directions</w:t>
        </w:r>
      </w:ins>
    </w:p>
    <w:p w14:paraId="2038B6D9" w14:textId="77777777" w:rsidR="00B279B6" w:rsidRDefault="00331C70" w:rsidP="00331C70">
      <w:pPr>
        <w:rPr>
          <w:ins w:id="304" w:author="MohammadHossein Manuel Haqiqatkhah" w:date="2020-01-06T09:33:00Z"/>
          <w:lang w:bidi="fa-IR"/>
        </w:rPr>
      </w:pPr>
      <w:ins w:id="305" w:author="MohammadHossein Manuel Haqiqatkhah" w:date="2020-01-06T09:32:00Z">
        <w:r>
          <w:rPr>
            <w:lang w:bidi="fa-IR"/>
          </w:rPr>
          <w:t xml:space="preserve">Despite its novelty, this study had limitations. Most importantly </w:t>
        </w:r>
      </w:ins>
      <w:ins w:id="306" w:author="MohammadHossein Manuel Haqiqatkhah" w:date="2020-01-06T09:33:00Z">
        <w:r>
          <w:rPr>
            <w:lang w:bidi="fa-IR"/>
          </w:rPr>
          <w:t xml:space="preserve">… </w:t>
        </w:r>
      </w:ins>
    </w:p>
    <w:p w14:paraId="3ACB6E6F" w14:textId="77777777" w:rsidR="00A23672" w:rsidRDefault="00A23672" w:rsidP="00C6595A">
      <w:pPr>
        <w:pStyle w:val="ListParagraph"/>
        <w:numPr>
          <w:ilvl w:val="0"/>
          <w:numId w:val="13"/>
        </w:numPr>
        <w:rPr>
          <w:ins w:id="307" w:author="MohammadHossein Manuel Haqiqatkhah" w:date="2020-01-06T09:36:00Z"/>
          <w:lang w:bidi="fa-IR"/>
        </w:rPr>
      </w:pPr>
      <w:ins w:id="308" w:author="MohammadHossein Manuel Haqiqatkhah" w:date="2020-01-06T09:36:00Z">
        <w:r>
          <w:rPr>
            <w:lang w:bidi="fa-IR"/>
          </w:rPr>
          <w:t>Could have modeled more models per family</w:t>
        </w:r>
      </w:ins>
      <w:ins w:id="309" w:author="Cees van Leeuwen" w:date="2020-01-06T16:19:00Z">
        <w:r w:rsidR="004A5531">
          <w:rPr>
            <w:lang w:bidi="fa-IR"/>
          </w:rPr>
          <w:t>. No disaster, the variability within models is relatively small</w:t>
        </w:r>
      </w:ins>
    </w:p>
    <w:p w14:paraId="29587CBB" w14:textId="77777777" w:rsidR="00331C70" w:rsidDel="004A5531" w:rsidRDefault="00331C70" w:rsidP="00C6595A">
      <w:pPr>
        <w:pStyle w:val="ListParagraph"/>
        <w:numPr>
          <w:ilvl w:val="0"/>
          <w:numId w:val="13"/>
        </w:numPr>
        <w:rPr>
          <w:ins w:id="310" w:author="MohammadHossein Manuel Haqiqatkhah" w:date="2020-01-06T09:33:00Z"/>
          <w:del w:id="311" w:author="Cees van Leeuwen" w:date="2020-01-06T16:19:00Z"/>
          <w:lang w:bidi="fa-IR"/>
        </w:rPr>
      </w:pPr>
      <w:ins w:id="312" w:author="MohammadHossein Manuel Haqiqatkhah" w:date="2020-01-06T09:33:00Z">
        <w:del w:id="313" w:author="Cees van Leeuwen" w:date="2020-01-06T16:19:00Z">
          <w:r w:rsidDel="004A5531">
            <w:rPr>
              <w:lang w:bidi="fa-IR"/>
            </w:rPr>
            <w:delText xml:space="preserve">Not combination of </w:delText>
          </w:r>
          <w:r w:rsidR="00AE12F0" w:rsidDel="004A5531">
            <w:rPr>
              <w:lang w:bidi="fa-IR"/>
            </w:rPr>
            <w:delText xml:space="preserve">simultaneous </w:delText>
          </w:r>
          <w:r w:rsidDel="004A5531">
            <w:rPr>
              <w:lang w:bidi="fa-IR"/>
            </w:rPr>
            <w:delText>perturbations</w:delText>
          </w:r>
          <w:r w:rsidR="00AE12F0" w:rsidDel="004A5531">
            <w:rPr>
              <w:lang w:bidi="fa-IR"/>
            </w:rPr>
            <w:delText xml:space="preserve"> to coupling and turbulence</w:delText>
          </w:r>
        </w:del>
      </w:ins>
    </w:p>
    <w:p w14:paraId="42B5D4B2" w14:textId="77777777" w:rsidR="00AE12F0" w:rsidRDefault="00AE12F0" w:rsidP="00C6595A">
      <w:pPr>
        <w:pStyle w:val="ListParagraph"/>
        <w:numPr>
          <w:ilvl w:val="0"/>
          <w:numId w:val="13"/>
        </w:numPr>
        <w:rPr>
          <w:ins w:id="314" w:author="MohammadHossein Manuel Haqiqatkhah" w:date="2020-01-06T09:37:00Z"/>
          <w:lang w:bidi="fa-IR"/>
        </w:rPr>
      </w:pPr>
      <w:ins w:id="315" w:author="MohammadHossein Manuel Haqiqatkhah" w:date="2020-01-06T09:34:00Z">
        <w:r>
          <w:rPr>
            <w:lang w:bidi="fa-IR"/>
          </w:rPr>
          <w:t xml:space="preserve">Matrix </w:t>
        </w:r>
      </w:ins>
      <w:ins w:id="316" w:author="MohammadHossein Manuel Haqiqatkhah" w:date="2020-01-06T09:36:00Z">
        <w:r w:rsidR="00A23672">
          <w:rPr>
            <w:lang w:bidi="fa-IR"/>
          </w:rPr>
          <w:t xml:space="preserve">operations led to </w:t>
        </w:r>
        <w:r w:rsidR="00551BB3">
          <w:rPr>
            <w:lang w:bidi="fa-IR"/>
          </w:rPr>
          <w:t>functional breakdown</w:t>
        </w:r>
      </w:ins>
      <w:ins w:id="317" w:author="MohammadHossein Manuel Haqiqatkhah" w:date="2020-01-06T09:37:00Z">
        <w:r w:rsidR="00A85441">
          <w:rPr>
            <w:lang w:bidi="fa-IR"/>
          </w:rPr>
          <w:t>; perhaps another computational implementation could have prevented that?</w:t>
        </w:r>
      </w:ins>
      <w:ins w:id="318" w:author="Cees van Leeuwen" w:date="2020-01-06T16:19:00Z">
        <w:r w:rsidR="004A5531">
          <w:rPr>
            <w:lang w:bidi="fa-IR"/>
          </w:rPr>
          <w:t xml:space="preserve"> But you don’t want to continue anyw</w:t>
        </w:r>
      </w:ins>
      <w:ins w:id="319" w:author="Cees van Leeuwen" w:date="2020-01-06T16:20:00Z">
        <w:r w:rsidR="004A5531">
          <w:rPr>
            <w:lang w:bidi="fa-IR"/>
          </w:rPr>
          <w:t>ay with a model that is falling apart. Better: systematic parameter search to see in what range this could be avoided.</w:t>
        </w:r>
      </w:ins>
    </w:p>
    <w:p w14:paraId="54AD846F" w14:textId="77777777" w:rsidR="00A85441" w:rsidRDefault="00A85441" w:rsidP="00C6595A">
      <w:pPr>
        <w:pStyle w:val="ListParagraph"/>
        <w:numPr>
          <w:ilvl w:val="0"/>
          <w:numId w:val="13"/>
        </w:numPr>
        <w:rPr>
          <w:lang w:bidi="fa-IR"/>
        </w:rPr>
      </w:pPr>
      <w:ins w:id="320" w:author="MohammadHossein Manuel Haqiqatkhah" w:date="2020-01-06T09:37:00Z">
        <w:r>
          <w:rPr>
            <w:lang w:bidi="fa-IR"/>
          </w:rPr>
          <w:t>Future directions</w:t>
        </w:r>
      </w:ins>
      <w:ins w:id="321" w:author="Cees van Leeuwen" w:date="2020-01-06T16:21:00Z">
        <w:r w:rsidR="004A5531">
          <w:rPr>
            <w:lang w:bidi="fa-IR"/>
          </w:rPr>
          <w:t>: use random and patterned variations of these parameter values in large-scales systems, to implement perceptual and memory functions in a network that is simultaneously maintaining its optimal structure</w:t>
        </w:r>
      </w:ins>
      <w:ins w:id="322" w:author="Cees van Leeuwen" w:date="2020-01-06T16:22:00Z">
        <w:r w:rsidR="004A5531">
          <w:rPr>
            <w:lang w:bidi="fa-IR"/>
          </w:rPr>
          <w:t>.</w:t>
        </w:r>
      </w:ins>
    </w:p>
    <w:p w14:paraId="1FBE7303" w14:textId="77777777" w:rsidR="0001340B" w:rsidRDefault="0001340B">
      <w:pPr>
        <w:pStyle w:val="Heading1"/>
        <w:rPr>
          <w:lang w:bidi="fa-IR"/>
        </w:rPr>
        <w:pPrChange w:id="323" w:author="MohammadHossein Manuel Haqiqatkhah" w:date="2020-01-06T09:39:00Z">
          <w:pPr/>
        </w:pPrChange>
      </w:pPr>
      <w:r>
        <w:rPr>
          <w:lang w:bidi="fa-IR"/>
        </w:rPr>
        <w:t>Data and Code Availability</w:t>
      </w:r>
    </w:p>
    <w:p w14:paraId="684F0803" w14:textId="23D2559E" w:rsidR="00C6595A" w:rsidRDefault="006D51C6">
      <w:pPr>
        <w:rPr>
          <w:lang w:bidi="fa-IR"/>
        </w:rPr>
      </w:pPr>
      <w:r>
        <w:rPr>
          <w:lang w:bidi="fa-IR"/>
        </w:rPr>
        <w:t>The reproducible</w:t>
      </w:r>
      <w:r w:rsidR="0001340B">
        <w:rPr>
          <w:lang w:bidi="fa-IR"/>
        </w:rPr>
        <w:t xml:space="preserve"> scripts used in this study are available </w:t>
      </w:r>
      <w:r>
        <w:rPr>
          <w:lang w:bidi="fa-IR"/>
        </w:rPr>
        <w:t xml:space="preserve">online </w:t>
      </w:r>
      <w:r w:rsidR="0001340B">
        <w:rPr>
          <w:lang w:bidi="fa-IR"/>
        </w:rPr>
        <w:t>on the study</w:t>
      </w:r>
      <w:r>
        <w:rPr>
          <w:lang w:bidi="fa-IR"/>
        </w:rPr>
        <w:t>'s</w:t>
      </w:r>
      <w:r w:rsidR="0001340B">
        <w:rPr>
          <w:lang w:bidi="fa-IR"/>
        </w:rPr>
        <w:t xml:space="preserve"> repository on</w:t>
      </w:r>
      <w:r w:rsidR="00C6595A">
        <w:rPr>
          <w:lang w:bidi="fa-IR"/>
        </w:rPr>
        <w:t xml:space="preserve"> the</w:t>
      </w:r>
      <w:r w:rsidR="0001340B">
        <w:rPr>
          <w:lang w:bidi="fa-IR"/>
        </w:rPr>
        <w:t xml:space="preserve"> Open Science Framework (</w:t>
      </w:r>
      <w:r w:rsidR="0001340B" w:rsidRPr="0001340B">
        <w:rPr>
          <w:lang w:bidi="fa-IR"/>
        </w:rPr>
        <w:t>https://osf.io/625d8/</w:t>
      </w:r>
      <w:r w:rsidR="0001340B">
        <w:rPr>
          <w:lang w:bidi="fa-IR"/>
        </w:rPr>
        <w:t xml:space="preserve">). This repository also includes </w:t>
      </w:r>
      <w:r>
        <w:rPr>
          <w:lang w:bidi="fa-IR"/>
        </w:rPr>
        <w:t xml:space="preserve">all </w:t>
      </w:r>
      <w:r w:rsidR="0001340B">
        <w:rPr>
          <w:lang w:bidi="fa-IR"/>
        </w:rPr>
        <w:t xml:space="preserve">model files </w:t>
      </w:r>
      <w:r>
        <w:rPr>
          <w:lang w:bidi="fa-IR"/>
        </w:rPr>
        <w:t>generated in this study and additional plots of various qualitative and quantitative network measures.</w:t>
      </w:r>
    </w:p>
    <w:p w14:paraId="572B5F2C" w14:textId="77777777" w:rsidR="00C6595A" w:rsidRDefault="00C6595A">
      <w:pPr>
        <w:rPr>
          <w:lang w:bidi="fa-IR"/>
        </w:rPr>
      </w:pPr>
      <w:r>
        <w:rPr>
          <w:lang w:bidi="fa-IR"/>
        </w:rPr>
        <w:br w:type="page"/>
      </w:r>
    </w:p>
    <w:p w14:paraId="09C9F540" w14:textId="689A12AB" w:rsidR="0001340B" w:rsidRDefault="00C6595A" w:rsidP="003E775A">
      <w:pPr>
        <w:pStyle w:val="Heading1"/>
        <w:rPr>
          <w:lang w:bidi="fa-IR"/>
        </w:rPr>
      </w:pPr>
      <w:r>
        <w:rPr>
          <w:lang w:bidi="fa-IR"/>
        </w:rPr>
        <w:lastRenderedPageBreak/>
        <w:t>References</w:t>
      </w:r>
    </w:p>
    <w:p w14:paraId="6D882E2B" w14:textId="77777777" w:rsidR="003A09E9" w:rsidRPr="003A09E9" w:rsidRDefault="00C6595A" w:rsidP="003A09E9">
      <w:pPr>
        <w:pStyle w:val="Bibliography"/>
        <w:rPr>
          <w:rFonts w:ascii="Times New Roman" w:hAnsi="Times New Roman" w:cs="Times New Roman"/>
        </w:rPr>
      </w:pPr>
      <w:r>
        <w:rPr>
          <w:lang w:bidi="fa-IR"/>
        </w:rPr>
        <w:fldChar w:fldCharType="begin"/>
      </w:r>
      <w:r w:rsidR="003A09E9">
        <w:rPr>
          <w:lang w:bidi="fa-IR"/>
        </w:rPr>
        <w:instrText xml:space="preserve"> ADDIN ZOTERO_BIBL {"uncited":[],"omitted":[],"custom":[]} CSL_BIBLIOGRAPHY </w:instrText>
      </w:r>
      <w:r>
        <w:rPr>
          <w:lang w:bidi="fa-IR"/>
        </w:rPr>
        <w:fldChar w:fldCharType="separate"/>
      </w:r>
      <w:proofErr w:type="spellStart"/>
      <w:r w:rsidR="003A09E9" w:rsidRPr="003A09E9">
        <w:rPr>
          <w:rFonts w:ascii="Times New Roman" w:hAnsi="Times New Roman" w:cs="Times New Roman"/>
        </w:rPr>
        <w:t>Avena-Koenigsberger</w:t>
      </w:r>
      <w:proofErr w:type="spellEnd"/>
      <w:r w:rsidR="003A09E9" w:rsidRPr="003A09E9">
        <w:rPr>
          <w:rFonts w:ascii="Times New Roman" w:hAnsi="Times New Roman" w:cs="Times New Roman"/>
        </w:rPr>
        <w:t xml:space="preserve">, A., </w:t>
      </w:r>
      <w:proofErr w:type="spellStart"/>
      <w:r w:rsidR="003A09E9" w:rsidRPr="003A09E9">
        <w:rPr>
          <w:rFonts w:ascii="Times New Roman" w:hAnsi="Times New Roman" w:cs="Times New Roman"/>
        </w:rPr>
        <w:t>Misic</w:t>
      </w:r>
      <w:proofErr w:type="spellEnd"/>
      <w:r w:rsidR="003A09E9" w:rsidRPr="003A09E9">
        <w:rPr>
          <w:rFonts w:ascii="Times New Roman" w:hAnsi="Times New Roman" w:cs="Times New Roman"/>
        </w:rPr>
        <w:t xml:space="preserve">, B., &amp; </w:t>
      </w:r>
      <w:proofErr w:type="spellStart"/>
      <w:r w:rsidR="003A09E9" w:rsidRPr="003A09E9">
        <w:rPr>
          <w:rFonts w:ascii="Times New Roman" w:hAnsi="Times New Roman" w:cs="Times New Roman"/>
        </w:rPr>
        <w:t>Sporns</w:t>
      </w:r>
      <w:proofErr w:type="spellEnd"/>
      <w:r w:rsidR="003A09E9" w:rsidRPr="003A09E9">
        <w:rPr>
          <w:rFonts w:ascii="Times New Roman" w:hAnsi="Times New Roman" w:cs="Times New Roman"/>
        </w:rPr>
        <w:t xml:space="preserve">, O. (2018). Communication dynamics in complex brain networks. </w:t>
      </w:r>
      <w:r w:rsidR="003A09E9" w:rsidRPr="003A09E9">
        <w:rPr>
          <w:rFonts w:ascii="Times New Roman" w:hAnsi="Times New Roman" w:cs="Times New Roman"/>
          <w:i/>
          <w:iCs/>
        </w:rPr>
        <w:t>Nature Reviews Neuroscience</w:t>
      </w:r>
      <w:r w:rsidR="003A09E9" w:rsidRPr="003A09E9">
        <w:rPr>
          <w:rFonts w:ascii="Times New Roman" w:hAnsi="Times New Roman" w:cs="Times New Roman"/>
        </w:rPr>
        <w:t xml:space="preserve">, </w:t>
      </w:r>
      <w:r w:rsidR="003A09E9" w:rsidRPr="003A09E9">
        <w:rPr>
          <w:rFonts w:ascii="Times New Roman" w:hAnsi="Times New Roman" w:cs="Times New Roman"/>
          <w:i/>
          <w:iCs/>
        </w:rPr>
        <w:t>19</w:t>
      </w:r>
      <w:r w:rsidR="003A09E9" w:rsidRPr="003A09E9">
        <w:rPr>
          <w:rFonts w:ascii="Times New Roman" w:hAnsi="Times New Roman" w:cs="Times New Roman"/>
        </w:rPr>
        <w:t>(1), 17.</w:t>
      </w:r>
    </w:p>
    <w:p w14:paraId="1C6010D3"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t>Berlingerio</w:t>
      </w:r>
      <w:proofErr w:type="spellEnd"/>
      <w:r w:rsidRPr="003A09E9">
        <w:rPr>
          <w:rFonts w:ascii="Times New Roman" w:hAnsi="Times New Roman" w:cs="Times New Roman"/>
        </w:rPr>
        <w:t xml:space="preserve">, M., </w:t>
      </w:r>
      <w:proofErr w:type="spellStart"/>
      <w:r w:rsidRPr="003A09E9">
        <w:rPr>
          <w:rFonts w:ascii="Times New Roman" w:hAnsi="Times New Roman" w:cs="Times New Roman"/>
        </w:rPr>
        <w:t>Koutra</w:t>
      </w:r>
      <w:proofErr w:type="spellEnd"/>
      <w:r w:rsidRPr="003A09E9">
        <w:rPr>
          <w:rFonts w:ascii="Times New Roman" w:hAnsi="Times New Roman" w:cs="Times New Roman"/>
        </w:rPr>
        <w:t xml:space="preserve">, D., </w:t>
      </w:r>
      <w:proofErr w:type="spellStart"/>
      <w:r w:rsidRPr="003A09E9">
        <w:rPr>
          <w:rFonts w:ascii="Times New Roman" w:hAnsi="Times New Roman" w:cs="Times New Roman"/>
        </w:rPr>
        <w:t>Eliassi</w:t>
      </w:r>
      <w:proofErr w:type="spellEnd"/>
      <w:r w:rsidRPr="003A09E9">
        <w:rPr>
          <w:rFonts w:ascii="Times New Roman" w:hAnsi="Times New Roman" w:cs="Times New Roman"/>
        </w:rPr>
        <w:t xml:space="preserve">-Rad, T., &amp; </w:t>
      </w:r>
      <w:proofErr w:type="spellStart"/>
      <w:r w:rsidRPr="003A09E9">
        <w:rPr>
          <w:rFonts w:ascii="Times New Roman" w:hAnsi="Times New Roman" w:cs="Times New Roman"/>
        </w:rPr>
        <w:t>Faloutsos</w:t>
      </w:r>
      <w:proofErr w:type="spellEnd"/>
      <w:r w:rsidRPr="003A09E9">
        <w:rPr>
          <w:rFonts w:ascii="Times New Roman" w:hAnsi="Times New Roman" w:cs="Times New Roman"/>
        </w:rPr>
        <w:t xml:space="preserve">, C. (2012). NetSimile: A Scalable Approach to Size-Independent Network Similarity. </w:t>
      </w:r>
      <w:r w:rsidRPr="003A09E9">
        <w:rPr>
          <w:rFonts w:ascii="Times New Roman" w:hAnsi="Times New Roman" w:cs="Times New Roman"/>
          <w:i/>
          <w:iCs/>
        </w:rPr>
        <w:t>ArXiv</w:t>
      </w:r>
      <w:proofErr w:type="gramStart"/>
      <w:r w:rsidRPr="003A09E9">
        <w:rPr>
          <w:rFonts w:ascii="Times New Roman" w:hAnsi="Times New Roman" w:cs="Times New Roman"/>
          <w:i/>
          <w:iCs/>
        </w:rPr>
        <w:t>:1209.2684</w:t>
      </w:r>
      <w:proofErr w:type="gramEnd"/>
      <w:r w:rsidRPr="003A09E9">
        <w:rPr>
          <w:rFonts w:ascii="Times New Roman" w:hAnsi="Times New Roman" w:cs="Times New Roman"/>
          <w:i/>
          <w:iCs/>
        </w:rPr>
        <w:t xml:space="preserve"> [Physics, Stat]</w:t>
      </w:r>
      <w:r w:rsidRPr="003A09E9">
        <w:rPr>
          <w:rFonts w:ascii="Times New Roman" w:hAnsi="Times New Roman" w:cs="Times New Roman"/>
        </w:rPr>
        <w:t>. http://arxiv.org/abs/1209.2684</w:t>
      </w:r>
    </w:p>
    <w:p w14:paraId="2C722307"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Bi, G., &amp; Poo, M. (2001). Synaptic Modification by Correlated Activity: Hebb’s Postulate Revisited. </w:t>
      </w:r>
      <w:r w:rsidRPr="003A09E9">
        <w:rPr>
          <w:rFonts w:ascii="Times New Roman" w:hAnsi="Times New Roman" w:cs="Times New Roman"/>
          <w:i/>
          <w:iCs/>
        </w:rPr>
        <w:t>Annual Review of Neuroscience</w:t>
      </w:r>
      <w:r w:rsidRPr="003A09E9">
        <w:rPr>
          <w:rFonts w:ascii="Times New Roman" w:hAnsi="Times New Roman" w:cs="Times New Roman"/>
        </w:rPr>
        <w:t xml:space="preserve">, </w:t>
      </w:r>
      <w:r w:rsidRPr="003A09E9">
        <w:rPr>
          <w:rFonts w:ascii="Times New Roman" w:hAnsi="Times New Roman" w:cs="Times New Roman"/>
          <w:i/>
          <w:iCs/>
        </w:rPr>
        <w:t>24</w:t>
      </w:r>
      <w:r w:rsidRPr="003A09E9">
        <w:rPr>
          <w:rFonts w:ascii="Times New Roman" w:hAnsi="Times New Roman" w:cs="Times New Roman"/>
        </w:rPr>
        <w:t>(1), 139–166. https://doi.org/10.1146/annurev.neuro.24.1.139</w:t>
      </w:r>
    </w:p>
    <w:p w14:paraId="31B69C1C"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t>Breakspear</w:t>
      </w:r>
      <w:proofErr w:type="spellEnd"/>
      <w:r w:rsidRPr="003A09E9">
        <w:rPr>
          <w:rFonts w:ascii="Times New Roman" w:hAnsi="Times New Roman" w:cs="Times New Roman"/>
        </w:rPr>
        <w:t xml:space="preserve">, M., Terry, J. R., &amp; </w:t>
      </w:r>
      <w:proofErr w:type="spellStart"/>
      <w:r w:rsidRPr="003A09E9">
        <w:rPr>
          <w:rFonts w:ascii="Times New Roman" w:hAnsi="Times New Roman" w:cs="Times New Roman"/>
        </w:rPr>
        <w:t>Friston</w:t>
      </w:r>
      <w:proofErr w:type="spellEnd"/>
      <w:r w:rsidRPr="003A09E9">
        <w:rPr>
          <w:rFonts w:ascii="Times New Roman" w:hAnsi="Times New Roman" w:cs="Times New Roman"/>
        </w:rPr>
        <w:t xml:space="preserve">, K. J. (2003). Modulation of excitatory synaptic coupling facilitates synchronization and complex dynamics in a biophysical model of neuronal dynamics. </w:t>
      </w:r>
      <w:r w:rsidRPr="003A09E9">
        <w:rPr>
          <w:rFonts w:ascii="Times New Roman" w:hAnsi="Times New Roman" w:cs="Times New Roman"/>
          <w:i/>
          <w:iCs/>
        </w:rPr>
        <w:t>Network: Computation in Neural Systems</w:t>
      </w:r>
      <w:r w:rsidRPr="003A09E9">
        <w:rPr>
          <w:rFonts w:ascii="Times New Roman" w:hAnsi="Times New Roman" w:cs="Times New Roman"/>
        </w:rPr>
        <w:t xml:space="preserve">, </w:t>
      </w:r>
      <w:r w:rsidRPr="003A09E9">
        <w:rPr>
          <w:rFonts w:ascii="Times New Roman" w:hAnsi="Times New Roman" w:cs="Times New Roman"/>
          <w:i/>
          <w:iCs/>
        </w:rPr>
        <w:t>14</w:t>
      </w:r>
      <w:r w:rsidRPr="003A09E9">
        <w:rPr>
          <w:rFonts w:ascii="Times New Roman" w:hAnsi="Times New Roman" w:cs="Times New Roman"/>
        </w:rPr>
        <w:t>(4), 703–732. https://doi.org/10.1088/0954-898X_14_4_305</w:t>
      </w:r>
    </w:p>
    <w:p w14:paraId="458FAC79"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Brill, B., Heller, Y., &amp; Heller, R. (2018). Nonparametric Independence Tests and k-sample Tests for Large Sample Sizes Using Package HHG. </w:t>
      </w:r>
      <w:r w:rsidRPr="003A09E9">
        <w:rPr>
          <w:rFonts w:ascii="Times New Roman" w:hAnsi="Times New Roman" w:cs="Times New Roman"/>
          <w:i/>
          <w:iCs/>
        </w:rPr>
        <w:t>The R Journal</w:t>
      </w:r>
      <w:r w:rsidRPr="003A09E9">
        <w:rPr>
          <w:rFonts w:ascii="Times New Roman" w:hAnsi="Times New Roman" w:cs="Times New Roman"/>
        </w:rPr>
        <w:t xml:space="preserve">, </w:t>
      </w:r>
      <w:r w:rsidRPr="003A09E9">
        <w:rPr>
          <w:rFonts w:ascii="Times New Roman" w:hAnsi="Times New Roman" w:cs="Times New Roman"/>
          <w:i/>
          <w:iCs/>
        </w:rPr>
        <w:t>10</w:t>
      </w:r>
      <w:r w:rsidRPr="003A09E9">
        <w:rPr>
          <w:rFonts w:ascii="Times New Roman" w:hAnsi="Times New Roman" w:cs="Times New Roman"/>
        </w:rPr>
        <w:t>(1), 424. https://doi.org/10.32614/RJ-2018-008</w:t>
      </w:r>
    </w:p>
    <w:p w14:paraId="33D870AE"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t>Butz</w:t>
      </w:r>
      <w:proofErr w:type="spellEnd"/>
      <w:r w:rsidRPr="003A09E9">
        <w:rPr>
          <w:rFonts w:ascii="Times New Roman" w:hAnsi="Times New Roman" w:cs="Times New Roman"/>
        </w:rPr>
        <w:t xml:space="preserve">, M., </w:t>
      </w:r>
      <w:proofErr w:type="spellStart"/>
      <w:r w:rsidRPr="003A09E9">
        <w:rPr>
          <w:rFonts w:ascii="Times New Roman" w:hAnsi="Times New Roman" w:cs="Times New Roman"/>
        </w:rPr>
        <w:t>Wörgötter</w:t>
      </w:r>
      <w:proofErr w:type="spellEnd"/>
      <w:r w:rsidRPr="003A09E9">
        <w:rPr>
          <w:rFonts w:ascii="Times New Roman" w:hAnsi="Times New Roman" w:cs="Times New Roman"/>
        </w:rPr>
        <w:t xml:space="preserve">, F., &amp; van </w:t>
      </w:r>
      <w:proofErr w:type="spellStart"/>
      <w:r w:rsidRPr="003A09E9">
        <w:rPr>
          <w:rFonts w:ascii="Times New Roman" w:hAnsi="Times New Roman" w:cs="Times New Roman"/>
        </w:rPr>
        <w:t>Ooyen</w:t>
      </w:r>
      <w:proofErr w:type="spellEnd"/>
      <w:r w:rsidRPr="003A09E9">
        <w:rPr>
          <w:rFonts w:ascii="Times New Roman" w:hAnsi="Times New Roman" w:cs="Times New Roman"/>
        </w:rPr>
        <w:t xml:space="preserve">, A. (2009). Activity-dependent structural plasticity. </w:t>
      </w:r>
      <w:r w:rsidRPr="003A09E9">
        <w:rPr>
          <w:rFonts w:ascii="Times New Roman" w:hAnsi="Times New Roman" w:cs="Times New Roman"/>
          <w:i/>
          <w:iCs/>
        </w:rPr>
        <w:t>Brain Research Reviews</w:t>
      </w:r>
      <w:r w:rsidRPr="003A09E9">
        <w:rPr>
          <w:rFonts w:ascii="Times New Roman" w:hAnsi="Times New Roman" w:cs="Times New Roman"/>
        </w:rPr>
        <w:t xml:space="preserve">, </w:t>
      </w:r>
      <w:r w:rsidRPr="003A09E9">
        <w:rPr>
          <w:rFonts w:ascii="Times New Roman" w:hAnsi="Times New Roman" w:cs="Times New Roman"/>
          <w:i/>
          <w:iCs/>
        </w:rPr>
        <w:t>60</w:t>
      </w:r>
      <w:r w:rsidRPr="003A09E9">
        <w:rPr>
          <w:rFonts w:ascii="Times New Roman" w:hAnsi="Times New Roman" w:cs="Times New Roman"/>
        </w:rPr>
        <w:t>(2), 287–305. https://doi.org/10.1016/j.brainresrev.2008.12.023</w:t>
      </w:r>
    </w:p>
    <w:p w14:paraId="11678B12"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t>Clauset</w:t>
      </w:r>
      <w:proofErr w:type="spellEnd"/>
      <w:r w:rsidRPr="003A09E9">
        <w:rPr>
          <w:rFonts w:ascii="Times New Roman" w:hAnsi="Times New Roman" w:cs="Times New Roman"/>
        </w:rPr>
        <w:t xml:space="preserve">, A., Newman, M. E. J., &amp; Moore, C. (2004). Finding community structure in very large networks. </w:t>
      </w:r>
      <w:r w:rsidRPr="003A09E9">
        <w:rPr>
          <w:rFonts w:ascii="Times New Roman" w:hAnsi="Times New Roman" w:cs="Times New Roman"/>
          <w:i/>
          <w:iCs/>
        </w:rPr>
        <w:t>Physical Review E</w:t>
      </w:r>
      <w:r w:rsidRPr="003A09E9">
        <w:rPr>
          <w:rFonts w:ascii="Times New Roman" w:hAnsi="Times New Roman" w:cs="Times New Roman"/>
        </w:rPr>
        <w:t xml:space="preserve">, </w:t>
      </w:r>
      <w:r w:rsidRPr="003A09E9">
        <w:rPr>
          <w:rFonts w:ascii="Times New Roman" w:hAnsi="Times New Roman" w:cs="Times New Roman"/>
          <w:i/>
          <w:iCs/>
        </w:rPr>
        <w:t>70</w:t>
      </w:r>
      <w:r w:rsidRPr="003A09E9">
        <w:rPr>
          <w:rFonts w:ascii="Times New Roman" w:hAnsi="Times New Roman" w:cs="Times New Roman"/>
        </w:rPr>
        <w:t>(6), 066111. https://doi.org/10.1103/PhysRevE.70.066111</w:t>
      </w:r>
    </w:p>
    <w:p w14:paraId="4C4EEC6F"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Costa, L. da F., Rodrigues, F. A., </w:t>
      </w:r>
      <w:proofErr w:type="spellStart"/>
      <w:r w:rsidRPr="003A09E9">
        <w:rPr>
          <w:rFonts w:ascii="Times New Roman" w:hAnsi="Times New Roman" w:cs="Times New Roman"/>
        </w:rPr>
        <w:t>Travieso</w:t>
      </w:r>
      <w:proofErr w:type="spellEnd"/>
      <w:r w:rsidRPr="003A09E9">
        <w:rPr>
          <w:rFonts w:ascii="Times New Roman" w:hAnsi="Times New Roman" w:cs="Times New Roman"/>
        </w:rPr>
        <w:t xml:space="preserve">, G., &amp; Villas Boas, P. R. (2007). Characterization of complex networks: A survey of measurements. </w:t>
      </w:r>
      <w:r w:rsidRPr="003A09E9">
        <w:rPr>
          <w:rFonts w:ascii="Times New Roman" w:hAnsi="Times New Roman" w:cs="Times New Roman"/>
          <w:i/>
          <w:iCs/>
        </w:rPr>
        <w:t>Advances in Physics</w:t>
      </w:r>
      <w:r w:rsidRPr="003A09E9">
        <w:rPr>
          <w:rFonts w:ascii="Times New Roman" w:hAnsi="Times New Roman" w:cs="Times New Roman"/>
        </w:rPr>
        <w:t xml:space="preserve">, </w:t>
      </w:r>
      <w:r w:rsidRPr="003A09E9">
        <w:rPr>
          <w:rFonts w:ascii="Times New Roman" w:hAnsi="Times New Roman" w:cs="Times New Roman"/>
          <w:i/>
          <w:iCs/>
        </w:rPr>
        <w:t>56</w:t>
      </w:r>
      <w:r w:rsidRPr="003A09E9">
        <w:rPr>
          <w:rFonts w:ascii="Times New Roman" w:hAnsi="Times New Roman" w:cs="Times New Roman"/>
        </w:rPr>
        <w:t>(1), 167–242. https://doi.org/10.1080/00018730601170527</w:t>
      </w:r>
    </w:p>
    <w:p w14:paraId="0AD12F53"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lastRenderedPageBreak/>
        <w:t>Csardi</w:t>
      </w:r>
      <w:proofErr w:type="spellEnd"/>
      <w:r w:rsidRPr="003A09E9">
        <w:rPr>
          <w:rFonts w:ascii="Times New Roman" w:hAnsi="Times New Roman" w:cs="Times New Roman"/>
        </w:rPr>
        <w:t xml:space="preserve">, G., &amp; </w:t>
      </w:r>
      <w:proofErr w:type="spellStart"/>
      <w:r w:rsidRPr="003A09E9">
        <w:rPr>
          <w:rFonts w:ascii="Times New Roman" w:hAnsi="Times New Roman" w:cs="Times New Roman"/>
        </w:rPr>
        <w:t>Nepusz</w:t>
      </w:r>
      <w:proofErr w:type="spellEnd"/>
      <w:r w:rsidRPr="003A09E9">
        <w:rPr>
          <w:rFonts w:ascii="Times New Roman" w:hAnsi="Times New Roman" w:cs="Times New Roman"/>
        </w:rPr>
        <w:t xml:space="preserve">, T. (2006). The igraph software package for complex network research. </w:t>
      </w:r>
      <w:proofErr w:type="spellStart"/>
      <w:r w:rsidRPr="003A09E9">
        <w:rPr>
          <w:rFonts w:ascii="Times New Roman" w:hAnsi="Times New Roman" w:cs="Times New Roman"/>
          <w:i/>
          <w:iCs/>
        </w:rPr>
        <w:t>InterJournal</w:t>
      </w:r>
      <w:proofErr w:type="spellEnd"/>
      <w:r w:rsidRPr="003A09E9">
        <w:rPr>
          <w:rFonts w:ascii="Times New Roman" w:hAnsi="Times New Roman" w:cs="Times New Roman"/>
        </w:rPr>
        <w:t xml:space="preserve">, </w:t>
      </w:r>
      <w:r w:rsidRPr="003A09E9">
        <w:rPr>
          <w:rFonts w:ascii="Times New Roman" w:hAnsi="Times New Roman" w:cs="Times New Roman"/>
          <w:i/>
          <w:iCs/>
        </w:rPr>
        <w:t>Complex Systems</w:t>
      </w:r>
      <w:r w:rsidRPr="003A09E9">
        <w:rPr>
          <w:rFonts w:ascii="Times New Roman" w:hAnsi="Times New Roman" w:cs="Times New Roman"/>
        </w:rPr>
        <w:t>, 1695.</w:t>
      </w:r>
    </w:p>
    <w:p w14:paraId="16114431"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Gong, P., &amp; van Leeuwen, C. (2003). Emergence of scale-free network with chaotic units. </w:t>
      </w:r>
      <w:proofErr w:type="spellStart"/>
      <w:r w:rsidRPr="003A09E9">
        <w:rPr>
          <w:rFonts w:ascii="Times New Roman" w:hAnsi="Times New Roman" w:cs="Times New Roman"/>
          <w:i/>
          <w:iCs/>
        </w:rPr>
        <w:t>Physica</w:t>
      </w:r>
      <w:proofErr w:type="spellEnd"/>
      <w:r w:rsidRPr="003A09E9">
        <w:rPr>
          <w:rFonts w:ascii="Times New Roman" w:hAnsi="Times New Roman" w:cs="Times New Roman"/>
          <w:i/>
          <w:iCs/>
        </w:rPr>
        <w:t xml:space="preserve"> A: Statistical Mechanics and Its Applications</w:t>
      </w:r>
      <w:r w:rsidRPr="003A09E9">
        <w:rPr>
          <w:rFonts w:ascii="Times New Roman" w:hAnsi="Times New Roman" w:cs="Times New Roman"/>
        </w:rPr>
        <w:t xml:space="preserve">, </w:t>
      </w:r>
      <w:r w:rsidRPr="003A09E9">
        <w:rPr>
          <w:rFonts w:ascii="Times New Roman" w:hAnsi="Times New Roman" w:cs="Times New Roman"/>
          <w:i/>
          <w:iCs/>
        </w:rPr>
        <w:t>321</w:t>
      </w:r>
      <w:r w:rsidRPr="003A09E9">
        <w:rPr>
          <w:rFonts w:ascii="Times New Roman" w:hAnsi="Times New Roman" w:cs="Times New Roman"/>
        </w:rPr>
        <w:t>(3), 679–688. https://doi.org/10.1016/S0378-</w:t>
      </w:r>
      <w:proofErr w:type="gramStart"/>
      <w:r w:rsidRPr="003A09E9">
        <w:rPr>
          <w:rFonts w:ascii="Times New Roman" w:hAnsi="Times New Roman" w:cs="Times New Roman"/>
        </w:rPr>
        <w:t>4371(</w:t>
      </w:r>
      <w:proofErr w:type="gramEnd"/>
      <w:r w:rsidRPr="003A09E9">
        <w:rPr>
          <w:rFonts w:ascii="Times New Roman" w:hAnsi="Times New Roman" w:cs="Times New Roman"/>
        </w:rPr>
        <w:t>02)01735-1</w:t>
      </w:r>
    </w:p>
    <w:p w14:paraId="2F71D8C1"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Gong, P., &amp; van Leeuwen, C. (2004). Evolution to a small-world network with chaotic units. </w:t>
      </w:r>
      <w:r w:rsidRPr="003A09E9">
        <w:rPr>
          <w:rFonts w:ascii="Times New Roman" w:hAnsi="Times New Roman" w:cs="Times New Roman"/>
          <w:i/>
          <w:iCs/>
        </w:rPr>
        <w:t>EPL (</w:t>
      </w:r>
      <w:proofErr w:type="spellStart"/>
      <w:r w:rsidRPr="003A09E9">
        <w:rPr>
          <w:rFonts w:ascii="Times New Roman" w:hAnsi="Times New Roman" w:cs="Times New Roman"/>
          <w:i/>
          <w:iCs/>
        </w:rPr>
        <w:t>Europhysics</w:t>
      </w:r>
      <w:proofErr w:type="spellEnd"/>
      <w:r w:rsidRPr="003A09E9">
        <w:rPr>
          <w:rFonts w:ascii="Times New Roman" w:hAnsi="Times New Roman" w:cs="Times New Roman"/>
          <w:i/>
          <w:iCs/>
        </w:rPr>
        <w:t xml:space="preserve"> Letters)</w:t>
      </w:r>
      <w:r w:rsidRPr="003A09E9">
        <w:rPr>
          <w:rFonts w:ascii="Times New Roman" w:hAnsi="Times New Roman" w:cs="Times New Roman"/>
        </w:rPr>
        <w:t xml:space="preserve">, </w:t>
      </w:r>
      <w:r w:rsidRPr="003A09E9">
        <w:rPr>
          <w:rFonts w:ascii="Times New Roman" w:hAnsi="Times New Roman" w:cs="Times New Roman"/>
          <w:i/>
          <w:iCs/>
        </w:rPr>
        <w:t>67</w:t>
      </w:r>
      <w:r w:rsidRPr="003A09E9">
        <w:rPr>
          <w:rFonts w:ascii="Times New Roman" w:hAnsi="Times New Roman" w:cs="Times New Roman"/>
        </w:rPr>
        <w:t>(2), 328. https://doi.org/10.1209/epl/i2003-10287-7</w:t>
      </w:r>
    </w:p>
    <w:p w14:paraId="3D952C7F"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Heller, R., Heller, Y., &amp; </w:t>
      </w:r>
      <w:proofErr w:type="spellStart"/>
      <w:r w:rsidRPr="003A09E9">
        <w:rPr>
          <w:rFonts w:ascii="Times New Roman" w:hAnsi="Times New Roman" w:cs="Times New Roman"/>
        </w:rPr>
        <w:t>Gorfine</w:t>
      </w:r>
      <w:proofErr w:type="spellEnd"/>
      <w:r w:rsidRPr="003A09E9">
        <w:rPr>
          <w:rFonts w:ascii="Times New Roman" w:hAnsi="Times New Roman" w:cs="Times New Roman"/>
        </w:rPr>
        <w:t xml:space="preserve">, M. (2013). A consistent multivariate test of association based on ranks of distances. </w:t>
      </w:r>
      <w:proofErr w:type="spellStart"/>
      <w:r w:rsidRPr="003A09E9">
        <w:rPr>
          <w:rFonts w:ascii="Times New Roman" w:hAnsi="Times New Roman" w:cs="Times New Roman"/>
          <w:i/>
          <w:iCs/>
        </w:rPr>
        <w:t>Biometrika</w:t>
      </w:r>
      <w:proofErr w:type="spellEnd"/>
      <w:r w:rsidRPr="003A09E9">
        <w:rPr>
          <w:rFonts w:ascii="Times New Roman" w:hAnsi="Times New Roman" w:cs="Times New Roman"/>
        </w:rPr>
        <w:t xml:space="preserve">, </w:t>
      </w:r>
      <w:r w:rsidRPr="003A09E9">
        <w:rPr>
          <w:rFonts w:ascii="Times New Roman" w:hAnsi="Times New Roman" w:cs="Times New Roman"/>
          <w:i/>
          <w:iCs/>
        </w:rPr>
        <w:t>100</w:t>
      </w:r>
      <w:r w:rsidRPr="003A09E9">
        <w:rPr>
          <w:rFonts w:ascii="Times New Roman" w:hAnsi="Times New Roman" w:cs="Times New Roman"/>
        </w:rPr>
        <w:t>(2), 503–510. https://doi.org/10.1093/biomet/ass070</w:t>
      </w:r>
    </w:p>
    <w:p w14:paraId="1ED8C973"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t>Hellrigel</w:t>
      </w:r>
      <w:proofErr w:type="spellEnd"/>
      <w:r w:rsidRPr="003A09E9">
        <w:rPr>
          <w:rFonts w:ascii="Times New Roman" w:hAnsi="Times New Roman" w:cs="Times New Roman"/>
        </w:rPr>
        <w:t xml:space="preserve">, S., </w:t>
      </w:r>
      <w:proofErr w:type="spellStart"/>
      <w:r w:rsidRPr="003A09E9">
        <w:rPr>
          <w:rFonts w:ascii="Times New Roman" w:hAnsi="Times New Roman" w:cs="Times New Roman"/>
        </w:rPr>
        <w:t>Jarman</w:t>
      </w:r>
      <w:proofErr w:type="spellEnd"/>
      <w:r w:rsidRPr="003A09E9">
        <w:rPr>
          <w:rFonts w:ascii="Times New Roman" w:hAnsi="Times New Roman" w:cs="Times New Roman"/>
        </w:rPr>
        <w:t xml:space="preserve">, N., &amp; van Leeuwen, C. (2019). Adaptive rewiring in weighted networks. </w:t>
      </w:r>
      <w:r w:rsidRPr="003A09E9">
        <w:rPr>
          <w:rFonts w:ascii="Times New Roman" w:hAnsi="Times New Roman" w:cs="Times New Roman"/>
          <w:i/>
          <w:iCs/>
        </w:rPr>
        <w:t>Cognitive Systems Research</w:t>
      </w:r>
      <w:r w:rsidRPr="003A09E9">
        <w:rPr>
          <w:rFonts w:ascii="Times New Roman" w:hAnsi="Times New Roman" w:cs="Times New Roman"/>
        </w:rPr>
        <w:t xml:space="preserve">, </w:t>
      </w:r>
      <w:r w:rsidRPr="003A09E9">
        <w:rPr>
          <w:rFonts w:ascii="Times New Roman" w:hAnsi="Times New Roman" w:cs="Times New Roman"/>
          <w:i/>
          <w:iCs/>
        </w:rPr>
        <w:t>55</w:t>
      </w:r>
      <w:r w:rsidRPr="003A09E9">
        <w:rPr>
          <w:rFonts w:ascii="Times New Roman" w:hAnsi="Times New Roman" w:cs="Times New Roman"/>
        </w:rPr>
        <w:t>, 205–218. https://doi.org/10.1016/j.cogsys.2019.02.004</w:t>
      </w:r>
    </w:p>
    <w:p w14:paraId="7DB4F4ED"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t>Jarman</w:t>
      </w:r>
      <w:proofErr w:type="spellEnd"/>
      <w:r w:rsidRPr="003A09E9">
        <w:rPr>
          <w:rFonts w:ascii="Times New Roman" w:hAnsi="Times New Roman" w:cs="Times New Roman"/>
        </w:rPr>
        <w:t xml:space="preserve">, N., </w:t>
      </w:r>
      <w:proofErr w:type="spellStart"/>
      <w:r w:rsidRPr="003A09E9">
        <w:rPr>
          <w:rFonts w:ascii="Times New Roman" w:hAnsi="Times New Roman" w:cs="Times New Roman"/>
        </w:rPr>
        <w:t>Steur</w:t>
      </w:r>
      <w:proofErr w:type="spellEnd"/>
      <w:r w:rsidRPr="003A09E9">
        <w:rPr>
          <w:rFonts w:ascii="Times New Roman" w:hAnsi="Times New Roman" w:cs="Times New Roman"/>
        </w:rPr>
        <w:t xml:space="preserve">, E., </w:t>
      </w:r>
      <w:proofErr w:type="spellStart"/>
      <w:r w:rsidRPr="003A09E9">
        <w:rPr>
          <w:rFonts w:ascii="Times New Roman" w:hAnsi="Times New Roman" w:cs="Times New Roman"/>
        </w:rPr>
        <w:t>Trengove</w:t>
      </w:r>
      <w:proofErr w:type="spellEnd"/>
      <w:r w:rsidRPr="003A09E9">
        <w:rPr>
          <w:rFonts w:ascii="Times New Roman" w:hAnsi="Times New Roman" w:cs="Times New Roman"/>
        </w:rPr>
        <w:t xml:space="preserve">, C., </w:t>
      </w:r>
      <w:proofErr w:type="spellStart"/>
      <w:r w:rsidRPr="003A09E9">
        <w:rPr>
          <w:rFonts w:ascii="Times New Roman" w:hAnsi="Times New Roman" w:cs="Times New Roman"/>
        </w:rPr>
        <w:t>Tyukin</w:t>
      </w:r>
      <w:proofErr w:type="spellEnd"/>
      <w:r w:rsidRPr="003A09E9">
        <w:rPr>
          <w:rFonts w:ascii="Times New Roman" w:hAnsi="Times New Roman" w:cs="Times New Roman"/>
        </w:rPr>
        <w:t>, I. Y., &amp; van Leeuwen, C. (2017). Self-</w:t>
      </w:r>
      <w:proofErr w:type="spellStart"/>
      <w:r w:rsidRPr="003A09E9">
        <w:rPr>
          <w:rFonts w:ascii="Times New Roman" w:hAnsi="Times New Roman" w:cs="Times New Roman"/>
        </w:rPr>
        <w:t>organisation</w:t>
      </w:r>
      <w:proofErr w:type="spellEnd"/>
      <w:r w:rsidRPr="003A09E9">
        <w:rPr>
          <w:rFonts w:ascii="Times New Roman" w:hAnsi="Times New Roman" w:cs="Times New Roman"/>
        </w:rPr>
        <w:t xml:space="preserve"> of small-world networks by adaptive rewiring in response to graph diffusion. </w:t>
      </w:r>
      <w:r w:rsidRPr="003A09E9">
        <w:rPr>
          <w:rFonts w:ascii="Times New Roman" w:hAnsi="Times New Roman" w:cs="Times New Roman"/>
          <w:i/>
          <w:iCs/>
        </w:rPr>
        <w:t>Scientific Reports</w:t>
      </w:r>
      <w:r w:rsidRPr="003A09E9">
        <w:rPr>
          <w:rFonts w:ascii="Times New Roman" w:hAnsi="Times New Roman" w:cs="Times New Roman"/>
        </w:rPr>
        <w:t xml:space="preserve">, </w:t>
      </w:r>
      <w:r w:rsidRPr="003A09E9">
        <w:rPr>
          <w:rFonts w:ascii="Times New Roman" w:hAnsi="Times New Roman" w:cs="Times New Roman"/>
          <w:i/>
          <w:iCs/>
        </w:rPr>
        <w:t>7</w:t>
      </w:r>
      <w:r w:rsidRPr="003A09E9">
        <w:rPr>
          <w:rFonts w:ascii="Times New Roman" w:hAnsi="Times New Roman" w:cs="Times New Roman"/>
        </w:rPr>
        <w:t>(1), 13158. https://doi.org/10.1038/s41598-017-12589-9</w:t>
      </w:r>
    </w:p>
    <w:p w14:paraId="22251220"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t>Jarman</w:t>
      </w:r>
      <w:proofErr w:type="spellEnd"/>
      <w:r w:rsidRPr="003A09E9">
        <w:rPr>
          <w:rFonts w:ascii="Times New Roman" w:hAnsi="Times New Roman" w:cs="Times New Roman"/>
        </w:rPr>
        <w:t xml:space="preserve">, N., </w:t>
      </w:r>
      <w:proofErr w:type="spellStart"/>
      <w:r w:rsidRPr="003A09E9">
        <w:rPr>
          <w:rFonts w:ascii="Times New Roman" w:hAnsi="Times New Roman" w:cs="Times New Roman"/>
        </w:rPr>
        <w:t>Trengove</w:t>
      </w:r>
      <w:proofErr w:type="spellEnd"/>
      <w:r w:rsidRPr="003A09E9">
        <w:rPr>
          <w:rFonts w:ascii="Times New Roman" w:hAnsi="Times New Roman" w:cs="Times New Roman"/>
        </w:rPr>
        <w:t xml:space="preserve">, C., </w:t>
      </w:r>
      <w:proofErr w:type="spellStart"/>
      <w:r w:rsidRPr="003A09E9">
        <w:rPr>
          <w:rFonts w:ascii="Times New Roman" w:hAnsi="Times New Roman" w:cs="Times New Roman"/>
        </w:rPr>
        <w:t>Steur</w:t>
      </w:r>
      <w:proofErr w:type="spellEnd"/>
      <w:r w:rsidRPr="003A09E9">
        <w:rPr>
          <w:rFonts w:ascii="Times New Roman" w:hAnsi="Times New Roman" w:cs="Times New Roman"/>
        </w:rPr>
        <w:t xml:space="preserve">, E., </w:t>
      </w:r>
      <w:proofErr w:type="spellStart"/>
      <w:r w:rsidRPr="003A09E9">
        <w:rPr>
          <w:rFonts w:ascii="Times New Roman" w:hAnsi="Times New Roman" w:cs="Times New Roman"/>
        </w:rPr>
        <w:t>Tyukin</w:t>
      </w:r>
      <w:proofErr w:type="spellEnd"/>
      <w:r w:rsidRPr="003A09E9">
        <w:rPr>
          <w:rFonts w:ascii="Times New Roman" w:hAnsi="Times New Roman" w:cs="Times New Roman"/>
        </w:rPr>
        <w:t xml:space="preserve">, I., &amp; van Leeuwen, C. (2014). Spatially constrained adaptive rewiring in cortical networks creates spatially modular small world architectures. </w:t>
      </w:r>
      <w:r w:rsidRPr="003A09E9">
        <w:rPr>
          <w:rFonts w:ascii="Times New Roman" w:hAnsi="Times New Roman" w:cs="Times New Roman"/>
          <w:i/>
          <w:iCs/>
        </w:rPr>
        <w:t xml:space="preserve">Cognitive </w:t>
      </w:r>
      <w:proofErr w:type="spellStart"/>
      <w:r w:rsidRPr="003A09E9">
        <w:rPr>
          <w:rFonts w:ascii="Times New Roman" w:hAnsi="Times New Roman" w:cs="Times New Roman"/>
          <w:i/>
          <w:iCs/>
        </w:rPr>
        <w:t>Neurodynamics</w:t>
      </w:r>
      <w:proofErr w:type="spellEnd"/>
      <w:r w:rsidRPr="003A09E9">
        <w:rPr>
          <w:rFonts w:ascii="Times New Roman" w:hAnsi="Times New Roman" w:cs="Times New Roman"/>
        </w:rPr>
        <w:t xml:space="preserve">, </w:t>
      </w:r>
      <w:r w:rsidRPr="003A09E9">
        <w:rPr>
          <w:rFonts w:ascii="Times New Roman" w:hAnsi="Times New Roman" w:cs="Times New Roman"/>
          <w:i/>
          <w:iCs/>
        </w:rPr>
        <w:t>8</w:t>
      </w:r>
      <w:r w:rsidRPr="003A09E9">
        <w:rPr>
          <w:rFonts w:ascii="Times New Roman" w:hAnsi="Times New Roman" w:cs="Times New Roman"/>
        </w:rPr>
        <w:t>(6), 479–497. https://doi.org/10.1007/s11571-014-9288-y</w:t>
      </w:r>
    </w:p>
    <w:p w14:paraId="03350A01"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t>Jurman</w:t>
      </w:r>
      <w:proofErr w:type="spellEnd"/>
      <w:r w:rsidRPr="003A09E9">
        <w:rPr>
          <w:rFonts w:ascii="Times New Roman" w:hAnsi="Times New Roman" w:cs="Times New Roman"/>
        </w:rPr>
        <w:t xml:space="preserve">, G., </w:t>
      </w:r>
      <w:proofErr w:type="spellStart"/>
      <w:r w:rsidRPr="003A09E9">
        <w:rPr>
          <w:rFonts w:ascii="Times New Roman" w:hAnsi="Times New Roman" w:cs="Times New Roman"/>
        </w:rPr>
        <w:t>Riccadonna</w:t>
      </w:r>
      <w:proofErr w:type="spellEnd"/>
      <w:r w:rsidRPr="003A09E9">
        <w:rPr>
          <w:rFonts w:ascii="Times New Roman" w:hAnsi="Times New Roman" w:cs="Times New Roman"/>
        </w:rPr>
        <w:t xml:space="preserve">, S., </w:t>
      </w:r>
      <w:proofErr w:type="spellStart"/>
      <w:r w:rsidRPr="003A09E9">
        <w:rPr>
          <w:rFonts w:ascii="Times New Roman" w:hAnsi="Times New Roman" w:cs="Times New Roman"/>
        </w:rPr>
        <w:t>Visintainer</w:t>
      </w:r>
      <w:proofErr w:type="spellEnd"/>
      <w:r w:rsidRPr="003A09E9">
        <w:rPr>
          <w:rFonts w:ascii="Times New Roman" w:hAnsi="Times New Roman" w:cs="Times New Roman"/>
        </w:rPr>
        <w:t xml:space="preserve">, R., &amp; </w:t>
      </w:r>
      <w:proofErr w:type="spellStart"/>
      <w:r w:rsidRPr="003A09E9">
        <w:rPr>
          <w:rFonts w:ascii="Times New Roman" w:hAnsi="Times New Roman" w:cs="Times New Roman"/>
        </w:rPr>
        <w:t>Furlanello</w:t>
      </w:r>
      <w:proofErr w:type="spellEnd"/>
      <w:r w:rsidRPr="003A09E9">
        <w:rPr>
          <w:rFonts w:ascii="Times New Roman" w:hAnsi="Times New Roman" w:cs="Times New Roman"/>
        </w:rPr>
        <w:t xml:space="preserve">, C. (2009). Canberra distance on ranked lists. </w:t>
      </w:r>
      <w:r w:rsidRPr="003A09E9">
        <w:rPr>
          <w:rFonts w:ascii="Times New Roman" w:hAnsi="Times New Roman" w:cs="Times New Roman"/>
          <w:i/>
          <w:iCs/>
        </w:rPr>
        <w:t>Proceedings of Advances in Ranking NIPS 09 Workshop</w:t>
      </w:r>
      <w:r w:rsidRPr="003A09E9">
        <w:rPr>
          <w:rFonts w:ascii="Times New Roman" w:hAnsi="Times New Roman" w:cs="Times New Roman"/>
        </w:rPr>
        <w:t>, 22–27.</w:t>
      </w:r>
    </w:p>
    <w:p w14:paraId="24CD7A91"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Kaneko, K. (1992). Overview of coupled map lattices. </w:t>
      </w:r>
      <w:r w:rsidRPr="003A09E9">
        <w:rPr>
          <w:rFonts w:ascii="Times New Roman" w:hAnsi="Times New Roman" w:cs="Times New Roman"/>
          <w:i/>
          <w:iCs/>
        </w:rPr>
        <w:t>Chaos: An Interdisciplinary Journal of Nonlinear Science</w:t>
      </w:r>
      <w:r w:rsidRPr="003A09E9">
        <w:rPr>
          <w:rFonts w:ascii="Times New Roman" w:hAnsi="Times New Roman" w:cs="Times New Roman"/>
        </w:rPr>
        <w:t xml:space="preserve">, </w:t>
      </w:r>
      <w:r w:rsidRPr="003A09E9">
        <w:rPr>
          <w:rFonts w:ascii="Times New Roman" w:hAnsi="Times New Roman" w:cs="Times New Roman"/>
          <w:i/>
          <w:iCs/>
        </w:rPr>
        <w:t>2</w:t>
      </w:r>
      <w:r w:rsidRPr="003A09E9">
        <w:rPr>
          <w:rFonts w:ascii="Times New Roman" w:hAnsi="Times New Roman" w:cs="Times New Roman"/>
        </w:rPr>
        <w:t>(3), 279–282. https://doi.org/10.1063/1.165869</w:t>
      </w:r>
    </w:p>
    <w:p w14:paraId="79E3DAFA"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lastRenderedPageBreak/>
        <w:t>Meunier</w:t>
      </w:r>
      <w:proofErr w:type="spellEnd"/>
      <w:r w:rsidRPr="003A09E9">
        <w:rPr>
          <w:rFonts w:ascii="Times New Roman" w:hAnsi="Times New Roman" w:cs="Times New Roman"/>
        </w:rPr>
        <w:t xml:space="preserve">, D., </w:t>
      </w:r>
      <w:proofErr w:type="spellStart"/>
      <w:r w:rsidRPr="003A09E9">
        <w:rPr>
          <w:rFonts w:ascii="Times New Roman" w:hAnsi="Times New Roman" w:cs="Times New Roman"/>
        </w:rPr>
        <w:t>Lambiotte</w:t>
      </w:r>
      <w:proofErr w:type="spellEnd"/>
      <w:r w:rsidRPr="003A09E9">
        <w:rPr>
          <w:rFonts w:ascii="Times New Roman" w:hAnsi="Times New Roman" w:cs="Times New Roman"/>
        </w:rPr>
        <w:t xml:space="preserve">, R., &amp; </w:t>
      </w:r>
      <w:proofErr w:type="spellStart"/>
      <w:r w:rsidRPr="003A09E9">
        <w:rPr>
          <w:rFonts w:ascii="Times New Roman" w:hAnsi="Times New Roman" w:cs="Times New Roman"/>
        </w:rPr>
        <w:t>Bullmore</w:t>
      </w:r>
      <w:proofErr w:type="spellEnd"/>
      <w:r w:rsidRPr="003A09E9">
        <w:rPr>
          <w:rFonts w:ascii="Times New Roman" w:hAnsi="Times New Roman" w:cs="Times New Roman"/>
        </w:rPr>
        <w:t xml:space="preserve">, E. T. (2010). Modular and Hierarchically Modular Organization of Brain Networks. </w:t>
      </w:r>
      <w:r w:rsidRPr="003A09E9">
        <w:rPr>
          <w:rFonts w:ascii="Times New Roman" w:hAnsi="Times New Roman" w:cs="Times New Roman"/>
          <w:i/>
          <w:iCs/>
        </w:rPr>
        <w:t>Frontiers in Neuroscience</w:t>
      </w:r>
      <w:r w:rsidRPr="003A09E9">
        <w:rPr>
          <w:rFonts w:ascii="Times New Roman" w:hAnsi="Times New Roman" w:cs="Times New Roman"/>
        </w:rPr>
        <w:t xml:space="preserve">, </w:t>
      </w:r>
      <w:r w:rsidRPr="003A09E9">
        <w:rPr>
          <w:rFonts w:ascii="Times New Roman" w:hAnsi="Times New Roman" w:cs="Times New Roman"/>
          <w:i/>
          <w:iCs/>
        </w:rPr>
        <w:t>4</w:t>
      </w:r>
      <w:r w:rsidRPr="003A09E9">
        <w:rPr>
          <w:rFonts w:ascii="Times New Roman" w:hAnsi="Times New Roman" w:cs="Times New Roman"/>
        </w:rPr>
        <w:t>. https://doi.org/10.3389/fnins.2010.00200</w:t>
      </w:r>
    </w:p>
    <w:p w14:paraId="3554928C"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Newman, M. E. J. (2003). Mixing patterns in networks. </w:t>
      </w:r>
      <w:r w:rsidRPr="003A09E9">
        <w:rPr>
          <w:rFonts w:ascii="Times New Roman" w:hAnsi="Times New Roman" w:cs="Times New Roman"/>
          <w:i/>
          <w:iCs/>
        </w:rPr>
        <w:t>Physical Review E</w:t>
      </w:r>
      <w:r w:rsidRPr="003A09E9">
        <w:rPr>
          <w:rFonts w:ascii="Times New Roman" w:hAnsi="Times New Roman" w:cs="Times New Roman"/>
        </w:rPr>
        <w:t xml:space="preserve">, </w:t>
      </w:r>
      <w:r w:rsidRPr="003A09E9">
        <w:rPr>
          <w:rFonts w:ascii="Times New Roman" w:hAnsi="Times New Roman" w:cs="Times New Roman"/>
          <w:i/>
          <w:iCs/>
        </w:rPr>
        <w:t>67</w:t>
      </w:r>
      <w:r w:rsidRPr="003A09E9">
        <w:rPr>
          <w:rFonts w:ascii="Times New Roman" w:hAnsi="Times New Roman" w:cs="Times New Roman"/>
        </w:rPr>
        <w:t>(2), 026126. https://doi.org/10.1103/PhysRevE.67.026126</w:t>
      </w:r>
    </w:p>
    <w:p w14:paraId="0886C3BA"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Newman, M. E. J. (2006). Modularity and community structure in networks. </w:t>
      </w:r>
      <w:r w:rsidRPr="003A09E9">
        <w:rPr>
          <w:rFonts w:ascii="Times New Roman" w:hAnsi="Times New Roman" w:cs="Times New Roman"/>
          <w:i/>
          <w:iCs/>
        </w:rPr>
        <w:t>Proceedings of the National Academy of Sciences</w:t>
      </w:r>
      <w:r w:rsidRPr="003A09E9">
        <w:rPr>
          <w:rFonts w:ascii="Times New Roman" w:hAnsi="Times New Roman" w:cs="Times New Roman"/>
        </w:rPr>
        <w:t xml:space="preserve">, </w:t>
      </w:r>
      <w:r w:rsidRPr="003A09E9">
        <w:rPr>
          <w:rFonts w:ascii="Times New Roman" w:hAnsi="Times New Roman" w:cs="Times New Roman"/>
          <w:i/>
          <w:iCs/>
        </w:rPr>
        <w:t>103</w:t>
      </w:r>
      <w:r w:rsidRPr="003A09E9">
        <w:rPr>
          <w:rFonts w:ascii="Times New Roman" w:hAnsi="Times New Roman" w:cs="Times New Roman"/>
        </w:rPr>
        <w:t>(23), 8577–8582. https://doi.org/10.1073/pnas.0601602103</w:t>
      </w:r>
    </w:p>
    <w:p w14:paraId="350F7942"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Papadopoulos, L., Kim, J. Z., </w:t>
      </w:r>
      <w:proofErr w:type="spellStart"/>
      <w:r w:rsidRPr="003A09E9">
        <w:rPr>
          <w:rFonts w:ascii="Times New Roman" w:hAnsi="Times New Roman" w:cs="Times New Roman"/>
        </w:rPr>
        <w:t>Kurths</w:t>
      </w:r>
      <w:proofErr w:type="spellEnd"/>
      <w:r w:rsidRPr="003A09E9">
        <w:rPr>
          <w:rFonts w:ascii="Times New Roman" w:hAnsi="Times New Roman" w:cs="Times New Roman"/>
        </w:rPr>
        <w:t xml:space="preserve">, J., &amp; Bassett, D. S. (2017). Development of structural correlations and synchronization from adaptive rewiring in networks of </w:t>
      </w:r>
      <w:proofErr w:type="spellStart"/>
      <w:r w:rsidRPr="003A09E9">
        <w:rPr>
          <w:rFonts w:ascii="Times New Roman" w:hAnsi="Times New Roman" w:cs="Times New Roman"/>
        </w:rPr>
        <w:t>Kuramoto</w:t>
      </w:r>
      <w:proofErr w:type="spellEnd"/>
      <w:r w:rsidRPr="003A09E9">
        <w:rPr>
          <w:rFonts w:ascii="Times New Roman" w:hAnsi="Times New Roman" w:cs="Times New Roman"/>
        </w:rPr>
        <w:t xml:space="preserve"> oscillators. </w:t>
      </w:r>
      <w:r w:rsidRPr="003A09E9">
        <w:rPr>
          <w:rFonts w:ascii="Times New Roman" w:hAnsi="Times New Roman" w:cs="Times New Roman"/>
          <w:i/>
          <w:iCs/>
        </w:rPr>
        <w:t>Chaos: An Interdisciplinary Journal of Nonlinear Science</w:t>
      </w:r>
      <w:r w:rsidRPr="003A09E9">
        <w:rPr>
          <w:rFonts w:ascii="Times New Roman" w:hAnsi="Times New Roman" w:cs="Times New Roman"/>
        </w:rPr>
        <w:t xml:space="preserve">, </w:t>
      </w:r>
      <w:r w:rsidRPr="003A09E9">
        <w:rPr>
          <w:rFonts w:ascii="Times New Roman" w:hAnsi="Times New Roman" w:cs="Times New Roman"/>
          <w:i/>
          <w:iCs/>
        </w:rPr>
        <w:t>27</w:t>
      </w:r>
      <w:r w:rsidRPr="003A09E9">
        <w:rPr>
          <w:rFonts w:ascii="Times New Roman" w:hAnsi="Times New Roman" w:cs="Times New Roman"/>
        </w:rPr>
        <w:t>(7), 073115. https://doi.org/10.1063/1.4994819</w:t>
      </w:r>
    </w:p>
    <w:p w14:paraId="2DABA5C8"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R Core Team. (2019). </w:t>
      </w:r>
      <w:r w:rsidRPr="003A09E9">
        <w:rPr>
          <w:rFonts w:ascii="Times New Roman" w:hAnsi="Times New Roman" w:cs="Times New Roman"/>
          <w:i/>
          <w:iCs/>
        </w:rPr>
        <w:t>R: A language and environment for statistical computing</w:t>
      </w:r>
      <w:r w:rsidRPr="003A09E9">
        <w:rPr>
          <w:rFonts w:ascii="Times New Roman" w:hAnsi="Times New Roman" w:cs="Times New Roman"/>
        </w:rPr>
        <w:t>. https://www.R-project.org/</w:t>
      </w:r>
    </w:p>
    <w:p w14:paraId="2D03A41A"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t>Rubinov</w:t>
      </w:r>
      <w:proofErr w:type="spellEnd"/>
      <w:r w:rsidRPr="003A09E9">
        <w:rPr>
          <w:rFonts w:ascii="Times New Roman" w:hAnsi="Times New Roman" w:cs="Times New Roman"/>
        </w:rPr>
        <w:t xml:space="preserve">, M., </w:t>
      </w:r>
      <w:proofErr w:type="spellStart"/>
      <w:r w:rsidRPr="003A09E9">
        <w:rPr>
          <w:rFonts w:ascii="Times New Roman" w:hAnsi="Times New Roman" w:cs="Times New Roman"/>
        </w:rPr>
        <w:t>Sporns</w:t>
      </w:r>
      <w:proofErr w:type="spellEnd"/>
      <w:r w:rsidRPr="003A09E9">
        <w:rPr>
          <w:rFonts w:ascii="Times New Roman" w:hAnsi="Times New Roman" w:cs="Times New Roman"/>
        </w:rPr>
        <w:t xml:space="preserve">, O., van Leeuwen, C., &amp; </w:t>
      </w:r>
      <w:proofErr w:type="spellStart"/>
      <w:r w:rsidRPr="003A09E9">
        <w:rPr>
          <w:rFonts w:ascii="Times New Roman" w:hAnsi="Times New Roman" w:cs="Times New Roman"/>
        </w:rPr>
        <w:t>Breakspear</w:t>
      </w:r>
      <w:proofErr w:type="spellEnd"/>
      <w:r w:rsidRPr="003A09E9">
        <w:rPr>
          <w:rFonts w:ascii="Times New Roman" w:hAnsi="Times New Roman" w:cs="Times New Roman"/>
        </w:rPr>
        <w:t xml:space="preserve">, M. (2009). Symbiotic relationship between brain structure and dynamics. </w:t>
      </w:r>
      <w:r w:rsidRPr="003A09E9">
        <w:rPr>
          <w:rFonts w:ascii="Times New Roman" w:hAnsi="Times New Roman" w:cs="Times New Roman"/>
          <w:i/>
          <w:iCs/>
        </w:rPr>
        <w:t>BMC Neuroscience</w:t>
      </w:r>
      <w:r w:rsidRPr="003A09E9">
        <w:rPr>
          <w:rFonts w:ascii="Times New Roman" w:hAnsi="Times New Roman" w:cs="Times New Roman"/>
        </w:rPr>
        <w:t xml:space="preserve">, </w:t>
      </w:r>
      <w:r w:rsidRPr="003A09E9">
        <w:rPr>
          <w:rFonts w:ascii="Times New Roman" w:hAnsi="Times New Roman" w:cs="Times New Roman"/>
          <w:i/>
          <w:iCs/>
        </w:rPr>
        <w:t>10</w:t>
      </w:r>
      <w:r w:rsidRPr="003A09E9">
        <w:rPr>
          <w:rFonts w:ascii="Times New Roman" w:hAnsi="Times New Roman" w:cs="Times New Roman"/>
        </w:rPr>
        <w:t>(1), 55. https://doi.org/10.1186/1471-2202-10-55</w:t>
      </w:r>
    </w:p>
    <w:p w14:paraId="7FBB46FE" w14:textId="77777777" w:rsidR="003A09E9" w:rsidRPr="003A09E9" w:rsidRDefault="003A09E9" w:rsidP="003A09E9">
      <w:pPr>
        <w:pStyle w:val="Bibliography"/>
        <w:rPr>
          <w:rFonts w:ascii="Times New Roman" w:hAnsi="Times New Roman" w:cs="Times New Roman"/>
        </w:rPr>
      </w:pPr>
      <w:proofErr w:type="spellStart"/>
      <w:r w:rsidRPr="003A09E9">
        <w:rPr>
          <w:rFonts w:ascii="Times New Roman" w:hAnsi="Times New Roman" w:cs="Times New Roman"/>
        </w:rPr>
        <w:t>Sporns</w:t>
      </w:r>
      <w:proofErr w:type="spellEnd"/>
      <w:r w:rsidRPr="003A09E9">
        <w:rPr>
          <w:rFonts w:ascii="Times New Roman" w:hAnsi="Times New Roman" w:cs="Times New Roman"/>
        </w:rPr>
        <w:t xml:space="preserve">, O., &amp; </w:t>
      </w:r>
      <w:proofErr w:type="spellStart"/>
      <w:r w:rsidRPr="003A09E9">
        <w:rPr>
          <w:rFonts w:ascii="Times New Roman" w:hAnsi="Times New Roman" w:cs="Times New Roman"/>
        </w:rPr>
        <w:t>Zwi</w:t>
      </w:r>
      <w:proofErr w:type="spellEnd"/>
      <w:r w:rsidRPr="003A09E9">
        <w:rPr>
          <w:rFonts w:ascii="Times New Roman" w:hAnsi="Times New Roman" w:cs="Times New Roman"/>
        </w:rPr>
        <w:t xml:space="preserve">, J. D. (2004). The small world of the cerebral cortex. </w:t>
      </w:r>
      <w:proofErr w:type="spellStart"/>
      <w:r w:rsidRPr="003A09E9">
        <w:rPr>
          <w:rFonts w:ascii="Times New Roman" w:hAnsi="Times New Roman" w:cs="Times New Roman"/>
          <w:i/>
          <w:iCs/>
        </w:rPr>
        <w:t>Neuroinformatics</w:t>
      </w:r>
      <w:proofErr w:type="spellEnd"/>
      <w:r w:rsidRPr="003A09E9">
        <w:rPr>
          <w:rFonts w:ascii="Times New Roman" w:hAnsi="Times New Roman" w:cs="Times New Roman"/>
        </w:rPr>
        <w:t xml:space="preserve">, </w:t>
      </w:r>
      <w:r w:rsidRPr="003A09E9">
        <w:rPr>
          <w:rFonts w:ascii="Times New Roman" w:hAnsi="Times New Roman" w:cs="Times New Roman"/>
          <w:i/>
          <w:iCs/>
        </w:rPr>
        <w:t>2</w:t>
      </w:r>
      <w:r w:rsidRPr="003A09E9">
        <w:rPr>
          <w:rFonts w:ascii="Times New Roman" w:hAnsi="Times New Roman" w:cs="Times New Roman"/>
        </w:rPr>
        <w:t>(2), 145–162. https://doi.org/10.1385/NI:2:2:145</w:t>
      </w:r>
    </w:p>
    <w:p w14:paraId="4E9F7E66" w14:textId="77777777" w:rsidR="003A09E9" w:rsidRPr="003A09E9" w:rsidRDefault="003A09E9" w:rsidP="003A09E9">
      <w:pPr>
        <w:pStyle w:val="Bibliography"/>
        <w:rPr>
          <w:rFonts w:ascii="Times New Roman" w:hAnsi="Times New Roman" w:cs="Times New Roman"/>
        </w:rPr>
      </w:pPr>
      <w:proofErr w:type="gramStart"/>
      <w:r w:rsidRPr="003A09E9">
        <w:rPr>
          <w:rFonts w:ascii="Times New Roman" w:hAnsi="Times New Roman" w:cs="Times New Roman"/>
        </w:rPr>
        <w:t>van</w:t>
      </w:r>
      <w:proofErr w:type="gramEnd"/>
      <w:r w:rsidRPr="003A09E9">
        <w:rPr>
          <w:rFonts w:ascii="Times New Roman" w:hAnsi="Times New Roman" w:cs="Times New Roman"/>
        </w:rPr>
        <w:t xml:space="preserve"> den Berg, D., Gong, P., </w:t>
      </w:r>
      <w:proofErr w:type="spellStart"/>
      <w:r w:rsidRPr="003A09E9">
        <w:rPr>
          <w:rFonts w:ascii="Times New Roman" w:hAnsi="Times New Roman" w:cs="Times New Roman"/>
        </w:rPr>
        <w:t>Breakspear</w:t>
      </w:r>
      <w:proofErr w:type="spellEnd"/>
      <w:r w:rsidRPr="003A09E9">
        <w:rPr>
          <w:rFonts w:ascii="Times New Roman" w:hAnsi="Times New Roman" w:cs="Times New Roman"/>
        </w:rPr>
        <w:t xml:space="preserve">, M., &amp; van Leeuwen, C. (2012). Fragmentation: Loss of global coherence or breakdown of modularity in functional brain architecture? </w:t>
      </w:r>
      <w:r w:rsidRPr="003A09E9">
        <w:rPr>
          <w:rFonts w:ascii="Times New Roman" w:hAnsi="Times New Roman" w:cs="Times New Roman"/>
          <w:i/>
          <w:iCs/>
        </w:rPr>
        <w:t>Frontiers in Systems Neuroscience</w:t>
      </w:r>
      <w:r w:rsidRPr="003A09E9">
        <w:rPr>
          <w:rFonts w:ascii="Times New Roman" w:hAnsi="Times New Roman" w:cs="Times New Roman"/>
        </w:rPr>
        <w:t xml:space="preserve">, </w:t>
      </w:r>
      <w:r w:rsidRPr="003A09E9">
        <w:rPr>
          <w:rFonts w:ascii="Times New Roman" w:hAnsi="Times New Roman" w:cs="Times New Roman"/>
          <w:i/>
          <w:iCs/>
        </w:rPr>
        <w:t>6</w:t>
      </w:r>
      <w:r w:rsidRPr="003A09E9">
        <w:rPr>
          <w:rFonts w:ascii="Times New Roman" w:hAnsi="Times New Roman" w:cs="Times New Roman"/>
        </w:rPr>
        <w:t>. https://doi.org/10.3389/fnsys.2012.00020</w:t>
      </w:r>
    </w:p>
    <w:p w14:paraId="57C10045" w14:textId="77777777" w:rsidR="003A09E9" w:rsidRPr="003A09E9" w:rsidRDefault="003A09E9" w:rsidP="003A09E9">
      <w:pPr>
        <w:pStyle w:val="Bibliography"/>
        <w:rPr>
          <w:rFonts w:ascii="Times New Roman" w:hAnsi="Times New Roman" w:cs="Times New Roman"/>
        </w:rPr>
      </w:pPr>
      <w:proofErr w:type="gramStart"/>
      <w:r w:rsidRPr="003A09E9">
        <w:rPr>
          <w:rFonts w:ascii="Times New Roman" w:hAnsi="Times New Roman" w:cs="Times New Roman"/>
        </w:rPr>
        <w:t>van</w:t>
      </w:r>
      <w:proofErr w:type="gramEnd"/>
      <w:r w:rsidRPr="003A09E9">
        <w:rPr>
          <w:rFonts w:ascii="Times New Roman" w:hAnsi="Times New Roman" w:cs="Times New Roman"/>
        </w:rPr>
        <w:t xml:space="preserve"> den Berg, D., &amp; van Leeuwen, C. (2004). Adaptive rewiring in chaotic networks renders small-world connectivity with consistent clusters. </w:t>
      </w:r>
      <w:r w:rsidRPr="003A09E9">
        <w:rPr>
          <w:rFonts w:ascii="Times New Roman" w:hAnsi="Times New Roman" w:cs="Times New Roman"/>
          <w:i/>
          <w:iCs/>
        </w:rPr>
        <w:t>EPL (</w:t>
      </w:r>
      <w:proofErr w:type="spellStart"/>
      <w:r w:rsidRPr="003A09E9">
        <w:rPr>
          <w:rFonts w:ascii="Times New Roman" w:hAnsi="Times New Roman" w:cs="Times New Roman"/>
          <w:i/>
          <w:iCs/>
        </w:rPr>
        <w:t>Europhysics</w:t>
      </w:r>
      <w:proofErr w:type="spellEnd"/>
      <w:r w:rsidRPr="003A09E9">
        <w:rPr>
          <w:rFonts w:ascii="Times New Roman" w:hAnsi="Times New Roman" w:cs="Times New Roman"/>
          <w:i/>
          <w:iCs/>
        </w:rPr>
        <w:t xml:space="preserve"> Letters)</w:t>
      </w:r>
      <w:r w:rsidRPr="003A09E9">
        <w:rPr>
          <w:rFonts w:ascii="Times New Roman" w:hAnsi="Times New Roman" w:cs="Times New Roman"/>
        </w:rPr>
        <w:t xml:space="preserve">, </w:t>
      </w:r>
      <w:r w:rsidRPr="003A09E9">
        <w:rPr>
          <w:rFonts w:ascii="Times New Roman" w:hAnsi="Times New Roman" w:cs="Times New Roman"/>
          <w:i/>
          <w:iCs/>
        </w:rPr>
        <w:t>65</w:t>
      </w:r>
      <w:r w:rsidRPr="003A09E9">
        <w:rPr>
          <w:rFonts w:ascii="Times New Roman" w:hAnsi="Times New Roman" w:cs="Times New Roman"/>
        </w:rPr>
        <w:t>(4), 459. https://doi.org/10.1209/epl/i2003-10116-1</w:t>
      </w:r>
    </w:p>
    <w:p w14:paraId="22344284" w14:textId="77777777" w:rsidR="003A09E9" w:rsidRPr="003A09E9" w:rsidRDefault="003A09E9" w:rsidP="003A09E9">
      <w:pPr>
        <w:pStyle w:val="Bibliography"/>
        <w:rPr>
          <w:rFonts w:ascii="Times New Roman" w:hAnsi="Times New Roman" w:cs="Times New Roman"/>
        </w:rPr>
      </w:pPr>
      <w:proofErr w:type="gramStart"/>
      <w:r w:rsidRPr="003A09E9">
        <w:rPr>
          <w:rFonts w:ascii="Times New Roman" w:hAnsi="Times New Roman" w:cs="Times New Roman"/>
        </w:rPr>
        <w:lastRenderedPageBreak/>
        <w:t>van</w:t>
      </w:r>
      <w:proofErr w:type="gramEnd"/>
      <w:r w:rsidRPr="003A09E9">
        <w:rPr>
          <w:rFonts w:ascii="Times New Roman" w:hAnsi="Times New Roman" w:cs="Times New Roman"/>
        </w:rPr>
        <w:t xml:space="preserve"> den </w:t>
      </w:r>
      <w:proofErr w:type="spellStart"/>
      <w:r w:rsidRPr="003A09E9">
        <w:rPr>
          <w:rFonts w:ascii="Times New Roman" w:hAnsi="Times New Roman" w:cs="Times New Roman"/>
        </w:rPr>
        <w:t>Heuvel</w:t>
      </w:r>
      <w:proofErr w:type="spellEnd"/>
      <w:r w:rsidRPr="003A09E9">
        <w:rPr>
          <w:rFonts w:ascii="Times New Roman" w:hAnsi="Times New Roman" w:cs="Times New Roman"/>
        </w:rPr>
        <w:t xml:space="preserve">, M. P., &amp; </w:t>
      </w:r>
      <w:proofErr w:type="spellStart"/>
      <w:r w:rsidRPr="003A09E9">
        <w:rPr>
          <w:rFonts w:ascii="Times New Roman" w:hAnsi="Times New Roman" w:cs="Times New Roman"/>
        </w:rPr>
        <w:t>Sporns</w:t>
      </w:r>
      <w:proofErr w:type="spellEnd"/>
      <w:r w:rsidRPr="003A09E9">
        <w:rPr>
          <w:rFonts w:ascii="Times New Roman" w:hAnsi="Times New Roman" w:cs="Times New Roman"/>
        </w:rPr>
        <w:t xml:space="preserve">, O. (2011). Rich-Club Organization of the Human Connectome. </w:t>
      </w:r>
      <w:r w:rsidRPr="003A09E9">
        <w:rPr>
          <w:rFonts w:ascii="Times New Roman" w:hAnsi="Times New Roman" w:cs="Times New Roman"/>
          <w:i/>
          <w:iCs/>
        </w:rPr>
        <w:t>Journal of Neuroscience</w:t>
      </w:r>
      <w:r w:rsidRPr="003A09E9">
        <w:rPr>
          <w:rFonts w:ascii="Times New Roman" w:hAnsi="Times New Roman" w:cs="Times New Roman"/>
        </w:rPr>
        <w:t xml:space="preserve">, </w:t>
      </w:r>
      <w:r w:rsidRPr="003A09E9">
        <w:rPr>
          <w:rFonts w:ascii="Times New Roman" w:hAnsi="Times New Roman" w:cs="Times New Roman"/>
          <w:i/>
          <w:iCs/>
        </w:rPr>
        <w:t>31</w:t>
      </w:r>
      <w:r w:rsidRPr="003A09E9">
        <w:rPr>
          <w:rFonts w:ascii="Times New Roman" w:hAnsi="Times New Roman" w:cs="Times New Roman"/>
        </w:rPr>
        <w:t>(44), 15775–15786. https://doi.org/10.1523/JNEUROSCI.3539-11.2011</w:t>
      </w:r>
    </w:p>
    <w:p w14:paraId="49E88790" w14:textId="77777777" w:rsidR="003A09E9" w:rsidRPr="003A09E9" w:rsidRDefault="003A09E9" w:rsidP="003A09E9">
      <w:pPr>
        <w:pStyle w:val="Bibliography"/>
        <w:rPr>
          <w:rFonts w:ascii="Times New Roman" w:hAnsi="Times New Roman" w:cs="Times New Roman"/>
        </w:rPr>
      </w:pPr>
      <w:proofErr w:type="gramStart"/>
      <w:r w:rsidRPr="003A09E9">
        <w:rPr>
          <w:rFonts w:ascii="Times New Roman" w:hAnsi="Times New Roman" w:cs="Times New Roman"/>
        </w:rPr>
        <w:t>van</w:t>
      </w:r>
      <w:proofErr w:type="gramEnd"/>
      <w:r w:rsidRPr="003A09E9">
        <w:rPr>
          <w:rFonts w:ascii="Times New Roman" w:hAnsi="Times New Roman" w:cs="Times New Roman"/>
        </w:rPr>
        <w:t xml:space="preserve"> Leeuwen, C., &amp; </w:t>
      </w:r>
      <w:proofErr w:type="spellStart"/>
      <w:r w:rsidRPr="003A09E9">
        <w:rPr>
          <w:rFonts w:ascii="Times New Roman" w:hAnsi="Times New Roman" w:cs="Times New Roman"/>
        </w:rPr>
        <w:t>Raffone</w:t>
      </w:r>
      <w:proofErr w:type="spellEnd"/>
      <w:r w:rsidRPr="003A09E9">
        <w:rPr>
          <w:rFonts w:ascii="Times New Roman" w:hAnsi="Times New Roman" w:cs="Times New Roman"/>
        </w:rPr>
        <w:t xml:space="preserve">, A. (2001). Coupled nonlinear maps as models of perceptual pattern and memory trace dynamics. </w:t>
      </w:r>
      <w:r w:rsidRPr="003A09E9">
        <w:rPr>
          <w:rFonts w:ascii="Times New Roman" w:hAnsi="Times New Roman" w:cs="Times New Roman"/>
          <w:i/>
          <w:iCs/>
        </w:rPr>
        <w:t>Cognitive Processing</w:t>
      </w:r>
      <w:r w:rsidRPr="003A09E9">
        <w:rPr>
          <w:rFonts w:ascii="Times New Roman" w:hAnsi="Times New Roman" w:cs="Times New Roman"/>
        </w:rPr>
        <w:t xml:space="preserve">, </w:t>
      </w:r>
      <w:r w:rsidRPr="003A09E9">
        <w:rPr>
          <w:rFonts w:ascii="Times New Roman" w:hAnsi="Times New Roman" w:cs="Times New Roman"/>
          <w:i/>
          <w:iCs/>
        </w:rPr>
        <w:t>2</w:t>
      </w:r>
      <w:r w:rsidRPr="003A09E9">
        <w:rPr>
          <w:rFonts w:ascii="Times New Roman" w:hAnsi="Times New Roman" w:cs="Times New Roman"/>
        </w:rPr>
        <w:t>, 67–116.</w:t>
      </w:r>
    </w:p>
    <w:p w14:paraId="78A56F55" w14:textId="77777777" w:rsidR="003A09E9" w:rsidRPr="003A09E9" w:rsidRDefault="003A09E9" w:rsidP="003A09E9">
      <w:pPr>
        <w:pStyle w:val="Bibliography"/>
        <w:rPr>
          <w:rFonts w:ascii="Times New Roman" w:hAnsi="Times New Roman" w:cs="Times New Roman"/>
        </w:rPr>
      </w:pPr>
      <w:proofErr w:type="gramStart"/>
      <w:r w:rsidRPr="003A09E9">
        <w:rPr>
          <w:rFonts w:ascii="Times New Roman" w:hAnsi="Times New Roman" w:cs="Times New Roman"/>
        </w:rPr>
        <w:t>van</w:t>
      </w:r>
      <w:proofErr w:type="gramEnd"/>
      <w:r w:rsidRPr="003A09E9">
        <w:rPr>
          <w:rFonts w:ascii="Times New Roman" w:hAnsi="Times New Roman" w:cs="Times New Roman"/>
        </w:rPr>
        <w:t xml:space="preserve"> Leeuwen, C., </w:t>
      </w:r>
      <w:proofErr w:type="spellStart"/>
      <w:r w:rsidRPr="003A09E9">
        <w:rPr>
          <w:rFonts w:ascii="Times New Roman" w:hAnsi="Times New Roman" w:cs="Times New Roman"/>
        </w:rPr>
        <w:t>Steyvers</w:t>
      </w:r>
      <w:proofErr w:type="spellEnd"/>
      <w:r w:rsidRPr="003A09E9">
        <w:rPr>
          <w:rFonts w:ascii="Times New Roman" w:hAnsi="Times New Roman" w:cs="Times New Roman"/>
        </w:rPr>
        <w:t xml:space="preserve">, M., &amp; </w:t>
      </w:r>
      <w:proofErr w:type="spellStart"/>
      <w:r w:rsidRPr="003A09E9">
        <w:rPr>
          <w:rFonts w:ascii="Times New Roman" w:hAnsi="Times New Roman" w:cs="Times New Roman"/>
        </w:rPr>
        <w:t>Nooter</w:t>
      </w:r>
      <w:proofErr w:type="spellEnd"/>
      <w:r w:rsidRPr="003A09E9">
        <w:rPr>
          <w:rFonts w:ascii="Times New Roman" w:hAnsi="Times New Roman" w:cs="Times New Roman"/>
        </w:rPr>
        <w:t xml:space="preserve">, M. (1997). Stability and Intermittency in Large-Scale Coupled Oscillator Models for Perceptual Segmentation. </w:t>
      </w:r>
      <w:r w:rsidRPr="003A09E9">
        <w:rPr>
          <w:rFonts w:ascii="Times New Roman" w:hAnsi="Times New Roman" w:cs="Times New Roman"/>
          <w:i/>
          <w:iCs/>
        </w:rPr>
        <w:t>Journal of Mathematical Psychology</w:t>
      </w:r>
      <w:r w:rsidRPr="003A09E9">
        <w:rPr>
          <w:rFonts w:ascii="Times New Roman" w:hAnsi="Times New Roman" w:cs="Times New Roman"/>
        </w:rPr>
        <w:t xml:space="preserve">, </w:t>
      </w:r>
      <w:r w:rsidRPr="003A09E9">
        <w:rPr>
          <w:rFonts w:ascii="Times New Roman" w:hAnsi="Times New Roman" w:cs="Times New Roman"/>
          <w:i/>
          <w:iCs/>
        </w:rPr>
        <w:t>41</w:t>
      </w:r>
      <w:r w:rsidRPr="003A09E9">
        <w:rPr>
          <w:rFonts w:ascii="Times New Roman" w:hAnsi="Times New Roman" w:cs="Times New Roman"/>
        </w:rPr>
        <w:t>(4), 319–344. https://doi.org/10.1006/jmps.1997.1177</w:t>
      </w:r>
    </w:p>
    <w:p w14:paraId="7DAD0FC7" w14:textId="77777777" w:rsidR="003A09E9" w:rsidRPr="003A09E9" w:rsidRDefault="003A09E9" w:rsidP="003A09E9">
      <w:pPr>
        <w:pStyle w:val="Bibliography"/>
        <w:rPr>
          <w:rFonts w:ascii="Times New Roman" w:hAnsi="Times New Roman" w:cs="Times New Roman"/>
        </w:rPr>
      </w:pPr>
      <w:proofErr w:type="gramStart"/>
      <w:r w:rsidRPr="003A09E9">
        <w:rPr>
          <w:rFonts w:ascii="Times New Roman" w:hAnsi="Times New Roman" w:cs="Times New Roman"/>
        </w:rPr>
        <w:t>van</w:t>
      </w:r>
      <w:proofErr w:type="gramEnd"/>
      <w:r w:rsidRPr="003A09E9">
        <w:rPr>
          <w:rFonts w:ascii="Times New Roman" w:hAnsi="Times New Roman" w:cs="Times New Roman"/>
        </w:rPr>
        <w:t xml:space="preserve"> </w:t>
      </w:r>
      <w:proofErr w:type="spellStart"/>
      <w:r w:rsidRPr="003A09E9">
        <w:rPr>
          <w:rFonts w:ascii="Times New Roman" w:hAnsi="Times New Roman" w:cs="Times New Roman"/>
        </w:rPr>
        <w:t>Strien</w:t>
      </w:r>
      <w:proofErr w:type="spellEnd"/>
      <w:r w:rsidRPr="003A09E9">
        <w:rPr>
          <w:rFonts w:ascii="Times New Roman" w:hAnsi="Times New Roman" w:cs="Times New Roman"/>
        </w:rPr>
        <w:t xml:space="preserve">, S. J. (1987). </w:t>
      </w:r>
      <w:r w:rsidRPr="003A09E9">
        <w:rPr>
          <w:rFonts w:ascii="Times New Roman" w:hAnsi="Times New Roman" w:cs="Times New Roman"/>
          <w:i/>
          <w:iCs/>
        </w:rPr>
        <w:t>Smooth Dynamics on the Interval (with an Emphasis on Unimodal Maps)</w:t>
      </w:r>
      <w:r w:rsidRPr="003A09E9">
        <w:rPr>
          <w:rFonts w:ascii="Times New Roman" w:hAnsi="Times New Roman" w:cs="Times New Roman"/>
        </w:rPr>
        <w:t>. Delft University of Technology.</w:t>
      </w:r>
    </w:p>
    <w:p w14:paraId="734347E4"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Watson, C. G. (2019). </w:t>
      </w:r>
      <w:proofErr w:type="spellStart"/>
      <w:proofErr w:type="gramStart"/>
      <w:r w:rsidRPr="003A09E9">
        <w:rPr>
          <w:rFonts w:ascii="Times New Roman" w:hAnsi="Times New Roman" w:cs="Times New Roman"/>
          <w:i/>
          <w:iCs/>
        </w:rPr>
        <w:t>brainGraph</w:t>
      </w:r>
      <w:proofErr w:type="spellEnd"/>
      <w:proofErr w:type="gramEnd"/>
      <w:r w:rsidRPr="003A09E9">
        <w:rPr>
          <w:rFonts w:ascii="Times New Roman" w:hAnsi="Times New Roman" w:cs="Times New Roman"/>
          <w:i/>
          <w:iCs/>
        </w:rPr>
        <w:t>: Graph theory analysis of brain MRI data</w:t>
      </w:r>
      <w:r w:rsidRPr="003A09E9">
        <w:rPr>
          <w:rFonts w:ascii="Times New Roman" w:hAnsi="Times New Roman" w:cs="Times New Roman"/>
        </w:rPr>
        <w:t>. https://github.com/cwatson/brainGraph</w:t>
      </w:r>
    </w:p>
    <w:p w14:paraId="7729E6BE"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Watts, D. J., &amp; </w:t>
      </w:r>
      <w:proofErr w:type="spellStart"/>
      <w:r w:rsidRPr="003A09E9">
        <w:rPr>
          <w:rFonts w:ascii="Times New Roman" w:hAnsi="Times New Roman" w:cs="Times New Roman"/>
        </w:rPr>
        <w:t>Strogatz</w:t>
      </w:r>
      <w:proofErr w:type="spellEnd"/>
      <w:r w:rsidRPr="003A09E9">
        <w:rPr>
          <w:rFonts w:ascii="Times New Roman" w:hAnsi="Times New Roman" w:cs="Times New Roman"/>
        </w:rPr>
        <w:t xml:space="preserve">, S. H. (1998). Collective dynamics of ‘small-world’ networks. </w:t>
      </w:r>
      <w:r w:rsidRPr="003A09E9">
        <w:rPr>
          <w:rFonts w:ascii="Times New Roman" w:hAnsi="Times New Roman" w:cs="Times New Roman"/>
          <w:i/>
          <w:iCs/>
        </w:rPr>
        <w:t>Nature</w:t>
      </w:r>
      <w:r w:rsidRPr="003A09E9">
        <w:rPr>
          <w:rFonts w:ascii="Times New Roman" w:hAnsi="Times New Roman" w:cs="Times New Roman"/>
        </w:rPr>
        <w:t xml:space="preserve">, </w:t>
      </w:r>
      <w:r w:rsidRPr="003A09E9">
        <w:rPr>
          <w:rFonts w:ascii="Times New Roman" w:hAnsi="Times New Roman" w:cs="Times New Roman"/>
          <w:i/>
          <w:iCs/>
        </w:rPr>
        <w:t>393</w:t>
      </w:r>
      <w:r w:rsidRPr="003A09E9">
        <w:rPr>
          <w:rFonts w:ascii="Times New Roman" w:hAnsi="Times New Roman" w:cs="Times New Roman"/>
        </w:rPr>
        <w:t>(6684), 440–442. https://doi.org/10.1038/30918</w:t>
      </w:r>
    </w:p>
    <w:p w14:paraId="1D85FD0A" w14:textId="77777777" w:rsidR="003A09E9" w:rsidRPr="003A09E9" w:rsidRDefault="003A09E9" w:rsidP="003A09E9">
      <w:pPr>
        <w:pStyle w:val="Bibliography"/>
        <w:rPr>
          <w:rFonts w:ascii="Times New Roman" w:hAnsi="Times New Roman" w:cs="Times New Roman"/>
        </w:rPr>
      </w:pPr>
      <w:r w:rsidRPr="003A09E9">
        <w:rPr>
          <w:rFonts w:ascii="Times New Roman" w:hAnsi="Times New Roman" w:cs="Times New Roman"/>
        </w:rPr>
        <w:t xml:space="preserve">Zhang, X., Ma, Z., Zhang, Z., Sun, Q., &amp; Yan, J. (2018). A Review of Community Detection Algorithms Based on Modularity Optimization. </w:t>
      </w:r>
      <w:r w:rsidRPr="003A09E9">
        <w:rPr>
          <w:rFonts w:ascii="Times New Roman" w:hAnsi="Times New Roman" w:cs="Times New Roman"/>
          <w:i/>
          <w:iCs/>
        </w:rPr>
        <w:t>Journal of Physics: Conference Series</w:t>
      </w:r>
      <w:r w:rsidRPr="003A09E9">
        <w:rPr>
          <w:rFonts w:ascii="Times New Roman" w:hAnsi="Times New Roman" w:cs="Times New Roman"/>
        </w:rPr>
        <w:t xml:space="preserve">, </w:t>
      </w:r>
      <w:r w:rsidRPr="003A09E9">
        <w:rPr>
          <w:rFonts w:ascii="Times New Roman" w:hAnsi="Times New Roman" w:cs="Times New Roman"/>
          <w:i/>
          <w:iCs/>
        </w:rPr>
        <w:t>1069</w:t>
      </w:r>
      <w:r w:rsidRPr="003A09E9">
        <w:rPr>
          <w:rFonts w:ascii="Times New Roman" w:hAnsi="Times New Roman" w:cs="Times New Roman"/>
        </w:rPr>
        <w:t>, 012123. https://doi.org/10.1088/1742-6596/1069/1/012123</w:t>
      </w:r>
    </w:p>
    <w:p w14:paraId="04BD4ABB" w14:textId="23EA8DC7" w:rsidR="00DE5E2F" w:rsidRDefault="00C6595A" w:rsidP="003A09E9">
      <w:r>
        <w:rPr>
          <w:lang w:bidi="fa-IR"/>
        </w:rPr>
        <w:fldChar w:fldCharType="end"/>
      </w:r>
    </w:p>
    <w:p w14:paraId="6CE88CB9" w14:textId="77777777" w:rsidR="004F3890" w:rsidRPr="00112CD4" w:rsidRDefault="004F3890" w:rsidP="004F3890">
      <w:pPr>
        <w:pStyle w:val="bibitem"/>
        <w:widowControl/>
        <w:spacing w:line="276" w:lineRule="auto"/>
        <w:rPr>
          <w:sz w:val="24"/>
          <w:szCs w:val="24"/>
          <w:lang w:val="en-US"/>
        </w:rPr>
      </w:pPr>
    </w:p>
    <w:p w14:paraId="306B762A" w14:textId="77777777" w:rsidR="004F3890" w:rsidRPr="004F3890" w:rsidRDefault="004F3890" w:rsidP="00BE0CC8">
      <w:pPr>
        <w:rPr>
          <w:lang w:bidi="fa-IR"/>
        </w:rPr>
      </w:pPr>
    </w:p>
    <w:p w14:paraId="25A104E6" w14:textId="77777777" w:rsidR="00FB1368" w:rsidRDefault="00FB1368" w:rsidP="00FB1368">
      <w:pPr>
        <w:rPr>
          <w:lang w:bidi="fa-IR"/>
        </w:rPr>
      </w:pPr>
    </w:p>
    <w:p w14:paraId="2D45A4A7" w14:textId="77777777" w:rsidR="00301D59" w:rsidRDefault="00301D59">
      <w:pPr>
        <w:rPr>
          <w:rFonts w:asciiTheme="majorHAnsi" w:eastAsiaTheme="majorEastAsia" w:hAnsiTheme="majorHAnsi" w:cstheme="majorBidi"/>
        </w:rPr>
      </w:pPr>
      <w:r>
        <w:br w:type="page"/>
      </w:r>
    </w:p>
    <w:p w14:paraId="63CA5DE0" w14:textId="77777777" w:rsidR="009167C1" w:rsidRDefault="00345333" w:rsidP="00BE0CC8">
      <w:pPr>
        <w:pStyle w:val="Heading1"/>
      </w:pPr>
      <w:r>
        <w:lastRenderedPageBreak/>
        <w:t>Figure</w:t>
      </w:r>
      <w:r w:rsidR="009167C1">
        <w:t>s</w:t>
      </w:r>
    </w:p>
    <w:p w14:paraId="658057F4" w14:textId="77777777" w:rsidR="005532A9" w:rsidRDefault="005532A9" w:rsidP="005532A9">
      <w:pPr>
        <w:ind w:firstLine="0"/>
        <w:jc w:val="center"/>
      </w:pPr>
    </w:p>
    <w:p w14:paraId="07BB15F8" w14:textId="77777777" w:rsidR="004D6B86" w:rsidRDefault="00AE61A7" w:rsidP="00BE0CC8">
      <w:pPr>
        <w:ind w:firstLine="0"/>
        <w:rPr>
          <w:ins w:id="324" w:author="MohammadHossein Manuel Haqiqatkhah" w:date="2020-01-06T09:51:00Z"/>
        </w:rPr>
      </w:pPr>
      <w:ins w:id="325" w:author="MohammadHossein Manuel Haqiqatkhah" w:date="2020-01-06T09:51:00Z">
        <w:r>
          <w:t>Find the figures here:</w:t>
        </w:r>
      </w:ins>
    </w:p>
    <w:p w14:paraId="2F4674E8" w14:textId="77777777" w:rsidR="00AE61A7" w:rsidRDefault="00AE61A7" w:rsidP="00BE0CC8">
      <w:pPr>
        <w:ind w:firstLine="0"/>
        <w:rPr>
          <w:rtl/>
        </w:rPr>
      </w:pPr>
      <w:ins w:id="326" w:author="MohammadHossein Manuel Haqiqatkhah" w:date="2020-01-06T09:51:00Z">
        <w:r w:rsidRPr="00AE61A7">
          <w:t>https://github.com/psyguy/Dissertation-MPsy/raw/master/Figures/By%20section%20-%20Figures%20-%2020200103.pptx</w:t>
        </w:r>
      </w:ins>
    </w:p>
    <w:p w14:paraId="3CFFA965" w14:textId="77777777" w:rsidR="00DF16F5" w:rsidRDefault="00DF16F5" w:rsidP="00DF16F5">
      <w:pPr>
        <w:pStyle w:val="TableFigure"/>
      </w:pPr>
      <w:r>
        <w:rPr>
          <w:rStyle w:val="Emphasis"/>
        </w:rPr>
        <w:t>Figure 1</w:t>
      </w:r>
      <w:r>
        <w:t>. Network structures of representative models.</w:t>
      </w:r>
    </w:p>
    <w:p w14:paraId="37125B9D" w14:textId="77777777" w:rsidR="004A1979" w:rsidRPr="00DF16F5" w:rsidRDefault="00DF16F5" w:rsidP="004A1979">
      <w:pPr>
        <w:pStyle w:val="TableFigure"/>
      </w:pPr>
      <w:r>
        <w:rPr>
          <w:rStyle w:val="Emphasis"/>
        </w:rPr>
        <w:t>Figure 2</w:t>
      </w:r>
      <w:r>
        <w:rPr>
          <w:rStyle w:val="Emphasis"/>
          <w:i w:val="0"/>
          <w:iCs w:val="0"/>
        </w:rPr>
        <w:t>. Evolution of network statistics</w:t>
      </w:r>
      <w:r w:rsidR="004A1979" w:rsidRPr="004A1979">
        <w:t xml:space="preserve"> </w:t>
      </w:r>
    </w:p>
    <w:p w14:paraId="56515A4B" w14:textId="77777777" w:rsidR="004A1979" w:rsidRPr="00DF16F5" w:rsidRDefault="004A1979" w:rsidP="004A1979">
      <w:pPr>
        <w:pStyle w:val="TableFigure"/>
      </w:pPr>
      <w:r>
        <w:rPr>
          <w:rStyle w:val="Emphasis"/>
        </w:rPr>
        <w:t>Figure 3</w:t>
      </w:r>
      <w:r>
        <w:t>. Rich club coefficients</w:t>
      </w:r>
    </w:p>
    <w:p w14:paraId="0A01DB4C" w14:textId="4C33E106" w:rsidR="004A1979" w:rsidRPr="00DF16F5" w:rsidRDefault="004A1979" w:rsidP="00503D71">
      <w:pPr>
        <w:pStyle w:val="TableFigure"/>
      </w:pPr>
      <w:r>
        <w:rPr>
          <w:rStyle w:val="Emphasis"/>
        </w:rPr>
        <w:t>Figure 4</w:t>
      </w:r>
      <w:r>
        <w:t>. Heat maps of pairwise similarities of networks and family comparisons.</w:t>
      </w:r>
      <w:r w:rsidR="00503D71">
        <w:t xml:space="preserve"> </w:t>
      </w:r>
      <w:r w:rsidR="00503D71">
        <w:rPr>
          <w:lang w:bidi="fa-IR"/>
        </w:rPr>
        <w:t>L</w:t>
      </w:r>
      <w:r w:rsidR="00503D71">
        <w:rPr>
          <w:lang w:bidi="fa-IR"/>
        </w:rPr>
        <w:t>ower dissimilarity (hence higher similarity) measures are coded by brighter colors</w:t>
      </w:r>
    </w:p>
    <w:p w14:paraId="0446A33E" w14:textId="77777777" w:rsidR="00DF16F5" w:rsidRDefault="00B25AD8" w:rsidP="004A1979">
      <w:pPr>
        <w:pStyle w:val="TableFigure"/>
        <w:rPr>
          <w:rFonts w:cs="Times New Roman"/>
        </w:rPr>
      </w:pPr>
      <w:r w:rsidRPr="00B25AD8">
        <w:rPr>
          <w:rFonts w:cs="Times New Roman"/>
          <w:i/>
          <w:iCs/>
        </w:rPr>
        <w:t xml:space="preserve">Figure </w:t>
      </w:r>
      <w:r w:rsidR="004A1979">
        <w:rPr>
          <w:rFonts w:cs="Times New Roman"/>
          <w:i/>
          <w:iCs/>
        </w:rPr>
        <w:t>5</w:t>
      </w:r>
      <w:r w:rsidRPr="00B25AD8">
        <w:rPr>
          <w:rFonts w:cs="Times New Roman"/>
        </w:rPr>
        <w:t xml:space="preserve">. </w:t>
      </w:r>
      <w:r w:rsidR="007166F3">
        <w:rPr>
          <w:rFonts w:cs="Times New Roman"/>
        </w:rPr>
        <w:t xml:space="preserve">Differentiation score of families for </w:t>
      </w:r>
      <w:r w:rsidR="00F96F92">
        <w:rPr>
          <w:rFonts w:cs="Times New Roman"/>
        </w:rPr>
        <w:t xml:space="preserve">the anatomical and </w:t>
      </w:r>
      <w:r w:rsidR="005B7ACA">
        <w:rPr>
          <w:rFonts w:cs="Times New Roman"/>
        </w:rPr>
        <w:t xml:space="preserve">functional </w:t>
      </w:r>
      <w:r w:rsidR="00F96F92">
        <w:rPr>
          <w:rFonts w:cs="Times New Roman"/>
        </w:rPr>
        <w:t>networks</w:t>
      </w:r>
      <w:r w:rsidRPr="00B25AD8">
        <w:rPr>
          <w:rFonts w:cs="Times New Roman"/>
        </w:rPr>
        <w:t>.</w:t>
      </w:r>
    </w:p>
    <w:p w14:paraId="24F13095" w14:textId="77777777" w:rsidR="001A0D68" w:rsidRDefault="001A0D68" w:rsidP="004A1979">
      <w:pPr>
        <w:pStyle w:val="TableFigure"/>
        <w:rPr>
          <w:rFonts w:cs="Times New Roman"/>
        </w:rPr>
      </w:pPr>
      <w:r w:rsidRPr="001A0D68">
        <w:rPr>
          <w:rFonts w:cs="Times New Roman"/>
          <w:i/>
          <w:iCs/>
        </w:rPr>
        <w:t xml:space="preserve">Figure </w:t>
      </w:r>
      <w:r w:rsidR="004A1979">
        <w:rPr>
          <w:rFonts w:cs="Times New Roman"/>
          <w:i/>
          <w:iCs/>
        </w:rPr>
        <w:t>6</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p>
    <w:p w14:paraId="53E17A4D" w14:textId="77777777" w:rsidR="00695453" w:rsidRDefault="00695453" w:rsidP="001A0D68">
      <w:pPr>
        <w:spacing w:before="240"/>
        <w:ind w:firstLine="0"/>
        <w:contextualSpacing/>
        <w:rPr>
          <w:rFonts w:cs="Times New Roman"/>
        </w:rPr>
      </w:pPr>
    </w:p>
    <w:p w14:paraId="0C1DC254" w14:textId="77777777" w:rsidR="00E77904" w:rsidRDefault="00E77904">
      <w:pPr>
        <w:rPr>
          <w:rFonts w:cs="Times New Roman"/>
        </w:rPr>
      </w:pPr>
      <w:r>
        <w:rPr>
          <w:rFonts w:cs="Times New Roman"/>
        </w:rPr>
        <w:br w:type="page"/>
      </w:r>
    </w:p>
    <w:p w14:paraId="6CB4C8A2" w14:textId="77777777" w:rsidR="00E77904" w:rsidRDefault="001B328B" w:rsidP="00BE0CC8">
      <w:pPr>
        <w:pStyle w:val="Heading1"/>
      </w:pPr>
      <w:commentRangeStart w:id="327"/>
      <w:r>
        <w:lastRenderedPageBreak/>
        <w:t>Supplementary Materials</w:t>
      </w:r>
      <w:commentRangeEnd w:id="327"/>
      <w:r w:rsidR="001E7EC1">
        <w:rPr>
          <w:rStyle w:val="CommentReference"/>
          <w:rFonts w:asciiTheme="minorHAnsi" w:eastAsiaTheme="minorEastAsia" w:hAnsiTheme="minorHAnsi" w:cstheme="minorBidi"/>
          <w:b w:val="0"/>
          <w:bCs w:val="0"/>
        </w:rPr>
        <w:commentReference w:id="327"/>
      </w:r>
    </w:p>
    <w:p w14:paraId="6E81F0ED" w14:textId="77777777" w:rsidR="001B328B" w:rsidRDefault="001B328B" w:rsidP="00BE0CC8">
      <w:pPr>
        <w:pStyle w:val="Heading2"/>
        <w:rPr>
          <w:lang w:bidi="fa-IR"/>
        </w:rPr>
      </w:pPr>
      <w:r>
        <w:rPr>
          <w:lang w:bidi="fa-IR"/>
        </w:rPr>
        <w:t>Network Comparison</w:t>
      </w:r>
    </w:p>
    <w:p w14:paraId="0A049A87" w14:textId="77777777" w:rsidR="00E77904" w:rsidRDefault="00E77904" w:rsidP="00BE0CC8">
      <w:pPr>
        <w:rPr>
          <w:lang w:bidi="fa-IR"/>
        </w:rPr>
      </w:pPr>
      <w:r>
        <w:rPr>
          <w:lang w:bidi="fa-IR"/>
        </w:rPr>
        <w:t xml:space="preserve">Dozens of methods have been proposed to be used in network comparison (for a review, see </w:t>
      </w:r>
      <w:r w:rsidRPr="0050485A">
        <w:rPr>
          <w:color w:val="FF0000"/>
          <w:lang w:bidi="fa-IR"/>
        </w:rPr>
        <w:t>citation needed</w:t>
      </w:r>
      <w:r>
        <w:rPr>
          <w:lang w:bidi="fa-IR"/>
        </w:rPr>
        <w:t>). The well-known methods are adapted to cases where the nodes are labeled (i.e., distinguishable) a priori. These methods are not always suitable for non-labeled networks (wherein the nodes are not assigned to any labels, which is the case for our models), as they require a primary step of inferring (or estimating) node labels or matching the nodes for the networks being compared (also known as node correspondence problem), which is computationally very costly (</w:t>
      </w:r>
      <w:r w:rsidRPr="0050485A">
        <w:rPr>
          <w:color w:val="FF0000"/>
          <w:lang w:bidi="fa-IR"/>
        </w:rPr>
        <w:t>citation needed</w:t>
      </w:r>
      <w:r>
        <w:rPr>
          <w:lang w:bidi="fa-IR"/>
        </w:rPr>
        <w:t>).</w:t>
      </w:r>
    </w:p>
    <w:p w14:paraId="6DA8EC34"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047A8BD1" w14:textId="77777777" w:rsidR="00E77904" w:rsidRDefault="00E77904" w:rsidP="00E77904">
      <w:pPr>
        <w:rPr>
          <w:lang w:bidi="fa-IR"/>
        </w:rPr>
      </w:pPr>
      <w:r>
        <w:rPr>
          <w:lang w:bidi="fa-IR"/>
        </w:rPr>
        <w:t xml:space="preserve">As we have seen, there are numerous network statistics that can describe network structures either locally or globally. The local measures are suitable for node-wise (or clique-wise) comparisons, while the global measures are aggregates of some local properties that provide </w:t>
      </w:r>
      <w:r w:rsidR="006E64B5">
        <w:rPr>
          <w:lang w:bidi="fa-IR"/>
        </w:rPr>
        <w:t>"</w:t>
      </w:r>
      <w:r>
        <w:rPr>
          <w:lang w:bidi="fa-IR"/>
        </w:rPr>
        <w:t>summary statistics</w:t>
      </w:r>
      <w:r w:rsidR="006E64B5">
        <w:rPr>
          <w:lang w:bidi="fa-IR"/>
        </w:rPr>
        <w:t>"</w:t>
      </w:r>
      <w:r>
        <w:rPr>
          <w:lang w:bidi="fa-IR"/>
        </w:rPr>
        <w:t xml:space="preserve"> for the structure. The local measures hardly lead to holistic description of networks as the nodes are usually described in isolation from other nodes. On the other hand, valuable structural information is sacrificed along aggregation taking place in deriving global structural measures. Therefore, neither local nor global measures are optimal for comparison of networks. A solution to this issue would be taking an </w:t>
      </w:r>
      <w:r w:rsidRPr="003A58B8">
        <w:rPr>
          <w:lang w:bidi="fa-IR"/>
        </w:rPr>
        <w:t xml:space="preserve">intermediary </w:t>
      </w:r>
      <w:r>
        <w:rPr>
          <w:lang w:bidi="fa-IR"/>
        </w:rPr>
        <w:t>(</w:t>
      </w:r>
      <w:r w:rsidRPr="0050485A">
        <w:rPr>
          <w:color w:val="FF0000"/>
          <w:lang w:bidi="fa-IR"/>
        </w:rPr>
        <w:t>?</w:t>
      </w:r>
      <w:r>
        <w:rPr>
          <w:lang w:bidi="fa-IR"/>
        </w:rPr>
        <w:t>) approach by putting the distribution of various local measures under the spotlight. This way, we get to keep all</w:t>
      </w:r>
      <w:r w:rsidRPr="007E7358">
        <w:rPr>
          <w:rStyle w:val="FootnoteReference"/>
        </w:rPr>
        <w:footnoteReference w:id="4"/>
      </w:r>
      <w:r>
        <w:rPr>
          <w:lang w:bidi="fa-IR"/>
        </w:rPr>
        <w:t xml:space="preserve"> the information we can harvest from structure. Then, we can decide how to use this information in network comparison.</w:t>
      </w:r>
    </w:p>
    <w:p w14:paraId="6C528D64" w14:textId="1D98AA81" w:rsidR="00E77904" w:rsidRDefault="00E77904" w:rsidP="00E77904">
      <w:pPr>
        <w:rPr>
          <w:rFonts w:cs="Arial"/>
        </w:rPr>
      </w:pPr>
      <w:proofErr w:type="spellStart"/>
      <w:r w:rsidRPr="00034E99">
        <w:rPr>
          <w:rFonts w:ascii="Times New Roman" w:hAnsi="Times New Roman" w:cs="Times New Roman"/>
        </w:rPr>
        <w:lastRenderedPageBreak/>
        <w:t>Berlingerio</w:t>
      </w:r>
      <w:proofErr w:type="spellEnd"/>
      <w:r>
        <w:rPr>
          <w:rFonts w:ascii="Times New Roman" w:hAnsi="Times New Roman" w:cs="Times New Roman"/>
        </w:rPr>
        <w:t xml:space="preserve"> et al. </w:t>
      </w:r>
      <w:r>
        <w:rPr>
          <w:lang w:bidi="fa-IR"/>
        </w:rPr>
        <w:fldChar w:fldCharType="begin"/>
      </w:r>
      <w:ins w:id="328" w:author="MohammadHossein Manuel Haqiqatkhah" w:date="2020-01-07T14:29:00Z">
        <w:r w:rsidR="00903801">
          <w:rPr>
            <w:lang w:bidi="fa-IR"/>
          </w:rPr>
          <w:instrText xml:space="preserve"> ADDIN ZOTERO_ITEM CSL_CITATION {"citationID":"4uwmAp4j","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329" w:author="MohammadHossein Manuel Haqiqatkhah" w:date="2020-01-07T14:29:00Z">
        <w:r w:rsidDel="00903801">
          <w:rPr>
            <w:lang w:bidi="fa-IR"/>
          </w:rPr>
          <w:delInstrText xml:space="preserve"> ADDIN ZOTERO_ITEM CSL_CITATION {"citationID":"4uwmAp4j","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50485A">
        <w:rPr>
          <w:rFonts w:ascii="Times New Roman" w:hAnsi="Times New Roman" w:cs="Times New Roman"/>
        </w:rPr>
        <w:t>(2012)</w:t>
      </w:r>
      <w:r>
        <w:rPr>
          <w:lang w:bidi="fa-IR"/>
        </w:rPr>
        <w:fldChar w:fldCharType="end"/>
      </w:r>
      <w:r>
        <w:rPr>
          <w:lang w:bidi="fa-IR"/>
        </w:rPr>
        <w:t xml:space="preserve"> </w:t>
      </w:r>
      <w:r w:rsidRPr="00391D73">
        <w:rPr>
          <w:rFonts w:cs="Arial"/>
          <w:lang w:bidi="fa-IR"/>
        </w:rPr>
        <w:t xml:space="preserve">suggest </w:t>
      </w:r>
      <w:r>
        <w:rPr>
          <w:rFonts w:cs="Arial"/>
          <w:lang w:bidi="fa-IR"/>
        </w:rPr>
        <w:t xml:space="preserve">characterizing each node </w:t>
      </w:r>
      <w:proofErr w:type="spellStart"/>
      <w:r>
        <w:rPr>
          <w:rFonts w:cs="Arial"/>
          <w:lang w:bidi="fa-IR"/>
        </w:rPr>
        <w:t>i</w:t>
      </w:r>
      <w:proofErr w:type="spellEnd"/>
      <w:r>
        <w:rPr>
          <w:rFonts w:cs="Arial"/>
          <w:lang w:bidi="fa-IR"/>
        </w:rPr>
        <w:t xml:space="preserve"> of the network with a seven-dimensional feature vector consisting of the following </w:t>
      </w:r>
      <w:r w:rsidRPr="00391D73">
        <w:rPr>
          <w:rFonts w:cs="Arial"/>
          <w:lang w:bidi="fa-IR"/>
        </w:rPr>
        <w:t>local measures</w:t>
      </w:r>
      <w:r>
        <w:rPr>
          <w:rFonts w:cs="Arial"/>
          <w:lang w:bidi="fa-IR"/>
        </w:rPr>
        <w:t xml:space="preserve"> that capture characteristics of the node and its surrounding subset of the network</w:t>
      </w:r>
      <w:r w:rsidRPr="00391D73">
        <w:rPr>
          <w:rFonts w:cs="Arial"/>
          <w:lang w:bidi="fa-IR"/>
        </w:rPr>
        <w:t xml:space="preserve">: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N(i)|</m:t>
        </m:r>
        <m:r>
          <w:rPr>
            <w:rStyle w:val="FootnoteReference"/>
            <w:i/>
          </w:rPr>
          <w:footnoteReference w:id="5"/>
        </m:r>
      </m:oMath>
      <w:r w:rsidRPr="00391D73">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391D73">
        <w:rPr>
          <w:rFonts w:cs="Arial"/>
          <w:lang w:bidi="fa-IR"/>
        </w:rPr>
        <w:t xml:space="preserve">, local clustering coefficient (i.e., </w:t>
      </w:r>
      <w:r w:rsidRPr="00391D73">
        <w:rPr>
          <w:rFonts w:cs="Arial"/>
        </w:rPr>
        <w:t xml:space="preserve">the number of triangles connected to node </w:t>
      </w:r>
      <w:proofErr w:type="spellStart"/>
      <w:r w:rsidRPr="00391D73">
        <w:rPr>
          <w:rFonts w:cs="Arial"/>
        </w:rPr>
        <w:t>i</w:t>
      </w:r>
      <w:proofErr w:type="spellEnd"/>
      <w:r w:rsidRPr="00391D73">
        <w:rPr>
          <w:rFonts w:cs="Arial"/>
        </w:rPr>
        <w:t xml:space="preserve"> over the number of connected triples centered on node </w:t>
      </w:r>
      <w:proofErr w:type="spellStart"/>
      <w:r w:rsidRPr="00391D73">
        <w:rPr>
          <w:rFonts w:cs="Arial"/>
        </w:rPr>
        <w:t>i</w:t>
      </w:r>
      <w:proofErr w:type="spellEnd"/>
      <w:r w:rsidRPr="00391D73">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391D73">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i)</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j∈N(i)</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391D73">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xml:space="preserve">, the number of edges in the </w:t>
      </w:r>
      <w:proofErr w:type="spellStart"/>
      <w:r w:rsidRPr="00391D73">
        <w:rPr>
          <w:rFonts w:cs="Arial"/>
        </w:rPr>
        <w:t>egonet</w:t>
      </w:r>
      <w:proofErr w:type="spellEnd"/>
      <w:r w:rsidRPr="007E7358">
        <w:rPr>
          <w:rStyle w:val="FootnoteReference"/>
        </w:rPr>
        <w:footnoteReference w:id="6"/>
      </w:r>
      <w:r w:rsidRPr="00391D73">
        <w:rPr>
          <w:rFonts w:cs="Arial"/>
        </w:rPr>
        <w:t xml:space="preserve"> of node </w:t>
      </w:r>
      <w:proofErr w:type="spellStart"/>
      <w:r w:rsidRPr="00391D73">
        <w:rPr>
          <w:rFonts w:cs="Arial"/>
        </w:rPr>
        <w:t>i</w:t>
      </w:r>
      <w:proofErr w:type="spellEnd"/>
      <w:r w:rsidRPr="00391D73">
        <w:rPr>
          <w:rFonts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i)</m:t>
            </m:r>
          </m:sub>
        </m:sSub>
        <m:r>
          <w:rPr>
            <w:rFonts w:ascii="Cambria Math" w:hAnsi="Cambria Math" w:cs="Arial"/>
          </w:rPr>
          <m:t>|</m:t>
        </m:r>
      </m:oMath>
      <w:r w:rsidRPr="00391D73">
        <w:rPr>
          <w:rFonts w:cs="Arial"/>
        </w:rPr>
        <w:t>, the number of outgoing edges from the egonet of node i</w:t>
      </w:r>
      <w:r w:rsidRPr="007E7358">
        <w:rPr>
          <w:rStyle w:val="FootnoteReference"/>
        </w:rPr>
        <w:footnoteReference w:id="7"/>
      </w:r>
      <w:r w:rsidRPr="00391D73">
        <w:rPr>
          <w:rFonts w:cs="Arial"/>
        </w:rPr>
        <w:t xml:space="preserve">; and </w:t>
      </w:r>
      <m:oMath>
        <m:r>
          <w:rPr>
            <w:rFonts w:ascii="Cambria Math" w:hAnsi="Cambria Math" w:cs="Arial"/>
          </w:rPr>
          <m:t>|N(ego(i))|</m:t>
        </m:r>
      </m:oMath>
      <w:r w:rsidRPr="00391D73">
        <w:rPr>
          <w:rFonts w:cs="Arial"/>
        </w:rPr>
        <w:t>, the number of neighbors of egonet of node i.</w:t>
      </w:r>
      <w:r>
        <w:rPr>
          <w:rFonts w:cs="Arial"/>
        </w:rPr>
        <w:t xml:space="preserve"> Although one can add more local features to this vector,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and colleagues have shown that these features suffice for decent comparison of networks in their algorithm, </w:t>
      </w:r>
      <w:proofErr w:type="spellStart"/>
      <w:r>
        <w:rPr>
          <w:rFonts w:ascii="Times New Roman" w:hAnsi="Times New Roman" w:cs="Times New Roman"/>
        </w:rPr>
        <w:t>i,e</w:t>
      </w:r>
      <w:proofErr w:type="spellEnd"/>
      <w:r>
        <w:rPr>
          <w:rFonts w:ascii="Times New Roman" w:hAnsi="Times New Roman" w:cs="Times New Roman"/>
        </w:rPr>
        <w:t xml:space="preserve">, NetSimile. </w:t>
      </w:r>
      <w:r>
        <w:rPr>
          <w:rFonts w:cs="Arial"/>
        </w:rPr>
        <w:t>Having the feature vectors of all nodes, we reach a 7-variate distribution which can be used to compare networks.</w:t>
      </w:r>
    </w:p>
    <w:p w14:paraId="36072592" w14:textId="7777777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4B392FC6" w14:textId="77777777" w:rsidR="00E77904" w:rsidRDefault="00E77904" w:rsidP="00E77904">
      <w:pPr>
        <w:rPr>
          <w:lang w:bidi="fa-IR"/>
        </w:rPr>
      </w:pPr>
      <w:r>
        <w:rPr>
          <w:lang w:bidi="fa-IR"/>
        </w:rPr>
        <w:t xml:space="preserve">Given the distributions of local features, one can compare the distributions by means of comparing their summary statistics. In NetSimile, the feature distribution (which is a </w:t>
      </w:r>
      <w:proofErr w:type="spellStart"/>
      <w:r>
        <w:rPr>
          <w:lang w:bidi="fa-IR"/>
        </w:rPr>
        <w:t>nodesXfeatures</w:t>
      </w:r>
      <w:proofErr w:type="spellEnd"/>
      <w:r>
        <w:rPr>
          <w:lang w:bidi="fa-IR"/>
        </w:rPr>
        <w:t xml:space="preserve">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w:t>
      </w:r>
      <w:r>
        <w:rPr>
          <w:lang w:bidi="fa-IR"/>
        </w:rPr>
        <w:lastRenderedPageBreak/>
        <w:t>more importantly, it allows comparison of networks of different sizes. One now must define an appropriate method of calculating the distances.</w:t>
      </w:r>
    </w:p>
    <w:p w14:paraId="6BEAA1AF" w14:textId="017B9D56" w:rsidR="00E77904" w:rsidRDefault="00E77904" w:rsidP="00903801">
      <w:pPr>
        <w:rPr>
          <w:rFonts w:ascii="Times New Roman" w:hAnsi="Times New Roman"/>
        </w:rPr>
      </w:pPr>
      <w:r>
        <w:rPr>
          <w:lang w:bidi="fa-IR"/>
        </w:rPr>
        <w:t>As we know (</w:t>
      </w:r>
      <w:r w:rsidRPr="0050485A">
        <w:rPr>
          <w:color w:val="FF0000"/>
          <w:lang w:bidi="fa-IR"/>
        </w:rPr>
        <w:t>citation needed?</w:t>
      </w:r>
      <w:r>
        <w:rPr>
          <w:lang w:bidi="fa-IR"/>
        </w:rPr>
        <w:t xml:space="preserve">), the ranks of summary statistics characterize the overall shape of distributions thus is a highly discriminative metric in their comparison. Then, the values of these summary statistics provide information about the similarities among the distributions on top of their overall shapes. Hence, the signature vectors are akin to ranked lists. It has been shown that the </w:t>
      </w:r>
      <w:r w:rsidR="00BA3DB6">
        <w:rPr>
          <w:lang w:bidi="fa-IR"/>
        </w:rPr>
        <w:t>Canberra distance, defined in Equation S1</w:t>
      </w:r>
      <w:r>
        <w:rPr>
          <w:lang w:bidi="fa-IR"/>
        </w:rPr>
        <w:t xml:space="preserve">, is an appropriate measure of dissimilarity for ranked lists </w:t>
      </w:r>
      <w:r>
        <w:rPr>
          <w:lang w:bidi="fa-IR"/>
        </w:rPr>
        <w:fldChar w:fldCharType="begin"/>
      </w:r>
      <w:ins w:id="330" w:author="MohammadHossein Manuel Haqiqatkhah" w:date="2020-01-07T14:29:00Z">
        <w:r w:rsidR="00903801">
          <w:rPr>
            <w:lang w:bidi="fa-IR"/>
          </w:rPr>
          <w:instrText xml:space="preserve"> ADDIN ZOTERO_ITEM CSL_CITATION {"citationID":"2JyAAYos","properties":{"formattedCitation":"(Jurman et al., 2009)","plainCitation":"(Jurman et al., 2009)","noteIndex":0},"citationItems":[{"id":1686,"uris":["http://zotero.org/users/5652293/items/H5I8IEGC"],"uri":["http://zotero.org/users/5652293/items/H5I8IEGC"],"itemData":{"id":1686,"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ins>
      <w:del w:id="331" w:author="MohammadHossein Manuel Haqiqatkhah" w:date="2020-01-07T14:29:00Z">
        <w:r w:rsidDel="00903801">
          <w:rPr>
            <w:lang w:bidi="fa-IR"/>
          </w:rPr>
          <w:delInstrText xml:space="preserve"> ADDIN ZOTERO_ITEM CSL_CITATION {"citationID":"2JyAAYos","properties":{"formattedCitation":"(Jurman, Riccadonna, Visintainer, &amp; Furlanello, 2009)","plainCitation":"(Jurman, Riccadonna, Visintainer, &amp; Furlanello, 2009)","noteIndex":0},"citationItems":[{"id":1488,"uris":["http://zotero.org/users/5652293/items/H5I8IEGC"],"uri":["http://zotero.org/users/5652293/items/H5I8IEGC"],"itemData":{"id":1488,"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delInstrText>
        </w:r>
      </w:del>
      <w:r>
        <w:rPr>
          <w:lang w:bidi="fa-IR"/>
        </w:rPr>
        <w:fldChar w:fldCharType="separate"/>
      </w:r>
      <w:ins w:id="332" w:author="MohammadHossein Manuel Haqiqatkhah" w:date="2020-01-07T14:29:00Z">
        <w:r w:rsidR="00903801" w:rsidRPr="00903801">
          <w:rPr>
            <w:rFonts w:ascii="Times New Roman" w:hAnsi="Times New Roman" w:cs="Times New Roman"/>
            <w:rPrChange w:id="333" w:author="MohammadHossein Manuel Haqiqatkhah" w:date="2020-01-07T14:29:00Z">
              <w:rPr/>
            </w:rPrChange>
          </w:rPr>
          <w:t>(Jurman et al., 2009)</w:t>
        </w:r>
      </w:ins>
      <w:del w:id="334" w:author="MohammadHossein Manuel Haqiqatkhah" w:date="2020-01-07T14:29:00Z">
        <w:r w:rsidRPr="00903801" w:rsidDel="00903801">
          <w:rPr>
            <w:rPrChange w:id="335" w:author="MohammadHossein Manuel Haqiqatkhah" w:date="2020-01-07T14:29:00Z">
              <w:rPr>
                <w:rFonts w:ascii="Times New Roman" w:hAnsi="Times New Roman" w:cs="Times New Roman"/>
              </w:rPr>
            </w:rPrChange>
          </w:rPr>
          <w:delText>(Jurman, Riccadonna, Visintainer, &amp; Furlanello, 2009)</w:delText>
        </w:r>
      </w:del>
      <w:r>
        <w:rPr>
          <w:lang w:bidi="fa-IR"/>
        </w:rPr>
        <w:fldChar w:fldCharType="end"/>
      </w:r>
      <w:r>
        <w:rPr>
          <w:lang w:bidi="fa-IR"/>
        </w:rPr>
        <w:t xml:space="preserve"> as it is sensitive to small distances from zero and normalizes the pairwise distances of features by their absolute values. Moreover,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ins w:id="336" w:author="MohammadHossein Manuel Haqiqatkhah" w:date="2020-01-07T14:29:00Z">
        <w:r w:rsidR="00903801">
          <w:rPr>
            <w:lang w:bidi="fa-IR"/>
          </w:rPr>
          <w:instrText xml:space="preserve"> ADDIN ZOTERO_ITEM CSL_CITATION {"citationID":"5BQVO3lx","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337" w:author="MohammadHossein Manuel Haqiqatkhah" w:date="2020-01-07T14:29:00Z">
        <w:r w:rsidDel="00903801">
          <w:rPr>
            <w:lang w:bidi="fa-IR"/>
          </w:rPr>
          <w:delInstrText xml:space="preserve"> ADDIN ZOTERO_ITEM CSL_CITATION {"citationID":"5BQVO3lx","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A83400">
        <w:rPr>
          <w:rFonts w:ascii="Times New Roman" w:hAnsi="Times New Roman" w:cs="Times New Roman"/>
        </w:rPr>
        <w:t>(2012)</w:t>
      </w:r>
      <w:r>
        <w:rPr>
          <w:lang w:bidi="fa-IR"/>
        </w:rPr>
        <w:fldChar w:fldCharType="end"/>
      </w:r>
      <w:r>
        <w:rPr>
          <w:rFonts w:ascii="Times New Roman" w:hAnsi="Times New Roman"/>
        </w:rPr>
        <w:t xml:space="preserve"> report high discriminative power of Canberra distance in comparison of signature vectors, a good property of a dissimilarity for the task at hand.</w:t>
      </w:r>
    </w:p>
    <w:p w14:paraId="23499FDA" w14:textId="77777777" w:rsidR="00E77904" w:rsidRDefault="00E77904" w:rsidP="00BA3DB6">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t xml:space="preserve"> </w:t>
      </w:r>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w:p>
    <w:p w14:paraId="5A86299D" w14:textId="016766E2" w:rsidR="00E77904" w:rsidRPr="0050485A" w:rsidRDefault="00E77904" w:rsidP="00E77904">
      <w:pPr>
        <w:rPr>
          <w:rFonts w:ascii="Times New Roman" w:hAnsi="Times New Roman"/>
        </w:rPr>
      </w:pPr>
      <w:r>
        <w:rPr>
          <w:rFonts w:ascii="Times New Roman" w:hAnsi="Times New Roman"/>
        </w:rPr>
        <w:t xml:space="preserve">In this study, we used this dissimilarity metric in the pairwise comparison of the signature vectors derived from NetSimile algorithm. However, NetSimile does not allow hypothesis testing to infer significance levels for the distances. </w:t>
      </w:r>
      <w:proofErr w:type="spellStart"/>
      <w:r w:rsidRPr="00034E99">
        <w:rPr>
          <w:rFonts w:ascii="Times New Roman" w:hAnsi="Times New Roman" w:cs="Times New Roman"/>
        </w:rPr>
        <w:t>Berlingerio</w:t>
      </w:r>
      <w:proofErr w:type="spellEnd"/>
      <w:r>
        <w:rPr>
          <w:rFonts w:ascii="Times New Roman" w:hAnsi="Times New Roman" w:cs="Times New Roman"/>
        </w:rPr>
        <w:t xml:space="preserve"> et al. </w:t>
      </w:r>
      <w:r>
        <w:rPr>
          <w:lang w:bidi="fa-IR"/>
        </w:rPr>
        <w:fldChar w:fldCharType="begin"/>
      </w:r>
      <w:ins w:id="338" w:author="MohammadHossein Manuel Haqiqatkhah" w:date="2020-01-07T14:29:00Z">
        <w:r w:rsidR="00903801">
          <w:rPr>
            <w:lang w:bidi="fa-IR"/>
          </w:rPr>
          <w:instrText xml:space="preserve"> ADDIN ZOTERO_ITEM CSL_CITATION {"citationID":"2nfz8FuD","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339" w:author="MohammadHossein Manuel Haqiqatkhah" w:date="2020-01-07T14:29:00Z">
        <w:r w:rsidDel="00903801">
          <w:rPr>
            <w:lang w:bidi="fa-IR"/>
          </w:rPr>
          <w:delInstrText xml:space="preserve"> ADDIN ZOTERO_ITEM CSL_CITATION {"citationID":"2nfz8FuD","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w:t>
      </w:r>
      <w:r>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Pr="00801F35">
        <w:rPr>
          <w:rFonts w:ascii="Times New Roman" w:hAnsi="Times New Roman"/>
        </w:rPr>
        <w:t>Kolmogorov-Smirnov</w:t>
      </w:r>
      <w:r>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features. Hence, we use another method to test independence of distributions that is discussed below.</w:t>
      </w:r>
    </w:p>
    <w:p w14:paraId="67F74772" w14:textId="77777777" w:rsidR="00E77904" w:rsidRPr="00A04B4A" w:rsidRDefault="00E77904">
      <w:pPr>
        <w:pStyle w:val="Heading3"/>
        <w:rPr>
          <w:rFonts w:asciiTheme="minorHAnsi" w:eastAsiaTheme="minorEastAsia" w:hAnsiTheme="minorHAnsi" w:cstheme="minorBidi"/>
          <w:lang w:bidi="fa-IR"/>
        </w:rPr>
      </w:pPr>
      <w:r>
        <w:rPr>
          <w:lang w:bidi="fa-IR"/>
        </w:rPr>
        <w:lastRenderedPageBreak/>
        <w:t>Hypothesis testing for similarities of network distributions.</w:t>
      </w:r>
    </w:p>
    <w:p w14:paraId="147CD155" w14:textId="285A56A0" w:rsidR="00E77904" w:rsidRDefault="00E77904" w:rsidP="00903801">
      <w:pPr>
        <w:rPr>
          <w:lang w:bidi="fa-IR"/>
        </w:rPr>
      </w:pPr>
      <w:r>
        <w:rPr>
          <w:lang w:bidi="fa-IR"/>
        </w:rPr>
        <w:t xml:space="preserve">The significance tests used by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ins w:id="340" w:author="MohammadHossein Manuel Haqiqatkhah" w:date="2020-01-07T14:29:00Z">
        <w:r w:rsidR="00903801">
          <w:rPr>
            <w:lang w:bidi="fa-IR"/>
          </w:rPr>
          <w:instrText xml:space="preserve"> ADDIN ZOTERO_ITEM CSL_CITATION {"citationID":"XlKYykiB","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ins>
      <w:del w:id="341" w:author="MohammadHossein Manuel Haqiqatkhah" w:date="2020-01-07T14:29:00Z">
        <w:r w:rsidDel="00903801">
          <w:rPr>
            <w:lang w:bidi="fa-IR"/>
          </w:rPr>
          <w:delInstrText xml:space="preserve"> ADDIN ZOTERO_ITEM CSL_CITATION {"citationID":"XlKYykiB","properties":{"formattedCitation":"(2012)","plainCitation":"(2012)","noteIndex":0},"citationItems":[{"id":1482,"uris":["http://zotero.org/users/5652293/items/QPDEHJ4E"],"uri":["http://zotero.org/users/5652293/items/QPDEHJ4E"],"itemData":{"id":1482,"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delInstrText>
        </w:r>
      </w:del>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6E64B5">
        <w:rPr>
          <w:lang w:bidi="fa-IR"/>
        </w:rPr>
        <w:t>"</w:t>
      </w:r>
      <w:r>
        <w:rPr>
          <w:lang w:bidi="fa-IR"/>
        </w:rPr>
        <w:t>discrimination power</w:t>
      </w:r>
      <w:r w:rsidR="006E64B5">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ins w:id="342" w:author="MohammadHossein Manuel Haqiqatkhah" w:date="2020-01-07T14:29:00Z">
        <w:r w:rsidR="00903801">
          <w:rPr>
            <w:lang w:bidi="fa-IR"/>
          </w:rPr>
          <w:instrText xml:space="preserve"> ADDIN ZOTERO_ITEM CSL_CITATION {"citationID":"p96AENjw","properties":{"formattedCitation":"(Heller et al., 2013)","plainCitation":"(Heller et al., 2013)","noteIndex":0},"citationItems":[{"id":1685,"uris":["http://zotero.org/users/5652293/items/LR9AULAE"],"uri":["http://zotero.org/users/5652293/items/LR9AULAE"],"itemData":{"id":1685,"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ins>
      <w:del w:id="343" w:author="MohammadHossein Manuel Haqiqatkhah" w:date="2020-01-07T14:29:00Z">
        <w:r w:rsidDel="00903801">
          <w:rPr>
            <w:lang w:bidi="fa-IR"/>
          </w:rPr>
          <w:delInstrText xml:space="preserve"> ADDIN ZOTERO_ITEM CSL_CITATION {"citationID":"p96AENjw","properties":{"formattedCitation":"(Heller, Heller, &amp; Gorfine, 2013)","plainCitation":"(Heller, Heller, &amp; Gorfine, 2013)","noteIndex":0},"citationItems":[{"id":1489,"uris":["http://zotero.org/users/5652293/items/LR9AULAE"],"uri":["http://zotero.org/users/5652293/items/LR9AULAE"],"itemData":{"id":1489,"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delInstrText>
        </w:r>
      </w:del>
      <w:r>
        <w:rPr>
          <w:lang w:bidi="fa-IR"/>
        </w:rPr>
        <w:fldChar w:fldCharType="separate"/>
      </w:r>
      <w:ins w:id="344" w:author="MohammadHossein Manuel Haqiqatkhah" w:date="2020-01-07T14:29:00Z">
        <w:r w:rsidR="00903801" w:rsidRPr="00903801">
          <w:rPr>
            <w:rFonts w:ascii="Times New Roman" w:hAnsi="Times New Roman" w:cs="Times New Roman"/>
            <w:rPrChange w:id="345" w:author="MohammadHossein Manuel Haqiqatkhah" w:date="2020-01-07T14:29:00Z">
              <w:rPr/>
            </w:rPrChange>
          </w:rPr>
          <w:t>(Heller et al., 2013)</w:t>
        </w:r>
      </w:ins>
      <w:del w:id="346" w:author="MohammadHossein Manuel Haqiqatkhah" w:date="2020-01-07T14:29:00Z">
        <w:r w:rsidRPr="00903801" w:rsidDel="00903801">
          <w:rPr>
            <w:rPrChange w:id="347" w:author="MohammadHossein Manuel Haqiqatkhah" w:date="2020-01-07T14:29:00Z">
              <w:rPr>
                <w:rFonts w:ascii="Times New Roman" w:hAnsi="Times New Roman" w:cs="Times New Roman"/>
              </w:rPr>
            </w:rPrChange>
          </w:rPr>
          <w:delText>(Heller, Heller, &amp; Gorfine, 2013)</w:delText>
        </w:r>
      </w:del>
      <w:r>
        <w:rPr>
          <w:lang w:bidi="fa-IR"/>
        </w:rPr>
        <w:fldChar w:fldCharType="end"/>
      </w:r>
      <w:r>
        <w:rPr>
          <w:lang w:bidi="fa-IR"/>
        </w:rPr>
        <w:t xml:space="preserve"> implemented in `HHG` R package </w:t>
      </w:r>
      <w:r>
        <w:rPr>
          <w:lang w:bidi="fa-IR"/>
        </w:rPr>
        <w:fldChar w:fldCharType="begin"/>
      </w:r>
      <w:ins w:id="348" w:author="MohammadHossein Manuel Haqiqatkhah" w:date="2020-01-07T14:29:00Z">
        <w:r w:rsidR="00903801">
          <w:rPr>
            <w:lang w:bidi="fa-IR"/>
          </w:rPr>
          <w:instrText xml:space="preserve"> ADDIN ZOTERO_ITEM CSL_CITATION {"citationID":"fVeZm45J","properties":{"formattedCitation":"(Brill et al., 2018)","plainCitation":"(Brill et al., 2018)","noteIndex":0},"citationItems":[{"id":1682,"uris":["http://zotero.org/users/5652293/items/5RVBXXK2"],"uri":["http://zotero.org/users/5652293/items/5RVBXXK2"],"itemData":{"id":1682,"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ins>
      <w:del w:id="349" w:author="MohammadHossein Manuel Haqiqatkhah" w:date="2020-01-07T14:29:00Z">
        <w:r w:rsidDel="00903801">
          <w:rPr>
            <w:lang w:bidi="fa-IR"/>
          </w:rPr>
          <w:delInstrText xml:space="preserve"> ADDIN ZOTERO_ITEM CSL_CITATION {"citationID":"fVeZm45J","properties":{"formattedCitation":"(Brill, Heller, &amp; Heller, 2018)","plainCitation":"(Brill, Heller, &amp; Heller, 2018)","noteIndex":0},"citationItems":[{"id":1495,"uris":["http://zotero.org/users/5652293/items/5RVBXXK2"],"uri":["http://zotero.org/users/5652293/items/5RVBXXK2"],"itemData":{"id":1495,"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delInstrText>
        </w:r>
      </w:del>
      <w:r>
        <w:rPr>
          <w:lang w:bidi="fa-IR"/>
        </w:rPr>
        <w:fldChar w:fldCharType="separate"/>
      </w:r>
      <w:ins w:id="350" w:author="MohammadHossein Manuel Haqiqatkhah" w:date="2020-01-07T14:29:00Z">
        <w:r w:rsidR="00903801" w:rsidRPr="00903801">
          <w:rPr>
            <w:rFonts w:ascii="Times New Roman" w:hAnsi="Times New Roman" w:cs="Times New Roman"/>
            <w:rPrChange w:id="351" w:author="MohammadHossein Manuel Haqiqatkhah" w:date="2020-01-07T14:29:00Z">
              <w:rPr/>
            </w:rPrChange>
          </w:rPr>
          <w:t>(Brill et al., 2018)</w:t>
        </w:r>
      </w:ins>
      <w:del w:id="352" w:author="MohammadHossein Manuel Haqiqatkhah" w:date="2020-01-07T14:29:00Z">
        <w:r w:rsidRPr="00903801" w:rsidDel="00903801">
          <w:rPr>
            <w:rPrChange w:id="353" w:author="MohammadHossein Manuel Haqiqatkhah" w:date="2020-01-07T14:29:00Z">
              <w:rPr>
                <w:rFonts w:ascii="Times New Roman" w:hAnsi="Times New Roman" w:cs="Times New Roman"/>
              </w:rPr>
            </w:rPrChange>
          </w:rPr>
          <w:delText>(Brill, Heller, &amp; Heller, 2018)</w:delText>
        </w:r>
      </w:del>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13777975"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697B2D3B" w14:textId="77777777"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6E64B5">
        <w:rPr>
          <w:lang w:bidi="fa-IR"/>
        </w:rPr>
        <w:t>"</w:t>
      </w:r>
      <w:r>
        <w:rPr>
          <w:lang w:bidi="fa-IR"/>
        </w:rPr>
        <w:t>similar</w:t>
      </w:r>
      <w:r w:rsidR="006E64B5">
        <w:rPr>
          <w:lang w:bidi="fa-IR"/>
        </w:rPr>
        <w:t>"</w:t>
      </w:r>
      <w:r>
        <w:rPr>
          <w:lang w:bidi="fa-IR"/>
        </w:rPr>
        <w:t xml:space="preserve"> the distributions are to each other. This interpretation (</w:t>
      </w:r>
      <w:r w:rsidRPr="0050485A">
        <w:rPr>
          <w:color w:val="FF0000"/>
          <w:lang w:bidi="fa-IR"/>
        </w:rPr>
        <w:t>is it an interpretation, or some other term?</w:t>
      </w:r>
      <w:r>
        <w:rPr>
          <w:lang w:bidi="fa-IR"/>
        </w:rPr>
        <w:t>) is rather unorthodox (</w:t>
      </w:r>
      <w:r w:rsidRPr="0050485A">
        <w:rPr>
          <w:color w:val="FF0000"/>
          <w:lang w:bidi="fa-IR"/>
        </w:rPr>
        <w:t>?</w:t>
      </w:r>
      <w:r>
        <w:rPr>
          <w:lang w:bidi="fa-IR"/>
        </w:rPr>
        <w:t>) in hypothesis testing, yet it allows us to compare non-significant p-values as relative measures of resemblance.</w:t>
      </w:r>
    </w:p>
    <w:p w14:paraId="35832553" w14:textId="77777777" w:rsidR="00E77904" w:rsidRDefault="00E77904" w:rsidP="00E77904">
      <w:pPr>
        <w:rPr>
          <w:lang w:bidi="fa-IR"/>
        </w:rPr>
      </w:pPr>
      <w:r w:rsidRPr="009073CE">
        <w:lastRenderedPageBreak/>
        <w:t>Th</w:t>
      </w:r>
      <w:r>
        <w:t>e `</w:t>
      </w:r>
      <w:proofErr w:type="spellStart"/>
      <w:r w:rsidRPr="00884748">
        <w:rPr>
          <w:lang w:bidi="fa-IR"/>
        </w:rPr>
        <w:t>hhg.test</w:t>
      </w:r>
      <w:proofErr w:type="spellEnd"/>
      <w:r>
        <w:rPr>
          <w:lang w:bidi="fa-IR"/>
        </w:rPr>
        <w:t>()` function in `HHG` package runs the test for a number of permutations on distance matrices of the samples in X and Y and outputs four different permutation p-values based on sums or maximum values of likelihood ratio or Chi-square test scores of al 2X2 contingency tables (</w:t>
      </w:r>
      <w:r w:rsidRPr="009073CE">
        <w:rPr>
          <w:color w:val="FF0000"/>
          <w:lang w:bidi="fa-IR"/>
        </w:rPr>
        <w:t>elaborate? Clarify?</w:t>
      </w:r>
      <w:r>
        <w:rPr>
          <w:lang w:bidi="fa-IR"/>
        </w:rPr>
        <w:t>). In this study, we let HHG run for 2000 permutations for each pairwise comparison and extracted permutation p-value for the maximum of likelihood ratio score statistics as it yielded higher discriminative power compared to other test statistics.</w:t>
      </w:r>
    </w:p>
    <w:p w14:paraId="033BA26B" w14:textId="77777777" w:rsidR="00E77904" w:rsidRDefault="00E77904">
      <w:pPr>
        <w:rPr>
          <w:rFonts w:asciiTheme="majorHAnsi" w:eastAsiaTheme="majorEastAsia" w:hAnsiTheme="majorHAnsi" w:cstheme="majorBidi"/>
          <w:b/>
          <w:bCs/>
        </w:rPr>
      </w:pPr>
      <w:r>
        <w:br w:type="page"/>
      </w:r>
    </w:p>
    <w:p w14:paraId="21D29E5E" w14:textId="77777777" w:rsidR="001B328B" w:rsidRDefault="001B328B" w:rsidP="00BE0CC8">
      <w:pPr>
        <w:pStyle w:val="Heading2"/>
      </w:pPr>
      <w:r>
        <w:lastRenderedPageBreak/>
        <w:t>Supplementary figures</w:t>
      </w:r>
    </w:p>
    <w:p w14:paraId="2812382C" w14:textId="77777777" w:rsidR="00695453" w:rsidRDefault="00695453" w:rsidP="00695453">
      <w:pPr>
        <w:jc w:val="center"/>
      </w:pPr>
      <w:r>
        <w:rPr>
          <w:noProof/>
          <w:lang w:val="nl-BE" w:eastAsia="nl-BE"/>
        </w:rPr>
        <w:drawing>
          <wp:inline distT="0" distB="0" distL="0" distR="0" wp14:anchorId="0A8F1406" wp14:editId="2DFFDD95">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5E01A70E" w14:textId="77777777" w:rsidR="00695453" w:rsidRDefault="00695453" w:rsidP="00695453">
      <w:pPr>
        <w:ind w:firstLine="0"/>
      </w:pPr>
      <w:r>
        <w:rPr>
          <w:b/>
          <w:bCs/>
        </w:rPr>
        <w:t xml:space="preserve">Figure S1. From </w:t>
      </w:r>
      <w:proofErr w:type="spellStart"/>
      <w:r>
        <w:rPr>
          <w:b/>
          <w:bCs/>
        </w:rPr>
        <w:t>Rubinov</w:t>
      </w:r>
      <w:proofErr w:type="spellEnd"/>
      <w:r>
        <w:rPr>
          <w:b/>
          <w:bCs/>
        </w:rPr>
        <w:t xml:space="preserve"> et al., 2009. Dimension reduction of nonlinear neuronal dynamics</w:t>
      </w:r>
      <w:r>
        <w:t>. (A). Phase space attractor of a three-dimensional neural mass flow. This attractor is an illustration of the dynamics generated by the flow of a neural mass model (see Breakspear et al. [</w:t>
      </w:r>
      <w:hyperlink r:id="rId16"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17"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w:t>
      </w:r>
      <w:proofErr w:type="gramStart"/>
      <w:r>
        <w:t>The</w:t>
      </w:r>
      <w:proofErr w:type="gramEnd"/>
      <w:r>
        <w:t xml:space="preserve"> quadratic logistic map. This map has the same unimodal topology as the neural mass Poincaré return map. While the logistic map lacks the </w:t>
      </w:r>
      <w:r w:rsidR="006E64B5">
        <w:t>"</w:t>
      </w:r>
      <w:r>
        <w:t>thickness</w:t>
      </w:r>
      <w:r w:rsidR="006E64B5">
        <w:t>"</w:t>
      </w:r>
      <w:r>
        <w:t xml:space="preserve"> of the neural mass map, it is several orders of magnitude faster to compute, hence allowing the detailed quantitative analysis in the present paper.</w:t>
      </w:r>
    </w:p>
    <w:p w14:paraId="0072B156" w14:textId="77777777" w:rsidR="00695453" w:rsidRDefault="00695453" w:rsidP="00695453"/>
    <w:p w14:paraId="4B09DD46" w14:textId="77777777" w:rsidR="00695453" w:rsidRDefault="00695453" w:rsidP="00695453">
      <w:r>
        <w:br w:type="page"/>
      </w:r>
    </w:p>
    <w:p w14:paraId="547AA6A3" w14:textId="77777777" w:rsidR="00695453" w:rsidRDefault="00695453" w:rsidP="00695453">
      <w:pPr>
        <w:pStyle w:val="NoSpacing"/>
        <w:jc w:val="center"/>
      </w:pPr>
    </w:p>
    <w:p w14:paraId="0057A937" w14:textId="77777777" w:rsidR="00695453" w:rsidRDefault="00695453" w:rsidP="00695453">
      <w:pPr>
        <w:pStyle w:val="NoSpacing"/>
        <w:jc w:val="center"/>
      </w:pPr>
    </w:p>
    <w:p w14:paraId="3E0348F8" w14:textId="77777777"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14:paraId="1F132F75" w14:textId="77777777" w:rsidR="0021387D" w:rsidRDefault="0021387D">
      <w:pPr>
        <w:pStyle w:val="TableFigure"/>
      </w:pPr>
    </w:p>
    <w:sectPr w:rsidR="0021387D" w:rsidSect="00BE0CC8">
      <w:headerReference w:type="default" r:id="rId18"/>
      <w:headerReference w:type="first" r:id="rId19"/>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Cees van Leeuwen" w:date="2020-01-06T15:18:00Z" w:initials="CvL">
    <w:p w14:paraId="0E0ECDC0" w14:textId="77777777" w:rsidR="002C7C01" w:rsidRDefault="002C7C01">
      <w:pPr>
        <w:pStyle w:val="CommentText"/>
      </w:pPr>
      <w:r>
        <w:rPr>
          <w:rStyle w:val="CommentReference"/>
        </w:rPr>
        <w:annotationRef/>
      </w:r>
      <w:r>
        <w:t xml:space="preserve">Specify here in set notation that the unity of </w:t>
      </w:r>
      <w:proofErr w:type="gramStart"/>
      <w:r>
        <w:t>both  equals</w:t>
      </w:r>
      <w:proofErr w:type="gramEnd"/>
      <w:r>
        <w:t xml:space="preserve"> V, that their cross section is empty, and that </w:t>
      </w:r>
      <w:r>
        <w:rPr>
          <w:rFonts w:cstheme="minorHAnsi"/>
        </w:rPr>
        <w:t>‖</w:t>
      </w:r>
      <w:proofErr w:type="spellStart"/>
      <w:r>
        <w:t>Vmin</w:t>
      </w:r>
      <w:proofErr w:type="spellEnd"/>
      <w:r>
        <w:t xml:space="preserve"> </w:t>
      </w:r>
      <w:r>
        <w:rPr>
          <w:rFonts w:cstheme="minorHAnsi"/>
        </w:rPr>
        <w:t xml:space="preserve">‖ &lt;&lt; </w:t>
      </w:r>
      <w:r>
        <w:t xml:space="preserve"> </w:t>
      </w:r>
      <w:r>
        <w:rPr>
          <w:rFonts w:cstheme="minorHAnsi"/>
        </w:rPr>
        <w:t xml:space="preserve">‖ </w:t>
      </w:r>
      <w:proofErr w:type="spellStart"/>
      <w:r>
        <w:rPr>
          <w:rFonts w:cstheme="minorHAnsi"/>
        </w:rPr>
        <w:t>Vmaj</w:t>
      </w:r>
      <w:proofErr w:type="spellEnd"/>
      <w:r>
        <w:t xml:space="preserve"> </w:t>
      </w:r>
      <w:r>
        <w:rPr>
          <w:rFonts w:cstheme="minorHAnsi"/>
        </w:rPr>
        <w:t>‖.</w:t>
      </w:r>
    </w:p>
  </w:comment>
  <w:comment w:id="11" w:author="MohammadHossein Manuel Haqiqatkhah" w:date="2020-01-07T20:48:00Z" w:initials="MMH">
    <w:p w14:paraId="4F5F5535" w14:textId="50607D17" w:rsidR="002C7C01" w:rsidRDefault="002C7C01">
      <w:pPr>
        <w:pStyle w:val="CommentText"/>
      </w:pPr>
      <w:r>
        <w:rPr>
          <w:rStyle w:val="CommentReference"/>
        </w:rPr>
        <w:annotationRef/>
      </w:r>
      <w:r>
        <w:t>Done!</w:t>
      </w:r>
    </w:p>
  </w:comment>
  <w:comment w:id="18" w:author="MohammadHossein Manuel Haqiqatkhah" w:date="2020-01-07T20:55:00Z" w:initials="MMH">
    <w:p w14:paraId="4AC6BFA2" w14:textId="7E21293E" w:rsidR="002C7C01" w:rsidRDefault="002C7C01" w:rsidP="00B61062">
      <w:pPr>
        <w:pStyle w:val="CommentText"/>
      </w:pPr>
      <w:r>
        <w:rPr>
          <w:rStyle w:val="CommentReference"/>
        </w:rPr>
        <w:annotationRef/>
      </w:r>
      <w:r>
        <w:t>I had made a mistake here, writing delta/sigma instead of d/s!</w:t>
      </w:r>
    </w:p>
  </w:comment>
  <w:comment w:id="26" w:author="MohammadHossein Manuel Haqiqatkhah" w:date="2020-01-06T01:38:00Z" w:initials="MMH">
    <w:p w14:paraId="44C00931" w14:textId="77777777" w:rsidR="002C7C01" w:rsidRDefault="002C7C01" w:rsidP="000245D9">
      <w:pPr>
        <w:pStyle w:val="CommentText"/>
      </w:pPr>
      <w:r>
        <w:rPr>
          <w:rStyle w:val="CommentReference"/>
        </w:rPr>
        <w:annotationRef/>
      </w:r>
      <w:r>
        <w:t>Formal description needed? It will become more wordy.</w:t>
      </w:r>
    </w:p>
  </w:comment>
  <w:comment w:id="66" w:author="MohammadHossein Manuel Haqiqatkhah" w:date="2020-01-07T19:34:00Z" w:initials="MMH">
    <w:p w14:paraId="04632079" w14:textId="7072E143" w:rsidR="002C7C01" w:rsidRDefault="002C7C01">
      <w:pPr>
        <w:pStyle w:val="CommentText"/>
      </w:pPr>
      <w:r>
        <w:rPr>
          <w:rStyle w:val="CommentReference"/>
        </w:rPr>
        <w:annotationRef/>
      </w:r>
      <w:r>
        <w:t>Better phrasing?</w:t>
      </w:r>
    </w:p>
  </w:comment>
  <w:comment w:id="239" w:author="MohammadHossein Manuel Haqiqatkhah" w:date="2020-01-06T02:16:00Z" w:initials="MMH">
    <w:p w14:paraId="351A5346" w14:textId="77777777" w:rsidR="002C7C01" w:rsidRDefault="002C7C01">
      <w:pPr>
        <w:pStyle w:val="CommentText"/>
      </w:pPr>
      <w:r>
        <w:rPr>
          <w:rStyle w:val="CommentReference"/>
        </w:rPr>
        <w:annotationRef/>
      </w:r>
      <w:r>
        <w:t>"</w:t>
      </w:r>
      <w:proofErr w:type="gramStart"/>
      <w:r>
        <w:t>the</w:t>
      </w:r>
      <w:proofErr w:type="gramEnd"/>
      <w:r>
        <w:t>" or "a"?</w:t>
      </w:r>
    </w:p>
  </w:comment>
  <w:comment w:id="245" w:author="MohammadHossein Manuel Haqiqatkhah" w:date="2020-01-07T23:23:00Z" w:initials="MMH">
    <w:p w14:paraId="6BE64AD8" w14:textId="31B05BED" w:rsidR="00DC3D55" w:rsidRDefault="00DC3D55" w:rsidP="00DC3D55">
      <w:pPr>
        <w:pStyle w:val="CommentText"/>
      </w:pPr>
      <w:r>
        <w:rPr>
          <w:rStyle w:val="CommentReference"/>
        </w:rPr>
        <w:annotationRef/>
      </w:r>
      <w:r>
        <w:t xml:space="preserve">Is it comprehensible? I mean, two passive verbs used—I like it though </w:t>
      </w:r>
      <w:r>
        <w:sym w:font="Wingdings" w:char="F04A"/>
      </w:r>
    </w:p>
  </w:comment>
  <w:comment w:id="253" w:author="MohammadHossein Manuel Haqiqatkhah" w:date="2020-01-06T02:36:00Z" w:initials="MMH">
    <w:p w14:paraId="715EC690" w14:textId="77777777" w:rsidR="002C7C01" w:rsidRDefault="002C7C01" w:rsidP="00696408">
      <w:pPr>
        <w:pStyle w:val="CommentText"/>
      </w:pPr>
      <w:r>
        <w:rPr>
          <w:rStyle w:val="CommentReference"/>
        </w:rPr>
        <w:annotationRef/>
      </w:r>
      <w:r>
        <w:t>Since it is based on an unconventional/unorthodox interpretation of significance testing. A bit more details in Supp.</w:t>
      </w:r>
    </w:p>
  </w:comment>
  <w:comment w:id="252" w:author="Cees van Leeuwen" w:date="2020-01-06T15:40:00Z" w:initials="CvL">
    <w:p w14:paraId="5BF4727B" w14:textId="77777777" w:rsidR="002C7C01" w:rsidRDefault="002C7C01">
      <w:pPr>
        <w:pStyle w:val="CommentText"/>
      </w:pPr>
      <w:r>
        <w:rPr>
          <w:rStyle w:val="CommentReference"/>
        </w:rPr>
        <w:annotationRef/>
      </w:r>
      <w:r>
        <w:t>Say so. Otherwise this is a loose end.</w:t>
      </w:r>
    </w:p>
  </w:comment>
  <w:comment w:id="301" w:author="MohammadHossein Manuel Haqiqatkhah" w:date="2020-01-06T09:28:00Z" w:initials="MMH">
    <w:p w14:paraId="466148B5" w14:textId="77777777" w:rsidR="002C7C01" w:rsidRDefault="002C7C01">
      <w:pPr>
        <w:pStyle w:val="CommentText"/>
      </w:pPr>
      <w:r>
        <w:rPr>
          <w:rStyle w:val="CommentReference"/>
        </w:rPr>
        <w:annotationRef/>
      </w:r>
      <w:r>
        <w:rPr>
          <w:rStyle w:val="CommentReference"/>
        </w:rPr>
        <w:t>What I call "</w:t>
      </w:r>
      <w:r>
        <w:t>differentiation" is about families distinguishing themselves from each other (and not minority nodes from the majority.) Having this said, this sentence should still hold, right?</w:t>
      </w:r>
    </w:p>
  </w:comment>
  <w:comment w:id="327" w:author="MohammadHossein Manuel Haqiqatkhah" w:date="2020-01-06T09:51:00Z" w:initials="MMH">
    <w:p w14:paraId="204A2C83" w14:textId="77777777" w:rsidR="002C7C01" w:rsidRDefault="002C7C01" w:rsidP="001E7EC1">
      <w:pPr>
        <w:pStyle w:val="CommentText"/>
      </w:pPr>
      <w:r>
        <w:rPr>
          <w:rStyle w:val="CommentReference"/>
        </w:rPr>
        <w:annotationRef/>
      </w:r>
      <w:r>
        <w:t>Please also have a look at this section and the methods detail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0ECDC0" w15:done="0"/>
  <w15:commentEx w15:paraId="4F5F5535" w15:paraIdParent="0E0ECDC0" w15:done="0"/>
  <w15:commentEx w15:paraId="4AC6BFA2" w15:done="0"/>
  <w15:commentEx w15:paraId="44C00931" w15:done="0"/>
  <w15:commentEx w15:paraId="04632079" w15:done="0"/>
  <w15:commentEx w15:paraId="351A5346" w15:done="0"/>
  <w15:commentEx w15:paraId="6BE64AD8" w15:done="0"/>
  <w15:commentEx w15:paraId="715EC690" w15:done="0"/>
  <w15:commentEx w15:paraId="5BF4727B" w15:done="0"/>
  <w15:commentEx w15:paraId="466148B5" w15:done="0"/>
  <w15:commentEx w15:paraId="204A2C8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DD68E3" w14:textId="77777777" w:rsidR="00BE69D6" w:rsidRDefault="00BE69D6">
      <w:pPr>
        <w:spacing w:line="240" w:lineRule="auto"/>
      </w:pPr>
      <w:r>
        <w:separator/>
      </w:r>
    </w:p>
    <w:p w14:paraId="4F0D960B" w14:textId="77777777" w:rsidR="00BE69D6" w:rsidRDefault="00BE69D6"/>
  </w:endnote>
  <w:endnote w:type="continuationSeparator" w:id="0">
    <w:p w14:paraId="1BD5F3D8" w14:textId="77777777" w:rsidR="00BE69D6" w:rsidRDefault="00BE69D6">
      <w:pPr>
        <w:spacing w:line="240" w:lineRule="auto"/>
      </w:pPr>
      <w:r>
        <w:continuationSeparator/>
      </w:r>
    </w:p>
    <w:p w14:paraId="79F86F1F" w14:textId="77777777" w:rsidR="00BE69D6" w:rsidRDefault="00BE69D6"/>
  </w:endnote>
  <w:endnote w:type="continuationNotice" w:id="1">
    <w:p w14:paraId="0B757CAC" w14:textId="77777777" w:rsidR="00BE69D6" w:rsidRDefault="00BE69D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D45268" w14:textId="77777777" w:rsidR="00BE69D6" w:rsidRDefault="00BE69D6">
      <w:pPr>
        <w:spacing w:line="240" w:lineRule="auto"/>
      </w:pPr>
      <w:r>
        <w:separator/>
      </w:r>
    </w:p>
    <w:p w14:paraId="4A6A454F" w14:textId="77777777" w:rsidR="00BE69D6" w:rsidRDefault="00BE69D6"/>
  </w:footnote>
  <w:footnote w:type="continuationSeparator" w:id="0">
    <w:p w14:paraId="7B529486" w14:textId="77777777" w:rsidR="00BE69D6" w:rsidRDefault="00BE69D6">
      <w:pPr>
        <w:spacing w:line="240" w:lineRule="auto"/>
      </w:pPr>
      <w:r>
        <w:continuationSeparator/>
      </w:r>
    </w:p>
    <w:p w14:paraId="2A18DD3B" w14:textId="77777777" w:rsidR="00BE69D6" w:rsidRDefault="00BE69D6"/>
  </w:footnote>
  <w:footnote w:type="continuationNotice" w:id="1">
    <w:p w14:paraId="720A8DD8" w14:textId="77777777" w:rsidR="00BE69D6" w:rsidRDefault="00BE69D6">
      <w:pPr>
        <w:spacing w:line="240" w:lineRule="auto"/>
      </w:pPr>
    </w:p>
  </w:footnote>
  <w:footnote w:id="2">
    <w:p w14:paraId="66560644" w14:textId="77777777" w:rsidR="002C7C01" w:rsidRDefault="002C7C01"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0D3B4642" w14:textId="77777777" w:rsidR="002C7C01" w:rsidRDefault="002C7C01">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36030681" w14:textId="77777777" w:rsidR="002C7C01" w:rsidRDefault="002C7C01" w:rsidP="00E77904">
      <w:pPr>
        <w:pStyle w:val="FootnoteText"/>
        <w:rPr>
          <w:rtl/>
          <w:lang w:bidi="fa-IR"/>
        </w:rPr>
      </w:pPr>
      <w:r w:rsidRPr="000C56F9">
        <w:rPr>
          <w:rStyle w:val="FootnoteReference"/>
        </w:rPr>
        <w:footnoteRef/>
      </w:r>
      <w:r>
        <w:t xml:space="preserve"> Note that, since the nodes are not labeled and are indistinguishable, the order of node-specific values for local measures</w:t>
      </w:r>
      <w:r>
        <w:rPr>
          <w:lang w:bidi="fa-IR"/>
        </w:rPr>
        <w:t xml:space="preserve"> hold no information.</w:t>
      </w:r>
    </w:p>
  </w:footnote>
  <w:footnote w:id="5">
    <w:p w14:paraId="2D1D4301" w14:textId="77777777" w:rsidR="002C7C01" w:rsidRDefault="002C7C01" w:rsidP="00E77904">
      <w:pPr>
        <w:pStyle w:val="FootnoteText"/>
      </w:pPr>
      <w:r w:rsidRPr="007E7358">
        <w:rPr>
          <w:rStyle w:val="FootnoteReference"/>
        </w:rPr>
        <w:footnoteRef/>
      </w:r>
      <w:r>
        <w:t xml:space="preserve"> </w:t>
      </w:r>
      <w:proofErr w:type="gramStart"/>
      <w:r>
        <w:t>N(</w:t>
      </w:r>
      <w:proofErr w:type="spellStart"/>
      <w:proofErr w:type="gramEnd"/>
      <w:r>
        <w:t>i</w:t>
      </w:r>
      <w:proofErr w:type="spellEnd"/>
      <w:r>
        <w:t xml:space="preserve">) is the set of first-order neighbors of node </w:t>
      </w:r>
      <w:proofErr w:type="spellStart"/>
      <w:r>
        <w:t>i</w:t>
      </w:r>
      <w:proofErr w:type="spellEnd"/>
      <w:r>
        <w:t xml:space="preserve">, i.e., the nodes directly connected to </w:t>
      </w:r>
      <w:proofErr w:type="spellStart"/>
      <w:r>
        <w:t>i</w:t>
      </w:r>
      <w:proofErr w:type="spellEnd"/>
      <w:r>
        <w:t>.</w:t>
      </w:r>
    </w:p>
  </w:footnote>
  <w:footnote w:id="6">
    <w:p w14:paraId="56A0436C" w14:textId="77777777" w:rsidR="002C7C01" w:rsidRDefault="002C7C01" w:rsidP="00E77904">
      <w:pPr>
        <w:pStyle w:val="FootnoteText"/>
      </w:pPr>
      <w:r w:rsidRPr="007E7358">
        <w:rPr>
          <w:rStyle w:val="FootnoteReference"/>
        </w:rPr>
        <w:footnoteRef/>
      </w:r>
      <w:r>
        <w:t xml:space="preserve"> </w:t>
      </w:r>
      <w:proofErr w:type="spellStart"/>
      <w:r>
        <w:t>Egonet</w:t>
      </w:r>
      <w:proofErr w:type="spellEnd"/>
      <w:r>
        <w:t xml:space="preserve"> of node </w:t>
      </w:r>
      <w:proofErr w:type="spellStart"/>
      <w:r>
        <w:t>i</w:t>
      </w:r>
      <w:proofErr w:type="spellEnd"/>
      <w:r>
        <w:t xml:space="preserve">, referred to as </w:t>
      </w:r>
      <w:proofErr w:type="gramStart"/>
      <w:r>
        <w:t>ego(</w:t>
      </w:r>
      <w:proofErr w:type="spellStart"/>
      <w:proofErr w:type="gramEnd"/>
      <w:r>
        <w:t>i</w:t>
      </w:r>
      <w:proofErr w:type="spellEnd"/>
      <w:r>
        <w:t xml:space="preserve">), is the subset of the network including node </w:t>
      </w:r>
      <w:proofErr w:type="spellStart"/>
      <w:r>
        <w:t>i</w:t>
      </w:r>
      <w:proofErr w:type="spellEnd"/>
      <w:r>
        <w:t>, its first-order neighbors (N(</w:t>
      </w:r>
      <w:proofErr w:type="spellStart"/>
      <w:r>
        <w:t>i</w:t>
      </w:r>
      <w:proofErr w:type="spellEnd"/>
      <w:r>
        <w:t>)), and the edges among N(</w:t>
      </w:r>
      <w:proofErr w:type="spellStart"/>
      <w:r>
        <w:t>i</w:t>
      </w:r>
      <w:proofErr w:type="spellEnd"/>
      <w:r>
        <w:t>).</w:t>
      </w:r>
    </w:p>
  </w:footnote>
  <w:footnote w:id="7">
    <w:p w14:paraId="5D4759B4" w14:textId="77777777" w:rsidR="002C7C01" w:rsidRDefault="002C7C01" w:rsidP="00E77904">
      <w:pPr>
        <w:pStyle w:val="FootnoteText"/>
      </w:pPr>
      <w:r w:rsidRPr="007E7358">
        <w:rPr>
          <w:rStyle w:val="FootnoteReference"/>
        </w:rPr>
        <w:footnoteRef/>
      </w:r>
      <w:r>
        <w:t xml:space="preserve"> Since our networks are undirected, this value would be equal </w:t>
      </w:r>
      <w:proofErr w:type="gramStart"/>
      <w:r>
        <w:t xml:space="preserve">to </w:t>
      </w:r>
      <w:proofErr w:type="gramEnd"/>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2C7C01" w14:paraId="3261117E"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FB7C020" w14:textId="6D4C0EAB" w:rsidR="002C7C01" w:rsidRPr="00170521" w:rsidRDefault="002C7C01"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77527BB7" w14:textId="19FE5D6A" w:rsidR="002C7C01" w:rsidRDefault="002C7C01">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15501D">
            <w:rPr>
              <w:noProof/>
            </w:rPr>
            <w:t>33</w:t>
          </w:r>
          <w:r>
            <w:rPr>
              <w:noProof/>
            </w:rPr>
            <w:fldChar w:fldCharType="end"/>
          </w:r>
        </w:p>
      </w:tc>
    </w:tr>
  </w:tbl>
  <w:p w14:paraId="50E8EBE9" w14:textId="77777777" w:rsidR="002C7C01" w:rsidRDefault="002C7C0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2C7C01" w14:paraId="21D6661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2AC4C55" w14:textId="1C9823C8" w:rsidR="002C7C01" w:rsidRPr="009F0414" w:rsidRDefault="002C7C01"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06F93798" w14:textId="7CFF3C4B" w:rsidR="002C7C01" w:rsidRDefault="002C7C01">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3A09E9">
            <w:rPr>
              <w:noProof/>
            </w:rPr>
            <w:t>1</w:t>
          </w:r>
          <w:r>
            <w:rPr>
              <w:noProof/>
            </w:rPr>
            <w:fldChar w:fldCharType="end"/>
          </w:r>
        </w:p>
      </w:tc>
    </w:tr>
  </w:tbl>
  <w:p w14:paraId="39181A3D" w14:textId="77777777" w:rsidR="002C7C01" w:rsidRDefault="002C7C01"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03662D"/>
    <w:multiLevelType w:val="hybridMultilevel"/>
    <w:tmpl w:val="AE4299FA"/>
    <w:lvl w:ilvl="0" w:tplc="E86C3DDC">
      <w:numFmt w:val="bullet"/>
      <w:lvlText w:val="-"/>
      <w:lvlJc w:val="left"/>
      <w:pPr>
        <w:ind w:left="1080" w:hanging="360"/>
      </w:pPr>
      <w:rPr>
        <w:rFonts w:ascii="Times New Roman" w:eastAsiaTheme="minorEastAsia" w:hAnsi="Times New Roman"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15:restartNumberingAfterBreak="0">
    <w:nsid w:val="623E2472"/>
    <w:multiLevelType w:val="hybridMultilevel"/>
    <w:tmpl w:val="2E12CE12"/>
    <w:lvl w:ilvl="0" w:tplc="30C44742">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hammadHossein Manuel Haqiqatkhah">
    <w15:presenceInfo w15:providerId="None" w15:userId="MohammadHossein Manuel Haqiqatkhah"/>
  </w15:person>
  <w15:person w15:author="Cees van Leeuwen">
    <w15:presenceInfo w15:providerId="AD" w15:userId="S-1-5-21-4060015860-3155939536-3220560164-159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NK8FAI0CDektAAAA"/>
  </w:docVars>
  <w:rsids>
    <w:rsidRoot w:val="006D289E"/>
    <w:rsid w:val="00000383"/>
    <w:rsid w:val="00000516"/>
    <w:rsid w:val="00001414"/>
    <w:rsid w:val="00002299"/>
    <w:rsid w:val="00002A21"/>
    <w:rsid w:val="00003608"/>
    <w:rsid w:val="00005331"/>
    <w:rsid w:val="00006BBA"/>
    <w:rsid w:val="00006D8B"/>
    <w:rsid w:val="00007655"/>
    <w:rsid w:val="0001010E"/>
    <w:rsid w:val="000117F2"/>
    <w:rsid w:val="0001237E"/>
    <w:rsid w:val="0001255D"/>
    <w:rsid w:val="00012607"/>
    <w:rsid w:val="0001269D"/>
    <w:rsid w:val="0001340B"/>
    <w:rsid w:val="000140D7"/>
    <w:rsid w:val="00014CA4"/>
    <w:rsid w:val="000152BB"/>
    <w:rsid w:val="000174C6"/>
    <w:rsid w:val="00020A29"/>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508F"/>
    <w:rsid w:val="00045DD8"/>
    <w:rsid w:val="0004611E"/>
    <w:rsid w:val="00046826"/>
    <w:rsid w:val="000507DD"/>
    <w:rsid w:val="00051F5B"/>
    <w:rsid w:val="00053F6C"/>
    <w:rsid w:val="0005423C"/>
    <w:rsid w:val="000563B3"/>
    <w:rsid w:val="00057054"/>
    <w:rsid w:val="0005711D"/>
    <w:rsid w:val="00060B27"/>
    <w:rsid w:val="0006252D"/>
    <w:rsid w:val="00062D8B"/>
    <w:rsid w:val="000630E8"/>
    <w:rsid w:val="00065035"/>
    <w:rsid w:val="000667CB"/>
    <w:rsid w:val="00067BAC"/>
    <w:rsid w:val="0007330D"/>
    <w:rsid w:val="00074369"/>
    <w:rsid w:val="000744D9"/>
    <w:rsid w:val="000750EB"/>
    <w:rsid w:val="00076185"/>
    <w:rsid w:val="00076D76"/>
    <w:rsid w:val="00076DF3"/>
    <w:rsid w:val="00080D9C"/>
    <w:rsid w:val="000811CA"/>
    <w:rsid w:val="00081244"/>
    <w:rsid w:val="00083A67"/>
    <w:rsid w:val="000844DD"/>
    <w:rsid w:val="00084B7C"/>
    <w:rsid w:val="000878E8"/>
    <w:rsid w:val="000900A0"/>
    <w:rsid w:val="000905E4"/>
    <w:rsid w:val="00092FC8"/>
    <w:rsid w:val="00093CCD"/>
    <w:rsid w:val="00094035"/>
    <w:rsid w:val="000952AB"/>
    <w:rsid w:val="00095555"/>
    <w:rsid w:val="00097169"/>
    <w:rsid w:val="000A0092"/>
    <w:rsid w:val="000A0557"/>
    <w:rsid w:val="000A1891"/>
    <w:rsid w:val="000A19BB"/>
    <w:rsid w:val="000A3033"/>
    <w:rsid w:val="000A47FB"/>
    <w:rsid w:val="000A68EA"/>
    <w:rsid w:val="000A7757"/>
    <w:rsid w:val="000A7F0B"/>
    <w:rsid w:val="000A7FC2"/>
    <w:rsid w:val="000B11E6"/>
    <w:rsid w:val="000B1D1F"/>
    <w:rsid w:val="000B1EB0"/>
    <w:rsid w:val="000B3C3F"/>
    <w:rsid w:val="000B5385"/>
    <w:rsid w:val="000B59B8"/>
    <w:rsid w:val="000B5B42"/>
    <w:rsid w:val="000B5DBA"/>
    <w:rsid w:val="000B6442"/>
    <w:rsid w:val="000B6CE4"/>
    <w:rsid w:val="000C1B32"/>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4E20"/>
    <w:rsid w:val="000E6D19"/>
    <w:rsid w:val="000E77DD"/>
    <w:rsid w:val="000E7910"/>
    <w:rsid w:val="000F1619"/>
    <w:rsid w:val="000F1623"/>
    <w:rsid w:val="000F1A47"/>
    <w:rsid w:val="000F394F"/>
    <w:rsid w:val="000F3DBB"/>
    <w:rsid w:val="000F4F0D"/>
    <w:rsid w:val="000F612E"/>
    <w:rsid w:val="000F65DE"/>
    <w:rsid w:val="000F7258"/>
    <w:rsid w:val="00101137"/>
    <w:rsid w:val="00101BA8"/>
    <w:rsid w:val="00104211"/>
    <w:rsid w:val="0010666D"/>
    <w:rsid w:val="00106B1C"/>
    <w:rsid w:val="00107CF2"/>
    <w:rsid w:val="0011271C"/>
    <w:rsid w:val="001131B5"/>
    <w:rsid w:val="001144D5"/>
    <w:rsid w:val="00114BFA"/>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95D"/>
    <w:rsid w:val="00137BEF"/>
    <w:rsid w:val="00140C89"/>
    <w:rsid w:val="00141425"/>
    <w:rsid w:val="00143A20"/>
    <w:rsid w:val="00151023"/>
    <w:rsid w:val="00151A09"/>
    <w:rsid w:val="00151A9A"/>
    <w:rsid w:val="00151EB9"/>
    <w:rsid w:val="0015271E"/>
    <w:rsid w:val="00154205"/>
    <w:rsid w:val="001542D1"/>
    <w:rsid w:val="00154F31"/>
    <w:rsid w:val="00154FA0"/>
    <w:rsid w:val="0015501D"/>
    <w:rsid w:val="00155824"/>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700F4"/>
    <w:rsid w:val="00170521"/>
    <w:rsid w:val="00171B87"/>
    <w:rsid w:val="001738C4"/>
    <w:rsid w:val="001741E1"/>
    <w:rsid w:val="00174DAC"/>
    <w:rsid w:val="001765EA"/>
    <w:rsid w:val="001768FB"/>
    <w:rsid w:val="00176F33"/>
    <w:rsid w:val="001771BF"/>
    <w:rsid w:val="00177620"/>
    <w:rsid w:val="001807BA"/>
    <w:rsid w:val="001845C5"/>
    <w:rsid w:val="001845E1"/>
    <w:rsid w:val="00185461"/>
    <w:rsid w:val="0018605D"/>
    <w:rsid w:val="0018610A"/>
    <w:rsid w:val="00190206"/>
    <w:rsid w:val="00191689"/>
    <w:rsid w:val="001924E9"/>
    <w:rsid w:val="0019295B"/>
    <w:rsid w:val="00193620"/>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B0A89"/>
    <w:rsid w:val="001B2120"/>
    <w:rsid w:val="001B328B"/>
    <w:rsid w:val="001B46C8"/>
    <w:rsid w:val="001B4848"/>
    <w:rsid w:val="001B5EE0"/>
    <w:rsid w:val="001B61DB"/>
    <w:rsid w:val="001B6616"/>
    <w:rsid w:val="001B6FFC"/>
    <w:rsid w:val="001B7454"/>
    <w:rsid w:val="001C059F"/>
    <w:rsid w:val="001C0E92"/>
    <w:rsid w:val="001C15B4"/>
    <w:rsid w:val="001C31E6"/>
    <w:rsid w:val="001C3D18"/>
    <w:rsid w:val="001C501C"/>
    <w:rsid w:val="001C54C5"/>
    <w:rsid w:val="001C59A5"/>
    <w:rsid w:val="001C65CD"/>
    <w:rsid w:val="001C7986"/>
    <w:rsid w:val="001D104E"/>
    <w:rsid w:val="001D12AF"/>
    <w:rsid w:val="001D14AA"/>
    <w:rsid w:val="001D23A0"/>
    <w:rsid w:val="001D24B9"/>
    <w:rsid w:val="001D2BF5"/>
    <w:rsid w:val="001D57E5"/>
    <w:rsid w:val="001D60C8"/>
    <w:rsid w:val="001D6979"/>
    <w:rsid w:val="001E1105"/>
    <w:rsid w:val="001E1DD1"/>
    <w:rsid w:val="001E3CAD"/>
    <w:rsid w:val="001E3D52"/>
    <w:rsid w:val="001E5D73"/>
    <w:rsid w:val="001E6053"/>
    <w:rsid w:val="001E79AE"/>
    <w:rsid w:val="001E7EC1"/>
    <w:rsid w:val="001F28D6"/>
    <w:rsid w:val="001F447A"/>
    <w:rsid w:val="001F4792"/>
    <w:rsid w:val="001F4B39"/>
    <w:rsid w:val="001F6C94"/>
    <w:rsid w:val="001F6E08"/>
    <w:rsid w:val="001F7399"/>
    <w:rsid w:val="001F7BAD"/>
    <w:rsid w:val="001F7C27"/>
    <w:rsid w:val="00200515"/>
    <w:rsid w:val="002019B3"/>
    <w:rsid w:val="00203A9F"/>
    <w:rsid w:val="002040FC"/>
    <w:rsid w:val="0020424B"/>
    <w:rsid w:val="002050D0"/>
    <w:rsid w:val="002057AD"/>
    <w:rsid w:val="00205D27"/>
    <w:rsid w:val="00206699"/>
    <w:rsid w:val="00206C43"/>
    <w:rsid w:val="00206E4E"/>
    <w:rsid w:val="0020779D"/>
    <w:rsid w:val="00207F30"/>
    <w:rsid w:val="00211CE7"/>
    <w:rsid w:val="00212319"/>
    <w:rsid w:val="00213082"/>
    <w:rsid w:val="0021387D"/>
    <w:rsid w:val="00213E11"/>
    <w:rsid w:val="00214051"/>
    <w:rsid w:val="00220D82"/>
    <w:rsid w:val="00221142"/>
    <w:rsid w:val="00221DBF"/>
    <w:rsid w:val="00222ADC"/>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41AA"/>
    <w:rsid w:val="0024708C"/>
    <w:rsid w:val="00247483"/>
    <w:rsid w:val="00247973"/>
    <w:rsid w:val="00247AA9"/>
    <w:rsid w:val="00247EE0"/>
    <w:rsid w:val="0025014B"/>
    <w:rsid w:val="00253042"/>
    <w:rsid w:val="0025317C"/>
    <w:rsid w:val="00254CA9"/>
    <w:rsid w:val="00256E1A"/>
    <w:rsid w:val="00260AD2"/>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1AE"/>
    <w:rsid w:val="002838B1"/>
    <w:rsid w:val="00284419"/>
    <w:rsid w:val="00285DF8"/>
    <w:rsid w:val="002860C7"/>
    <w:rsid w:val="002869B1"/>
    <w:rsid w:val="002874E2"/>
    <w:rsid w:val="00290330"/>
    <w:rsid w:val="00292D21"/>
    <w:rsid w:val="00295F40"/>
    <w:rsid w:val="00296694"/>
    <w:rsid w:val="002A1DE8"/>
    <w:rsid w:val="002A1E66"/>
    <w:rsid w:val="002A445D"/>
    <w:rsid w:val="002A65DC"/>
    <w:rsid w:val="002B49E0"/>
    <w:rsid w:val="002B4FF0"/>
    <w:rsid w:val="002B51CD"/>
    <w:rsid w:val="002B5261"/>
    <w:rsid w:val="002B6153"/>
    <w:rsid w:val="002C14DF"/>
    <w:rsid w:val="002C3128"/>
    <w:rsid w:val="002C4FF2"/>
    <w:rsid w:val="002C50BE"/>
    <w:rsid w:val="002C554C"/>
    <w:rsid w:val="002C5AB7"/>
    <w:rsid w:val="002C627C"/>
    <w:rsid w:val="002C7C01"/>
    <w:rsid w:val="002D037E"/>
    <w:rsid w:val="002D0C3C"/>
    <w:rsid w:val="002D1361"/>
    <w:rsid w:val="002D2936"/>
    <w:rsid w:val="002D2B1E"/>
    <w:rsid w:val="002D2C42"/>
    <w:rsid w:val="002D375B"/>
    <w:rsid w:val="002D4317"/>
    <w:rsid w:val="002D62E8"/>
    <w:rsid w:val="002D62EB"/>
    <w:rsid w:val="002D6F7F"/>
    <w:rsid w:val="002D7D2D"/>
    <w:rsid w:val="002D7D98"/>
    <w:rsid w:val="002E200C"/>
    <w:rsid w:val="002E26C8"/>
    <w:rsid w:val="002E2E15"/>
    <w:rsid w:val="002E3A35"/>
    <w:rsid w:val="002E4308"/>
    <w:rsid w:val="002E745C"/>
    <w:rsid w:val="002E791F"/>
    <w:rsid w:val="002E7D51"/>
    <w:rsid w:val="002E7F48"/>
    <w:rsid w:val="002F20EB"/>
    <w:rsid w:val="002F252C"/>
    <w:rsid w:val="002F2A56"/>
    <w:rsid w:val="002F3E76"/>
    <w:rsid w:val="002F43A8"/>
    <w:rsid w:val="002F4859"/>
    <w:rsid w:val="002F4C81"/>
    <w:rsid w:val="002F6633"/>
    <w:rsid w:val="002F6DD2"/>
    <w:rsid w:val="002F6DFB"/>
    <w:rsid w:val="002F7829"/>
    <w:rsid w:val="002F78F7"/>
    <w:rsid w:val="0030168C"/>
    <w:rsid w:val="00301D59"/>
    <w:rsid w:val="00304F40"/>
    <w:rsid w:val="003051A5"/>
    <w:rsid w:val="00307134"/>
    <w:rsid w:val="00307586"/>
    <w:rsid w:val="0030796E"/>
    <w:rsid w:val="00310DB9"/>
    <w:rsid w:val="00311C85"/>
    <w:rsid w:val="00311E37"/>
    <w:rsid w:val="00314A68"/>
    <w:rsid w:val="003174D9"/>
    <w:rsid w:val="00321A26"/>
    <w:rsid w:val="00321C6A"/>
    <w:rsid w:val="00321EBE"/>
    <w:rsid w:val="00322179"/>
    <w:rsid w:val="00324C8E"/>
    <w:rsid w:val="00324F0C"/>
    <w:rsid w:val="00331C70"/>
    <w:rsid w:val="00332419"/>
    <w:rsid w:val="003331E8"/>
    <w:rsid w:val="0033593F"/>
    <w:rsid w:val="003359E1"/>
    <w:rsid w:val="00335AA9"/>
    <w:rsid w:val="00336512"/>
    <w:rsid w:val="00336906"/>
    <w:rsid w:val="003369E9"/>
    <w:rsid w:val="00340D82"/>
    <w:rsid w:val="00341F29"/>
    <w:rsid w:val="0034228B"/>
    <w:rsid w:val="00342B29"/>
    <w:rsid w:val="00344D2A"/>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6F82"/>
    <w:rsid w:val="00357DD2"/>
    <w:rsid w:val="00361375"/>
    <w:rsid w:val="0036194E"/>
    <w:rsid w:val="00362059"/>
    <w:rsid w:val="00363BFC"/>
    <w:rsid w:val="00364045"/>
    <w:rsid w:val="00366056"/>
    <w:rsid w:val="0036607C"/>
    <w:rsid w:val="0037048B"/>
    <w:rsid w:val="00373578"/>
    <w:rsid w:val="003740FF"/>
    <w:rsid w:val="003761EA"/>
    <w:rsid w:val="0037735B"/>
    <w:rsid w:val="003800C0"/>
    <w:rsid w:val="00380543"/>
    <w:rsid w:val="00380690"/>
    <w:rsid w:val="00380BA1"/>
    <w:rsid w:val="00381F0E"/>
    <w:rsid w:val="003830F6"/>
    <w:rsid w:val="00386E52"/>
    <w:rsid w:val="00390750"/>
    <w:rsid w:val="00392752"/>
    <w:rsid w:val="00392F0C"/>
    <w:rsid w:val="00392F6B"/>
    <w:rsid w:val="00393099"/>
    <w:rsid w:val="00393624"/>
    <w:rsid w:val="00393AFB"/>
    <w:rsid w:val="003962CB"/>
    <w:rsid w:val="00396798"/>
    <w:rsid w:val="003970AE"/>
    <w:rsid w:val="003A06C6"/>
    <w:rsid w:val="003A09E9"/>
    <w:rsid w:val="003A0A3D"/>
    <w:rsid w:val="003A19C0"/>
    <w:rsid w:val="003A2178"/>
    <w:rsid w:val="003A33CA"/>
    <w:rsid w:val="003A4527"/>
    <w:rsid w:val="003A521A"/>
    <w:rsid w:val="003A58B8"/>
    <w:rsid w:val="003A5B4C"/>
    <w:rsid w:val="003A64ED"/>
    <w:rsid w:val="003A677E"/>
    <w:rsid w:val="003A7A80"/>
    <w:rsid w:val="003A7EDE"/>
    <w:rsid w:val="003B1501"/>
    <w:rsid w:val="003B24D6"/>
    <w:rsid w:val="003B27D2"/>
    <w:rsid w:val="003B3143"/>
    <w:rsid w:val="003B6C3B"/>
    <w:rsid w:val="003B7071"/>
    <w:rsid w:val="003C2721"/>
    <w:rsid w:val="003C38BA"/>
    <w:rsid w:val="003C486C"/>
    <w:rsid w:val="003C6BCB"/>
    <w:rsid w:val="003C7072"/>
    <w:rsid w:val="003D2074"/>
    <w:rsid w:val="003D23DA"/>
    <w:rsid w:val="003D46C6"/>
    <w:rsid w:val="003D4F19"/>
    <w:rsid w:val="003D5536"/>
    <w:rsid w:val="003D747A"/>
    <w:rsid w:val="003D7A54"/>
    <w:rsid w:val="003E11B8"/>
    <w:rsid w:val="003E3613"/>
    <w:rsid w:val="003E36B1"/>
    <w:rsid w:val="003E4162"/>
    <w:rsid w:val="003E49BD"/>
    <w:rsid w:val="003E4D09"/>
    <w:rsid w:val="003E58AC"/>
    <w:rsid w:val="003E5E53"/>
    <w:rsid w:val="003E67CD"/>
    <w:rsid w:val="003E775A"/>
    <w:rsid w:val="003F004A"/>
    <w:rsid w:val="003F1C2F"/>
    <w:rsid w:val="003F3180"/>
    <w:rsid w:val="003F3DD7"/>
    <w:rsid w:val="003F40F8"/>
    <w:rsid w:val="003F508E"/>
    <w:rsid w:val="003F60AB"/>
    <w:rsid w:val="003F6838"/>
    <w:rsid w:val="003F7CBD"/>
    <w:rsid w:val="003F7DA4"/>
    <w:rsid w:val="00402416"/>
    <w:rsid w:val="004031E7"/>
    <w:rsid w:val="0040399E"/>
    <w:rsid w:val="00405479"/>
    <w:rsid w:val="0040727C"/>
    <w:rsid w:val="00412BA8"/>
    <w:rsid w:val="004141AC"/>
    <w:rsid w:val="0041495F"/>
    <w:rsid w:val="00414FF5"/>
    <w:rsid w:val="0041740E"/>
    <w:rsid w:val="004175AE"/>
    <w:rsid w:val="004222A8"/>
    <w:rsid w:val="00422362"/>
    <w:rsid w:val="0042456D"/>
    <w:rsid w:val="004249F3"/>
    <w:rsid w:val="00426598"/>
    <w:rsid w:val="004269A4"/>
    <w:rsid w:val="00427433"/>
    <w:rsid w:val="004304D5"/>
    <w:rsid w:val="004317FA"/>
    <w:rsid w:val="004323B8"/>
    <w:rsid w:val="00433129"/>
    <w:rsid w:val="004337C8"/>
    <w:rsid w:val="00435552"/>
    <w:rsid w:val="004365ED"/>
    <w:rsid w:val="0043665D"/>
    <w:rsid w:val="00437C41"/>
    <w:rsid w:val="00440652"/>
    <w:rsid w:val="0044083D"/>
    <w:rsid w:val="004409C7"/>
    <w:rsid w:val="00440F64"/>
    <w:rsid w:val="00442A94"/>
    <w:rsid w:val="0044334A"/>
    <w:rsid w:val="00443B0B"/>
    <w:rsid w:val="004449DB"/>
    <w:rsid w:val="004449F8"/>
    <w:rsid w:val="004458A6"/>
    <w:rsid w:val="00446B10"/>
    <w:rsid w:val="00447037"/>
    <w:rsid w:val="004472B6"/>
    <w:rsid w:val="00447442"/>
    <w:rsid w:val="00447F02"/>
    <w:rsid w:val="00450C29"/>
    <w:rsid w:val="00452D6F"/>
    <w:rsid w:val="00453D05"/>
    <w:rsid w:val="004602C1"/>
    <w:rsid w:val="004604F0"/>
    <w:rsid w:val="00461597"/>
    <w:rsid w:val="00461996"/>
    <w:rsid w:val="0046249B"/>
    <w:rsid w:val="00464DB9"/>
    <w:rsid w:val="00465897"/>
    <w:rsid w:val="0046679A"/>
    <w:rsid w:val="004667E7"/>
    <w:rsid w:val="004668C4"/>
    <w:rsid w:val="00466DC7"/>
    <w:rsid w:val="00467BCD"/>
    <w:rsid w:val="00470781"/>
    <w:rsid w:val="0047379E"/>
    <w:rsid w:val="0047436F"/>
    <w:rsid w:val="004744B4"/>
    <w:rsid w:val="004750AE"/>
    <w:rsid w:val="00481581"/>
    <w:rsid w:val="00481CF8"/>
    <w:rsid w:val="00482109"/>
    <w:rsid w:val="004824C5"/>
    <w:rsid w:val="00483B42"/>
    <w:rsid w:val="00484CF5"/>
    <w:rsid w:val="004866A1"/>
    <w:rsid w:val="00486ED6"/>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380"/>
    <w:rsid w:val="004A2696"/>
    <w:rsid w:val="004A2CE4"/>
    <w:rsid w:val="004A30DC"/>
    <w:rsid w:val="004A3D87"/>
    <w:rsid w:val="004A3F47"/>
    <w:rsid w:val="004A3FCE"/>
    <w:rsid w:val="004A436A"/>
    <w:rsid w:val="004A5531"/>
    <w:rsid w:val="004A5DE1"/>
    <w:rsid w:val="004A7149"/>
    <w:rsid w:val="004B0FA0"/>
    <w:rsid w:val="004B1143"/>
    <w:rsid w:val="004B18A9"/>
    <w:rsid w:val="004B2B98"/>
    <w:rsid w:val="004B2EAA"/>
    <w:rsid w:val="004B2ED6"/>
    <w:rsid w:val="004B4666"/>
    <w:rsid w:val="004B4E2F"/>
    <w:rsid w:val="004B5159"/>
    <w:rsid w:val="004B5BE7"/>
    <w:rsid w:val="004B6ADF"/>
    <w:rsid w:val="004B6DBF"/>
    <w:rsid w:val="004B74F8"/>
    <w:rsid w:val="004C1BAF"/>
    <w:rsid w:val="004C3FBC"/>
    <w:rsid w:val="004C5AF9"/>
    <w:rsid w:val="004C5D4D"/>
    <w:rsid w:val="004C5FB2"/>
    <w:rsid w:val="004C751D"/>
    <w:rsid w:val="004C7993"/>
    <w:rsid w:val="004D023C"/>
    <w:rsid w:val="004D0A6C"/>
    <w:rsid w:val="004D0CA1"/>
    <w:rsid w:val="004D0D01"/>
    <w:rsid w:val="004D1326"/>
    <w:rsid w:val="004D15D7"/>
    <w:rsid w:val="004D175C"/>
    <w:rsid w:val="004D2CE6"/>
    <w:rsid w:val="004D360E"/>
    <w:rsid w:val="004D4F8C"/>
    <w:rsid w:val="004D50DB"/>
    <w:rsid w:val="004D5A02"/>
    <w:rsid w:val="004D6B86"/>
    <w:rsid w:val="004D70EB"/>
    <w:rsid w:val="004E0182"/>
    <w:rsid w:val="004E12D8"/>
    <w:rsid w:val="004E3227"/>
    <w:rsid w:val="004E4E01"/>
    <w:rsid w:val="004E60D2"/>
    <w:rsid w:val="004E7CBD"/>
    <w:rsid w:val="004F047F"/>
    <w:rsid w:val="004F093C"/>
    <w:rsid w:val="004F1321"/>
    <w:rsid w:val="004F156E"/>
    <w:rsid w:val="004F3890"/>
    <w:rsid w:val="004F42D1"/>
    <w:rsid w:val="004F7B80"/>
    <w:rsid w:val="00501C54"/>
    <w:rsid w:val="005026C6"/>
    <w:rsid w:val="00503D71"/>
    <w:rsid w:val="0050485A"/>
    <w:rsid w:val="00504AE4"/>
    <w:rsid w:val="00504F88"/>
    <w:rsid w:val="005079F4"/>
    <w:rsid w:val="0051261D"/>
    <w:rsid w:val="005126FB"/>
    <w:rsid w:val="00512D78"/>
    <w:rsid w:val="005136F4"/>
    <w:rsid w:val="0051388A"/>
    <w:rsid w:val="00514223"/>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1BB3"/>
    <w:rsid w:val="0055242C"/>
    <w:rsid w:val="005532A9"/>
    <w:rsid w:val="00556746"/>
    <w:rsid w:val="005625A1"/>
    <w:rsid w:val="0056412A"/>
    <w:rsid w:val="00564973"/>
    <w:rsid w:val="00564997"/>
    <w:rsid w:val="005652BD"/>
    <w:rsid w:val="0056578C"/>
    <w:rsid w:val="00565B68"/>
    <w:rsid w:val="005663FB"/>
    <w:rsid w:val="0056648A"/>
    <w:rsid w:val="0056752B"/>
    <w:rsid w:val="00570DFB"/>
    <w:rsid w:val="00572BE5"/>
    <w:rsid w:val="00573BEE"/>
    <w:rsid w:val="0057419E"/>
    <w:rsid w:val="00574992"/>
    <w:rsid w:val="005752F9"/>
    <w:rsid w:val="00575D3B"/>
    <w:rsid w:val="00576BCA"/>
    <w:rsid w:val="00577433"/>
    <w:rsid w:val="00580913"/>
    <w:rsid w:val="0058188A"/>
    <w:rsid w:val="0058242D"/>
    <w:rsid w:val="005828DC"/>
    <w:rsid w:val="0058470A"/>
    <w:rsid w:val="00585D4E"/>
    <w:rsid w:val="005861E7"/>
    <w:rsid w:val="005864FA"/>
    <w:rsid w:val="005866E7"/>
    <w:rsid w:val="0059020E"/>
    <w:rsid w:val="005908F6"/>
    <w:rsid w:val="00591408"/>
    <w:rsid w:val="005928B3"/>
    <w:rsid w:val="005931ED"/>
    <w:rsid w:val="00593DA4"/>
    <w:rsid w:val="00594333"/>
    <w:rsid w:val="00595412"/>
    <w:rsid w:val="00595B20"/>
    <w:rsid w:val="00595D39"/>
    <w:rsid w:val="00596E14"/>
    <w:rsid w:val="005A076D"/>
    <w:rsid w:val="005A3F0C"/>
    <w:rsid w:val="005A491A"/>
    <w:rsid w:val="005A65C7"/>
    <w:rsid w:val="005A69A6"/>
    <w:rsid w:val="005A724A"/>
    <w:rsid w:val="005A7673"/>
    <w:rsid w:val="005A7B0F"/>
    <w:rsid w:val="005B0BB0"/>
    <w:rsid w:val="005B2D24"/>
    <w:rsid w:val="005B33F7"/>
    <w:rsid w:val="005B3B93"/>
    <w:rsid w:val="005B4284"/>
    <w:rsid w:val="005B7ACA"/>
    <w:rsid w:val="005C06CB"/>
    <w:rsid w:val="005C1C23"/>
    <w:rsid w:val="005C29B7"/>
    <w:rsid w:val="005C3718"/>
    <w:rsid w:val="005C3804"/>
    <w:rsid w:val="005C44E6"/>
    <w:rsid w:val="005C4B62"/>
    <w:rsid w:val="005C5296"/>
    <w:rsid w:val="005C65EC"/>
    <w:rsid w:val="005C6BD4"/>
    <w:rsid w:val="005C70DB"/>
    <w:rsid w:val="005C784A"/>
    <w:rsid w:val="005C7A90"/>
    <w:rsid w:val="005D131A"/>
    <w:rsid w:val="005D2274"/>
    <w:rsid w:val="005D29DC"/>
    <w:rsid w:val="005D319B"/>
    <w:rsid w:val="005D35F0"/>
    <w:rsid w:val="005D6453"/>
    <w:rsid w:val="005D736D"/>
    <w:rsid w:val="005E1C1A"/>
    <w:rsid w:val="005E3EA0"/>
    <w:rsid w:val="005E4B36"/>
    <w:rsid w:val="005E5508"/>
    <w:rsid w:val="005E649A"/>
    <w:rsid w:val="005E6986"/>
    <w:rsid w:val="005E73AA"/>
    <w:rsid w:val="005F251C"/>
    <w:rsid w:val="005F384E"/>
    <w:rsid w:val="005F5AED"/>
    <w:rsid w:val="005F6795"/>
    <w:rsid w:val="006003F0"/>
    <w:rsid w:val="0060585E"/>
    <w:rsid w:val="006072E3"/>
    <w:rsid w:val="00614594"/>
    <w:rsid w:val="00614B20"/>
    <w:rsid w:val="00614E9B"/>
    <w:rsid w:val="00615A6B"/>
    <w:rsid w:val="0061747E"/>
    <w:rsid w:val="00617703"/>
    <w:rsid w:val="006209E1"/>
    <w:rsid w:val="00621334"/>
    <w:rsid w:val="0062415B"/>
    <w:rsid w:val="0062596C"/>
    <w:rsid w:val="006305C5"/>
    <w:rsid w:val="00630623"/>
    <w:rsid w:val="00632315"/>
    <w:rsid w:val="00633B5E"/>
    <w:rsid w:val="00633B68"/>
    <w:rsid w:val="00635403"/>
    <w:rsid w:val="00636557"/>
    <w:rsid w:val="00636EA9"/>
    <w:rsid w:val="00637CF1"/>
    <w:rsid w:val="00640B8D"/>
    <w:rsid w:val="00641876"/>
    <w:rsid w:val="00641AB4"/>
    <w:rsid w:val="006422FD"/>
    <w:rsid w:val="00644638"/>
    <w:rsid w:val="006447FD"/>
    <w:rsid w:val="00645290"/>
    <w:rsid w:val="006455C0"/>
    <w:rsid w:val="006456DD"/>
    <w:rsid w:val="00646F91"/>
    <w:rsid w:val="00647391"/>
    <w:rsid w:val="006524F2"/>
    <w:rsid w:val="00652B0E"/>
    <w:rsid w:val="00654728"/>
    <w:rsid w:val="0065656A"/>
    <w:rsid w:val="0065660B"/>
    <w:rsid w:val="00657C9C"/>
    <w:rsid w:val="00661711"/>
    <w:rsid w:val="00662936"/>
    <w:rsid w:val="00663B5D"/>
    <w:rsid w:val="00663C79"/>
    <w:rsid w:val="00663EC1"/>
    <w:rsid w:val="0066593C"/>
    <w:rsid w:val="0066613C"/>
    <w:rsid w:val="006701A7"/>
    <w:rsid w:val="0067040D"/>
    <w:rsid w:val="00670B39"/>
    <w:rsid w:val="00670DE0"/>
    <w:rsid w:val="00672620"/>
    <w:rsid w:val="00672E5C"/>
    <w:rsid w:val="00673AF8"/>
    <w:rsid w:val="006752DF"/>
    <w:rsid w:val="00675958"/>
    <w:rsid w:val="00677BC2"/>
    <w:rsid w:val="006819EA"/>
    <w:rsid w:val="0068222F"/>
    <w:rsid w:val="006823EB"/>
    <w:rsid w:val="0068297E"/>
    <w:rsid w:val="00683612"/>
    <w:rsid w:val="00683B2D"/>
    <w:rsid w:val="00684C26"/>
    <w:rsid w:val="00687EDF"/>
    <w:rsid w:val="00691D13"/>
    <w:rsid w:val="00693086"/>
    <w:rsid w:val="006935AC"/>
    <w:rsid w:val="0069492C"/>
    <w:rsid w:val="00695453"/>
    <w:rsid w:val="00696408"/>
    <w:rsid w:val="006964BC"/>
    <w:rsid w:val="006972BE"/>
    <w:rsid w:val="006A02FE"/>
    <w:rsid w:val="006A0372"/>
    <w:rsid w:val="006A1ECC"/>
    <w:rsid w:val="006A5B2F"/>
    <w:rsid w:val="006A6E17"/>
    <w:rsid w:val="006A7CFE"/>
    <w:rsid w:val="006A7F4D"/>
    <w:rsid w:val="006B015B"/>
    <w:rsid w:val="006B043F"/>
    <w:rsid w:val="006B1249"/>
    <w:rsid w:val="006B1E2C"/>
    <w:rsid w:val="006B3C18"/>
    <w:rsid w:val="006B3CE1"/>
    <w:rsid w:val="006B436F"/>
    <w:rsid w:val="006B5964"/>
    <w:rsid w:val="006C162F"/>
    <w:rsid w:val="006C1866"/>
    <w:rsid w:val="006C1BD0"/>
    <w:rsid w:val="006C37BE"/>
    <w:rsid w:val="006C6143"/>
    <w:rsid w:val="006C70AC"/>
    <w:rsid w:val="006D289E"/>
    <w:rsid w:val="006D3992"/>
    <w:rsid w:val="006D51C6"/>
    <w:rsid w:val="006D672C"/>
    <w:rsid w:val="006D7EE9"/>
    <w:rsid w:val="006E2203"/>
    <w:rsid w:val="006E4C85"/>
    <w:rsid w:val="006E64B5"/>
    <w:rsid w:val="006E7D0F"/>
    <w:rsid w:val="006F0D5A"/>
    <w:rsid w:val="006F1631"/>
    <w:rsid w:val="006F30B1"/>
    <w:rsid w:val="006F34AC"/>
    <w:rsid w:val="006F37C6"/>
    <w:rsid w:val="006F3CAA"/>
    <w:rsid w:val="006F4D24"/>
    <w:rsid w:val="006F5249"/>
    <w:rsid w:val="006F53E5"/>
    <w:rsid w:val="00701F56"/>
    <w:rsid w:val="00702832"/>
    <w:rsid w:val="00703669"/>
    <w:rsid w:val="00703ABD"/>
    <w:rsid w:val="00705470"/>
    <w:rsid w:val="0070553D"/>
    <w:rsid w:val="007065F6"/>
    <w:rsid w:val="007066DE"/>
    <w:rsid w:val="007104AA"/>
    <w:rsid w:val="00710637"/>
    <w:rsid w:val="0071187E"/>
    <w:rsid w:val="0071311E"/>
    <w:rsid w:val="007157CA"/>
    <w:rsid w:val="00716065"/>
    <w:rsid w:val="007166F3"/>
    <w:rsid w:val="00717271"/>
    <w:rsid w:val="0072022A"/>
    <w:rsid w:val="0072088E"/>
    <w:rsid w:val="00723C44"/>
    <w:rsid w:val="007244DE"/>
    <w:rsid w:val="00724E80"/>
    <w:rsid w:val="00724F0A"/>
    <w:rsid w:val="007257AA"/>
    <w:rsid w:val="00725916"/>
    <w:rsid w:val="00726ABE"/>
    <w:rsid w:val="007271D5"/>
    <w:rsid w:val="0072723B"/>
    <w:rsid w:val="00730BFD"/>
    <w:rsid w:val="0073135C"/>
    <w:rsid w:val="00731E8B"/>
    <w:rsid w:val="0073231E"/>
    <w:rsid w:val="0073300F"/>
    <w:rsid w:val="00733657"/>
    <w:rsid w:val="007341DD"/>
    <w:rsid w:val="007355BA"/>
    <w:rsid w:val="007409D3"/>
    <w:rsid w:val="00740A4A"/>
    <w:rsid w:val="00742B5F"/>
    <w:rsid w:val="00743C47"/>
    <w:rsid w:val="00744FEB"/>
    <w:rsid w:val="0074500E"/>
    <w:rsid w:val="00746702"/>
    <w:rsid w:val="0074739A"/>
    <w:rsid w:val="007501D6"/>
    <w:rsid w:val="0075060F"/>
    <w:rsid w:val="00750A13"/>
    <w:rsid w:val="0075141B"/>
    <w:rsid w:val="00753DFC"/>
    <w:rsid w:val="007552E6"/>
    <w:rsid w:val="0075667F"/>
    <w:rsid w:val="00761043"/>
    <w:rsid w:val="00762469"/>
    <w:rsid w:val="007624EB"/>
    <w:rsid w:val="00763493"/>
    <w:rsid w:val="007644F9"/>
    <w:rsid w:val="00764933"/>
    <w:rsid w:val="00765265"/>
    <w:rsid w:val="007662EA"/>
    <w:rsid w:val="00767752"/>
    <w:rsid w:val="00770729"/>
    <w:rsid w:val="007712EF"/>
    <w:rsid w:val="00771EA3"/>
    <w:rsid w:val="0077486A"/>
    <w:rsid w:val="00780265"/>
    <w:rsid w:val="007809CE"/>
    <w:rsid w:val="00781B10"/>
    <w:rsid w:val="0078228C"/>
    <w:rsid w:val="007867E2"/>
    <w:rsid w:val="007907A8"/>
    <w:rsid w:val="00792936"/>
    <w:rsid w:val="00793747"/>
    <w:rsid w:val="00793B50"/>
    <w:rsid w:val="00797550"/>
    <w:rsid w:val="007A18AF"/>
    <w:rsid w:val="007A3445"/>
    <w:rsid w:val="007A48FB"/>
    <w:rsid w:val="007A6025"/>
    <w:rsid w:val="007A64BD"/>
    <w:rsid w:val="007B068B"/>
    <w:rsid w:val="007B12E4"/>
    <w:rsid w:val="007B3B17"/>
    <w:rsid w:val="007B3DCC"/>
    <w:rsid w:val="007B423B"/>
    <w:rsid w:val="007B6127"/>
    <w:rsid w:val="007C0E6A"/>
    <w:rsid w:val="007C2549"/>
    <w:rsid w:val="007C300E"/>
    <w:rsid w:val="007C452F"/>
    <w:rsid w:val="007C4716"/>
    <w:rsid w:val="007C472F"/>
    <w:rsid w:val="007C6FCE"/>
    <w:rsid w:val="007C768E"/>
    <w:rsid w:val="007C78E7"/>
    <w:rsid w:val="007D099D"/>
    <w:rsid w:val="007D1E8B"/>
    <w:rsid w:val="007D2500"/>
    <w:rsid w:val="007D274D"/>
    <w:rsid w:val="007D51CF"/>
    <w:rsid w:val="007D5563"/>
    <w:rsid w:val="007D7854"/>
    <w:rsid w:val="007D789B"/>
    <w:rsid w:val="007E1997"/>
    <w:rsid w:val="007E1C3C"/>
    <w:rsid w:val="007E2409"/>
    <w:rsid w:val="007E2458"/>
    <w:rsid w:val="007E4915"/>
    <w:rsid w:val="007E5941"/>
    <w:rsid w:val="007E6E8C"/>
    <w:rsid w:val="007F2E32"/>
    <w:rsid w:val="007F3AAC"/>
    <w:rsid w:val="007F3E83"/>
    <w:rsid w:val="007F6F16"/>
    <w:rsid w:val="0080005F"/>
    <w:rsid w:val="008005F4"/>
    <w:rsid w:val="00801A66"/>
    <w:rsid w:val="00801F35"/>
    <w:rsid w:val="008029FE"/>
    <w:rsid w:val="00803957"/>
    <w:rsid w:val="00803A96"/>
    <w:rsid w:val="008117D5"/>
    <w:rsid w:val="0081390C"/>
    <w:rsid w:val="0081598F"/>
    <w:rsid w:val="00815CB9"/>
    <w:rsid w:val="008164B4"/>
    <w:rsid w:val="00816791"/>
    <w:rsid w:val="00816831"/>
    <w:rsid w:val="00816A82"/>
    <w:rsid w:val="008202CA"/>
    <w:rsid w:val="00821651"/>
    <w:rsid w:val="00821BE1"/>
    <w:rsid w:val="00822477"/>
    <w:rsid w:val="00822613"/>
    <w:rsid w:val="00826904"/>
    <w:rsid w:val="0082770E"/>
    <w:rsid w:val="008277C4"/>
    <w:rsid w:val="00831127"/>
    <w:rsid w:val="008313B2"/>
    <w:rsid w:val="0083267E"/>
    <w:rsid w:val="00833887"/>
    <w:rsid w:val="0083614A"/>
    <w:rsid w:val="0083691D"/>
    <w:rsid w:val="00837D67"/>
    <w:rsid w:val="008431EA"/>
    <w:rsid w:val="00845C99"/>
    <w:rsid w:val="00845FE3"/>
    <w:rsid w:val="0084627C"/>
    <w:rsid w:val="00851412"/>
    <w:rsid w:val="00851958"/>
    <w:rsid w:val="00852AD7"/>
    <w:rsid w:val="008534F6"/>
    <w:rsid w:val="00853A49"/>
    <w:rsid w:val="00854808"/>
    <w:rsid w:val="00854D07"/>
    <w:rsid w:val="00856513"/>
    <w:rsid w:val="00863193"/>
    <w:rsid w:val="008640C1"/>
    <w:rsid w:val="008655C1"/>
    <w:rsid w:val="00867951"/>
    <w:rsid w:val="00870830"/>
    <w:rsid w:val="008737EE"/>
    <w:rsid w:val="00873E15"/>
    <w:rsid w:val="0087460B"/>
    <w:rsid w:val="008747E8"/>
    <w:rsid w:val="008775BE"/>
    <w:rsid w:val="0088014C"/>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4D2B"/>
    <w:rsid w:val="008A5BFF"/>
    <w:rsid w:val="008A7304"/>
    <w:rsid w:val="008A77D5"/>
    <w:rsid w:val="008A78F1"/>
    <w:rsid w:val="008B073B"/>
    <w:rsid w:val="008B0D77"/>
    <w:rsid w:val="008B1ACB"/>
    <w:rsid w:val="008B30A4"/>
    <w:rsid w:val="008B34C2"/>
    <w:rsid w:val="008B4978"/>
    <w:rsid w:val="008B4C4D"/>
    <w:rsid w:val="008B745C"/>
    <w:rsid w:val="008B7677"/>
    <w:rsid w:val="008C13FD"/>
    <w:rsid w:val="008C1C38"/>
    <w:rsid w:val="008C1EEC"/>
    <w:rsid w:val="008C5E0E"/>
    <w:rsid w:val="008C7115"/>
    <w:rsid w:val="008D11DD"/>
    <w:rsid w:val="008D2B13"/>
    <w:rsid w:val="008D365D"/>
    <w:rsid w:val="008D4456"/>
    <w:rsid w:val="008D4C03"/>
    <w:rsid w:val="008D4F9C"/>
    <w:rsid w:val="008D79EC"/>
    <w:rsid w:val="008E02C0"/>
    <w:rsid w:val="008E04A6"/>
    <w:rsid w:val="008E4F45"/>
    <w:rsid w:val="008E5063"/>
    <w:rsid w:val="008E5775"/>
    <w:rsid w:val="008E5CB0"/>
    <w:rsid w:val="008E73E1"/>
    <w:rsid w:val="008F07D8"/>
    <w:rsid w:val="008F3874"/>
    <w:rsid w:val="008F3903"/>
    <w:rsid w:val="008F5016"/>
    <w:rsid w:val="008F53CF"/>
    <w:rsid w:val="008F5E72"/>
    <w:rsid w:val="008F6522"/>
    <w:rsid w:val="008F78A9"/>
    <w:rsid w:val="008F7E90"/>
    <w:rsid w:val="008F7FE8"/>
    <w:rsid w:val="00901897"/>
    <w:rsid w:val="00901996"/>
    <w:rsid w:val="0090242C"/>
    <w:rsid w:val="00903801"/>
    <w:rsid w:val="00904B91"/>
    <w:rsid w:val="009059E2"/>
    <w:rsid w:val="00906A67"/>
    <w:rsid w:val="00906EFE"/>
    <w:rsid w:val="009071B8"/>
    <w:rsid w:val="00907C01"/>
    <w:rsid w:val="00910F0E"/>
    <w:rsid w:val="00912C6A"/>
    <w:rsid w:val="00912F13"/>
    <w:rsid w:val="0091348B"/>
    <w:rsid w:val="009140E6"/>
    <w:rsid w:val="00916749"/>
    <w:rsid w:val="009167C1"/>
    <w:rsid w:val="00917290"/>
    <w:rsid w:val="009176C4"/>
    <w:rsid w:val="00917AFA"/>
    <w:rsid w:val="00920028"/>
    <w:rsid w:val="00921160"/>
    <w:rsid w:val="0092177C"/>
    <w:rsid w:val="009235BD"/>
    <w:rsid w:val="00927477"/>
    <w:rsid w:val="009313FB"/>
    <w:rsid w:val="00932C62"/>
    <w:rsid w:val="00934244"/>
    <w:rsid w:val="00934BA6"/>
    <w:rsid w:val="00935D6F"/>
    <w:rsid w:val="00935E05"/>
    <w:rsid w:val="00936F2E"/>
    <w:rsid w:val="0093742A"/>
    <w:rsid w:val="009375C4"/>
    <w:rsid w:val="00937D70"/>
    <w:rsid w:val="00940228"/>
    <w:rsid w:val="009417A5"/>
    <w:rsid w:val="00941C8D"/>
    <w:rsid w:val="00944582"/>
    <w:rsid w:val="00944C27"/>
    <w:rsid w:val="00944D1D"/>
    <w:rsid w:val="0094641C"/>
    <w:rsid w:val="009472F4"/>
    <w:rsid w:val="009477F2"/>
    <w:rsid w:val="0094799E"/>
    <w:rsid w:val="00950D4A"/>
    <w:rsid w:val="00951132"/>
    <w:rsid w:val="00951A4B"/>
    <w:rsid w:val="009524E7"/>
    <w:rsid w:val="00954254"/>
    <w:rsid w:val="009542A2"/>
    <w:rsid w:val="00954D71"/>
    <w:rsid w:val="009558B1"/>
    <w:rsid w:val="00961AE5"/>
    <w:rsid w:val="009634A5"/>
    <w:rsid w:val="00964FE2"/>
    <w:rsid w:val="009655A5"/>
    <w:rsid w:val="00966AC3"/>
    <w:rsid w:val="00967514"/>
    <w:rsid w:val="00967A5C"/>
    <w:rsid w:val="009712CE"/>
    <w:rsid w:val="0097158D"/>
    <w:rsid w:val="009728A7"/>
    <w:rsid w:val="00980348"/>
    <w:rsid w:val="0098113D"/>
    <w:rsid w:val="009841E8"/>
    <w:rsid w:val="0098587B"/>
    <w:rsid w:val="00987BC1"/>
    <w:rsid w:val="009921C7"/>
    <w:rsid w:val="00992AED"/>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C05D7"/>
    <w:rsid w:val="009C1994"/>
    <w:rsid w:val="009C2E62"/>
    <w:rsid w:val="009C505C"/>
    <w:rsid w:val="009C6928"/>
    <w:rsid w:val="009D11E0"/>
    <w:rsid w:val="009D3A90"/>
    <w:rsid w:val="009D3FE6"/>
    <w:rsid w:val="009D415C"/>
    <w:rsid w:val="009D5121"/>
    <w:rsid w:val="009D54DD"/>
    <w:rsid w:val="009D59C9"/>
    <w:rsid w:val="009E19BA"/>
    <w:rsid w:val="009E26E9"/>
    <w:rsid w:val="009E6155"/>
    <w:rsid w:val="009E6978"/>
    <w:rsid w:val="009E6993"/>
    <w:rsid w:val="009F0414"/>
    <w:rsid w:val="009F0E96"/>
    <w:rsid w:val="009F1950"/>
    <w:rsid w:val="009F1D82"/>
    <w:rsid w:val="009F3086"/>
    <w:rsid w:val="009F3F54"/>
    <w:rsid w:val="009F6E31"/>
    <w:rsid w:val="00A00A6B"/>
    <w:rsid w:val="00A00A8A"/>
    <w:rsid w:val="00A00DE2"/>
    <w:rsid w:val="00A02021"/>
    <w:rsid w:val="00A032A1"/>
    <w:rsid w:val="00A04311"/>
    <w:rsid w:val="00A048EF"/>
    <w:rsid w:val="00A04B4A"/>
    <w:rsid w:val="00A04BAC"/>
    <w:rsid w:val="00A054D4"/>
    <w:rsid w:val="00A05BA2"/>
    <w:rsid w:val="00A05CC3"/>
    <w:rsid w:val="00A06CC9"/>
    <w:rsid w:val="00A07146"/>
    <w:rsid w:val="00A11A1A"/>
    <w:rsid w:val="00A11D64"/>
    <w:rsid w:val="00A121EE"/>
    <w:rsid w:val="00A12540"/>
    <w:rsid w:val="00A12B7E"/>
    <w:rsid w:val="00A13A12"/>
    <w:rsid w:val="00A13D44"/>
    <w:rsid w:val="00A1470D"/>
    <w:rsid w:val="00A15AE1"/>
    <w:rsid w:val="00A17774"/>
    <w:rsid w:val="00A177EB"/>
    <w:rsid w:val="00A218B2"/>
    <w:rsid w:val="00A21BA4"/>
    <w:rsid w:val="00A23437"/>
    <w:rsid w:val="00A23672"/>
    <w:rsid w:val="00A238E1"/>
    <w:rsid w:val="00A23B7F"/>
    <w:rsid w:val="00A23DC6"/>
    <w:rsid w:val="00A30916"/>
    <w:rsid w:val="00A32986"/>
    <w:rsid w:val="00A332DB"/>
    <w:rsid w:val="00A3413D"/>
    <w:rsid w:val="00A358FE"/>
    <w:rsid w:val="00A36E79"/>
    <w:rsid w:val="00A4095E"/>
    <w:rsid w:val="00A43E6F"/>
    <w:rsid w:val="00A45583"/>
    <w:rsid w:val="00A456D1"/>
    <w:rsid w:val="00A46E3F"/>
    <w:rsid w:val="00A4757D"/>
    <w:rsid w:val="00A477B6"/>
    <w:rsid w:val="00A50EB0"/>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3430"/>
    <w:rsid w:val="00A77F6B"/>
    <w:rsid w:val="00A80B53"/>
    <w:rsid w:val="00A80DCD"/>
    <w:rsid w:val="00A80EFD"/>
    <w:rsid w:val="00A8120B"/>
    <w:rsid w:val="00A81BB2"/>
    <w:rsid w:val="00A81C8F"/>
    <w:rsid w:val="00A82D62"/>
    <w:rsid w:val="00A84D08"/>
    <w:rsid w:val="00A85441"/>
    <w:rsid w:val="00A85A5E"/>
    <w:rsid w:val="00A85CB3"/>
    <w:rsid w:val="00A8771E"/>
    <w:rsid w:val="00A90179"/>
    <w:rsid w:val="00A90CD3"/>
    <w:rsid w:val="00A92734"/>
    <w:rsid w:val="00A933C0"/>
    <w:rsid w:val="00A94BFD"/>
    <w:rsid w:val="00A94D47"/>
    <w:rsid w:val="00A979B4"/>
    <w:rsid w:val="00A97C34"/>
    <w:rsid w:val="00AA0110"/>
    <w:rsid w:val="00AA0B0E"/>
    <w:rsid w:val="00AA48ED"/>
    <w:rsid w:val="00AA4C9F"/>
    <w:rsid w:val="00AA5210"/>
    <w:rsid w:val="00AA5C05"/>
    <w:rsid w:val="00AA6848"/>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2F0"/>
    <w:rsid w:val="00AE16D1"/>
    <w:rsid w:val="00AE183E"/>
    <w:rsid w:val="00AE1AF1"/>
    <w:rsid w:val="00AE1C19"/>
    <w:rsid w:val="00AE1EC5"/>
    <w:rsid w:val="00AE260E"/>
    <w:rsid w:val="00AE3648"/>
    <w:rsid w:val="00AE3D9C"/>
    <w:rsid w:val="00AE49B6"/>
    <w:rsid w:val="00AE5389"/>
    <w:rsid w:val="00AE5566"/>
    <w:rsid w:val="00AE5D06"/>
    <w:rsid w:val="00AE61A7"/>
    <w:rsid w:val="00AE669A"/>
    <w:rsid w:val="00AE67A3"/>
    <w:rsid w:val="00AE6A22"/>
    <w:rsid w:val="00AE7457"/>
    <w:rsid w:val="00AE7FE6"/>
    <w:rsid w:val="00AF0D99"/>
    <w:rsid w:val="00AF1421"/>
    <w:rsid w:val="00AF4BDB"/>
    <w:rsid w:val="00AF5787"/>
    <w:rsid w:val="00B0054C"/>
    <w:rsid w:val="00B00A87"/>
    <w:rsid w:val="00B02504"/>
    <w:rsid w:val="00B03127"/>
    <w:rsid w:val="00B03BA4"/>
    <w:rsid w:val="00B03DFC"/>
    <w:rsid w:val="00B055B4"/>
    <w:rsid w:val="00B0732C"/>
    <w:rsid w:val="00B07BB5"/>
    <w:rsid w:val="00B126CE"/>
    <w:rsid w:val="00B12ADA"/>
    <w:rsid w:val="00B13A41"/>
    <w:rsid w:val="00B14E1F"/>
    <w:rsid w:val="00B16B41"/>
    <w:rsid w:val="00B20293"/>
    <w:rsid w:val="00B206D5"/>
    <w:rsid w:val="00B2251E"/>
    <w:rsid w:val="00B237DB"/>
    <w:rsid w:val="00B2591A"/>
    <w:rsid w:val="00B25AD8"/>
    <w:rsid w:val="00B2628A"/>
    <w:rsid w:val="00B265B9"/>
    <w:rsid w:val="00B279B6"/>
    <w:rsid w:val="00B31B3E"/>
    <w:rsid w:val="00B32E96"/>
    <w:rsid w:val="00B332A2"/>
    <w:rsid w:val="00B34A41"/>
    <w:rsid w:val="00B36528"/>
    <w:rsid w:val="00B41E10"/>
    <w:rsid w:val="00B42008"/>
    <w:rsid w:val="00B42CA0"/>
    <w:rsid w:val="00B432CF"/>
    <w:rsid w:val="00B43969"/>
    <w:rsid w:val="00B44009"/>
    <w:rsid w:val="00B44E17"/>
    <w:rsid w:val="00B45590"/>
    <w:rsid w:val="00B50058"/>
    <w:rsid w:val="00B50A5A"/>
    <w:rsid w:val="00B512A0"/>
    <w:rsid w:val="00B52F61"/>
    <w:rsid w:val="00B545D7"/>
    <w:rsid w:val="00B556C8"/>
    <w:rsid w:val="00B57EF5"/>
    <w:rsid w:val="00B60949"/>
    <w:rsid w:val="00B60F7A"/>
    <w:rsid w:val="00B61062"/>
    <w:rsid w:val="00B61381"/>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80733"/>
    <w:rsid w:val="00B80C08"/>
    <w:rsid w:val="00B81131"/>
    <w:rsid w:val="00B832D7"/>
    <w:rsid w:val="00B8554D"/>
    <w:rsid w:val="00B87510"/>
    <w:rsid w:val="00B87905"/>
    <w:rsid w:val="00B87F69"/>
    <w:rsid w:val="00B87FC5"/>
    <w:rsid w:val="00B915D8"/>
    <w:rsid w:val="00B91A3D"/>
    <w:rsid w:val="00B9223C"/>
    <w:rsid w:val="00B938A1"/>
    <w:rsid w:val="00B94600"/>
    <w:rsid w:val="00B9507C"/>
    <w:rsid w:val="00B95851"/>
    <w:rsid w:val="00B96941"/>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28E6"/>
    <w:rsid w:val="00BB3EC7"/>
    <w:rsid w:val="00BB49D1"/>
    <w:rsid w:val="00BB671C"/>
    <w:rsid w:val="00BB68E2"/>
    <w:rsid w:val="00BB6BFD"/>
    <w:rsid w:val="00BB6EBB"/>
    <w:rsid w:val="00BB7833"/>
    <w:rsid w:val="00BC0F28"/>
    <w:rsid w:val="00BC14AC"/>
    <w:rsid w:val="00BC1BE0"/>
    <w:rsid w:val="00BC1F58"/>
    <w:rsid w:val="00BC2527"/>
    <w:rsid w:val="00BC2AF5"/>
    <w:rsid w:val="00BC519F"/>
    <w:rsid w:val="00BC5683"/>
    <w:rsid w:val="00BC5BA7"/>
    <w:rsid w:val="00BD1436"/>
    <w:rsid w:val="00BD3EED"/>
    <w:rsid w:val="00BD527B"/>
    <w:rsid w:val="00BD545C"/>
    <w:rsid w:val="00BD5AB2"/>
    <w:rsid w:val="00BD5D3D"/>
    <w:rsid w:val="00BD6269"/>
    <w:rsid w:val="00BD7B75"/>
    <w:rsid w:val="00BE041D"/>
    <w:rsid w:val="00BE0CC8"/>
    <w:rsid w:val="00BE1A4F"/>
    <w:rsid w:val="00BE267B"/>
    <w:rsid w:val="00BE317A"/>
    <w:rsid w:val="00BE3E06"/>
    <w:rsid w:val="00BE4604"/>
    <w:rsid w:val="00BE4B12"/>
    <w:rsid w:val="00BE5049"/>
    <w:rsid w:val="00BE69D6"/>
    <w:rsid w:val="00BE6A33"/>
    <w:rsid w:val="00BE6E3C"/>
    <w:rsid w:val="00BE7884"/>
    <w:rsid w:val="00BE7AA9"/>
    <w:rsid w:val="00BF00BF"/>
    <w:rsid w:val="00BF0D2D"/>
    <w:rsid w:val="00BF67C0"/>
    <w:rsid w:val="00C00660"/>
    <w:rsid w:val="00C00EDA"/>
    <w:rsid w:val="00C01305"/>
    <w:rsid w:val="00C029C4"/>
    <w:rsid w:val="00C02E16"/>
    <w:rsid w:val="00C0339D"/>
    <w:rsid w:val="00C05DE2"/>
    <w:rsid w:val="00C066F2"/>
    <w:rsid w:val="00C10076"/>
    <w:rsid w:val="00C10D35"/>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595A"/>
    <w:rsid w:val="00C664DE"/>
    <w:rsid w:val="00C70056"/>
    <w:rsid w:val="00C70FB0"/>
    <w:rsid w:val="00C73D46"/>
    <w:rsid w:val="00C74024"/>
    <w:rsid w:val="00C80009"/>
    <w:rsid w:val="00C80784"/>
    <w:rsid w:val="00C80F37"/>
    <w:rsid w:val="00C82EBD"/>
    <w:rsid w:val="00C83B15"/>
    <w:rsid w:val="00C843B5"/>
    <w:rsid w:val="00C86559"/>
    <w:rsid w:val="00C870B9"/>
    <w:rsid w:val="00C91BE1"/>
    <w:rsid w:val="00C925C8"/>
    <w:rsid w:val="00C935E1"/>
    <w:rsid w:val="00C9431C"/>
    <w:rsid w:val="00C9577C"/>
    <w:rsid w:val="00C95B16"/>
    <w:rsid w:val="00C9603E"/>
    <w:rsid w:val="00C96A0E"/>
    <w:rsid w:val="00C9747B"/>
    <w:rsid w:val="00C97C70"/>
    <w:rsid w:val="00CA0B36"/>
    <w:rsid w:val="00CA19F7"/>
    <w:rsid w:val="00CA2DC8"/>
    <w:rsid w:val="00CA379C"/>
    <w:rsid w:val="00CA37CC"/>
    <w:rsid w:val="00CA44E7"/>
    <w:rsid w:val="00CA45D4"/>
    <w:rsid w:val="00CA4FF9"/>
    <w:rsid w:val="00CA755D"/>
    <w:rsid w:val="00CA7C4B"/>
    <w:rsid w:val="00CB0BFF"/>
    <w:rsid w:val="00CB1044"/>
    <w:rsid w:val="00CB11A6"/>
    <w:rsid w:val="00CB1944"/>
    <w:rsid w:val="00CB3E4F"/>
    <w:rsid w:val="00CB6CB2"/>
    <w:rsid w:val="00CB75D9"/>
    <w:rsid w:val="00CB7747"/>
    <w:rsid w:val="00CB7F84"/>
    <w:rsid w:val="00CC07A5"/>
    <w:rsid w:val="00CC1ADC"/>
    <w:rsid w:val="00CC262A"/>
    <w:rsid w:val="00CC5387"/>
    <w:rsid w:val="00CC792A"/>
    <w:rsid w:val="00CC7B29"/>
    <w:rsid w:val="00CC7CED"/>
    <w:rsid w:val="00CD141A"/>
    <w:rsid w:val="00CD1D7D"/>
    <w:rsid w:val="00CD31D5"/>
    <w:rsid w:val="00CD3F39"/>
    <w:rsid w:val="00CD4F5F"/>
    <w:rsid w:val="00CD6ACC"/>
    <w:rsid w:val="00CD78FB"/>
    <w:rsid w:val="00CE1E5F"/>
    <w:rsid w:val="00CE278C"/>
    <w:rsid w:val="00CE31D8"/>
    <w:rsid w:val="00CE3DE1"/>
    <w:rsid w:val="00CE4B7D"/>
    <w:rsid w:val="00CF034C"/>
    <w:rsid w:val="00CF095C"/>
    <w:rsid w:val="00CF1B55"/>
    <w:rsid w:val="00CF2DD3"/>
    <w:rsid w:val="00CF35A9"/>
    <w:rsid w:val="00CF3DBD"/>
    <w:rsid w:val="00CF4440"/>
    <w:rsid w:val="00CF6C1B"/>
    <w:rsid w:val="00CF791C"/>
    <w:rsid w:val="00CF7C89"/>
    <w:rsid w:val="00D00A11"/>
    <w:rsid w:val="00D020FB"/>
    <w:rsid w:val="00D02F73"/>
    <w:rsid w:val="00D037BE"/>
    <w:rsid w:val="00D0430E"/>
    <w:rsid w:val="00D0508A"/>
    <w:rsid w:val="00D06EFA"/>
    <w:rsid w:val="00D10D3A"/>
    <w:rsid w:val="00D10DF5"/>
    <w:rsid w:val="00D10FE5"/>
    <w:rsid w:val="00D11329"/>
    <w:rsid w:val="00D12B5F"/>
    <w:rsid w:val="00D13854"/>
    <w:rsid w:val="00D15609"/>
    <w:rsid w:val="00D15E4D"/>
    <w:rsid w:val="00D21FDC"/>
    <w:rsid w:val="00D223FB"/>
    <w:rsid w:val="00D24639"/>
    <w:rsid w:val="00D24993"/>
    <w:rsid w:val="00D2521B"/>
    <w:rsid w:val="00D2564F"/>
    <w:rsid w:val="00D25A31"/>
    <w:rsid w:val="00D26B6B"/>
    <w:rsid w:val="00D2718C"/>
    <w:rsid w:val="00D2755F"/>
    <w:rsid w:val="00D3027D"/>
    <w:rsid w:val="00D30AA2"/>
    <w:rsid w:val="00D3242C"/>
    <w:rsid w:val="00D3376A"/>
    <w:rsid w:val="00D348A6"/>
    <w:rsid w:val="00D37BEB"/>
    <w:rsid w:val="00D37E39"/>
    <w:rsid w:val="00D406F6"/>
    <w:rsid w:val="00D41219"/>
    <w:rsid w:val="00D451E7"/>
    <w:rsid w:val="00D45982"/>
    <w:rsid w:val="00D45EF1"/>
    <w:rsid w:val="00D46288"/>
    <w:rsid w:val="00D52A11"/>
    <w:rsid w:val="00D539D1"/>
    <w:rsid w:val="00D54AA6"/>
    <w:rsid w:val="00D5534F"/>
    <w:rsid w:val="00D5549A"/>
    <w:rsid w:val="00D554B2"/>
    <w:rsid w:val="00D56310"/>
    <w:rsid w:val="00D56F56"/>
    <w:rsid w:val="00D60A2D"/>
    <w:rsid w:val="00D6497F"/>
    <w:rsid w:val="00D64F5B"/>
    <w:rsid w:val="00D65191"/>
    <w:rsid w:val="00D663E2"/>
    <w:rsid w:val="00D6713A"/>
    <w:rsid w:val="00D67558"/>
    <w:rsid w:val="00D67737"/>
    <w:rsid w:val="00D6782B"/>
    <w:rsid w:val="00D67F6D"/>
    <w:rsid w:val="00D71186"/>
    <w:rsid w:val="00D71356"/>
    <w:rsid w:val="00D719B6"/>
    <w:rsid w:val="00D72016"/>
    <w:rsid w:val="00D72BAC"/>
    <w:rsid w:val="00D73067"/>
    <w:rsid w:val="00D74AD9"/>
    <w:rsid w:val="00D752CE"/>
    <w:rsid w:val="00D756CA"/>
    <w:rsid w:val="00D8171A"/>
    <w:rsid w:val="00D82AD5"/>
    <w:rsid w:val="00D84382"/>
    <w:rsid w:val="00D84FE6"/>
    <w:rsid w:val="00D85414"/>
    <w:rsid w:val="00D8555E"/>
    <w:rsid w:val="00D87346"/>
    <w:rsid w:val="00D90201"/>
    <w:rsid w:val="00D9127A"/>
    <w:rsid w:val="00D929FD"/>
    <w:rsid w:val="00D92BD1"/>
    <w:rsid w:val="00D9364B"/>
    <w:rsid w:val="00D961B5"/>
    <w:rsid w:val="00DA019C"/>
    <w:rsid w:val="00DA0F1D"/>
    <w:rsid w:val="00DA2671"/>
    <w:rsid w:val="00DA3AF2"/>
    <w:rsid w:val="00DA51AF"/>
    <w:rsid w:val="00DA56DA"/>
    <w:rsid w:val="00DA69B5"/>
    <w:rsid w:val="00DA7618"/>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3D55"/>
    <w:rsid w:val="00DC44F1"/>
    <w:rsid w:val="00DC656B"/>
    <w:rsid w:val="00DC68B4"/>
    <w:rsid w:val="00DC6C90"/>
    <w:rsid w:val="00DC6EEC"/>
    <w:rsid w:val="00DC7FEB"/>
    <w:rsid w:val="00DD08A7"/>
    <w:rsid w:val="00DD125D"/>
    <w:rsid w:val="00DD12E1"/>
    <w:rsid w:val="00DD2D4B"/>
    <w:rsid w:val="00DD4B97"/>
    <w:rsid w:val="00DD4D9B"/>
    <w:rsid w:val="00DD4FDA"/>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55DB"/>
    <w:rsid w:val="00DF6D26"/>
    <w:rsid w:val="00DF7189"/>
    <w:rsid w:val="00E0061F"/>
    <w:rsid w:val="00E00DC9"/>
    <w:rsid w:val="00E01338"/>
    <w:rsid w:val="00E01F6F"/>
    <w:rsid w:val="00E0312D"/>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2067"/>
    <w:rsid w:val="00E232A2"/>
    <w:rsid w:val="00E24C3C"/>
    <w:rsid w:val="00E24D67"/>
    <w:rsid w:val="00E25627"/>
    <w:rsid w:val="00E277B2"/>
    <w:rsid w:val="00E30AD1"/>
    <w:rsid w:val="00E32DE4"/>
    <w:rsid w:val="00E3585D"/>
    <w:rsid w:val="00E358F4"/>
    <w:rsid w:val="00E37DEA"/>
    <w:rsid w:val="00E44054"/>
    <w:rsid w:val="00E44301"/>
    <w:rsid w:val="00E46451"/>
    <w:rsid w:val="00E46875"/>
    <w:rsid w:val="00E53436"/>
    <w:rsid w:val="00E56684"/>
    <w:rsid w:val="00E603D3"/>
    <w:rsid w:val="00E60448"/>
    <w:rsid w:val="00E60872"/>
    <w:rsid w:val="00E60F6E"/>
    <w:rsid w:val="00E61394"/>
    <w:rsid w:val="00E62DCF"/>
    <w:rsid w:val="00E65116"/>
    <w:rsid w:val="00E6533B"/>
    <w:rsid w:val="00E66D75"/>
    <w:rsid w:val="00E7206A"/>
    <w:rsid w:val="00E72BBD"/>
    <w:rsid w:val="00E7305D"/>
    <w:rsid w:val="00E74177"/>
    <w:rsid w:val="00E74AD5"/>
    <w:rsid w:val="00E74BC0"/>
    <w:rsid w:val="00E77904"/>
    <w:rsid w:val="00E7791D"/>
    <w:rsid w:val="00E80BF2"/>
    <w:rsid w:val="00E812BF"/>
    <w:rsid w:val="00E83078"/>
    <w:rsid w:val="00E83F78"/>
    <w:rsid w:val="00E853FC"/>
    <w:rsid w:val="00E8543B"/>
    <w:rsid w:val="00E86186"/>
    <w:rsid w:val="00E863FB"/>
    <w:rsid w:val="00E8641F"/>
    <w:rsid w:val="00E9086A"/>
    <w:rsid w:val="00E90BD7"/>
    <w:rsid w:val="00E921FD"/>
    <w:rsid w:val="00E9651C"/>
    <w:rsid w:val="00E96601"/>
    <w:rsid w:val="00E96B3E"/>
    <w:rsid w:val="00E974E9"/>
    <w:rsid w:val="00EA0DD7"/>
    <w:rsid w:val="00EA2C68"/>
    <w:rsid w:val="00EA3898"/>
    <w:rsid w:val="00EA3B0A"/>
    <w:rsid w:val="00EA6EA0"/>
    <w:rsid w:val="00EA780C"/>
    <w:rsid w:val="00EB0A9F"/>
    <w:rsid w:val="00EB1BEB"/>
    <w:rsid w:val="00EB25D7"/>
    <w:rsid w:val="00EB292C"/>
    <w:rsid w:val="00EB4A81"/>
    <w:rsid w:val="00EB5362"/>
    <w:rsid w:val="00EB5490"/>
    <w:rsid w:val="00EB566F"/>
    <w:rsid w:val="00EB5C91"/>
    <w:rsid w:val="00EB61CA"/>
    <w:rsid w:val="00EB6435"/>
    <w:rsid w:val="00EB69D3"/>
    <w:rsid w:val="00EB6C69"/>
    <w:rsid w:val="00EB7420"/>
    <w:rsid w:val="00EB7957"/>
    <w:rsid w:val="00EC0994"/>
    <w:rsid w:val="00EC13F1"/>
    <w:rsid w:val="00EC38BB"/>
    <w:rsid w:val="00EC3B4A"/>
    <w:rsid w:val="00EC3F8A"/>
    <w:rsid w:val="00EC4189"/>
    <w:rsid w:val="00EC4A3C"/>
    <w:rsid w:val="00EC66BE"/>
    <w:rsid w:val="00EC7494"/>
    <w:rsid w:val="00ED0F3A"/>
    <w:rsid w:val="00ED4C08"/>
    <w:rsid w:val="00ED5B59"/>
    <w:rsid w:val="00ED5CF1"/>
    <w:rsid w:val="00ED77DA"/>
    <w:rsid w:val="00EE00CF"/>
    <w:rsid w:val="00EE0D94"/>
    <w:rsid w:val="00EE379D"/>
    <w:rsid w:val="00EE57E2"/>
    <w:rsid w:val="00EE614F"/>
    <w:rsid w:val="00EE6169"/>
    <w:rsid w:val="00EF02AA"/>
    <w:rsid w:val="00EF0796"/>
    <w:rsid w:val="00EF1200"/>
    <w:rsid w:val="00EF2847"/>
    <w:rsid w:val="00EF3624"/>
    <w:rsid w:val="00EF4CC8"/>
    <w:rsid w:val="00EF60A8"/>
    <w:rsid w:val="00EF695C"/>
    <w:rsid w:val="00EF71C3"/>
    <w:rsid w:val="00EF7B09"/>
    <w:rsid w:val="00F00905"/>
    <w:rsid w:val="00F01F6B"/>
    <w:rsid w:val="00F0295C"/>
    <w:rsid w:val="00F02BCE"/>
    <w:rsid w:val="00F04B0C"/>
    <w:rsid w:val="00F056C5"/>
    <w:rsid w:val="00F070BD"/>
    <w:rsid w:val="00F11236"/>
    <w:rsid w:val="00F144A4"/>
    <w:rsid w:val="00F162D6"/>
    <w:rsid w:val="00F16C6F"/>
    <w:rsid w:val="00F2056E"/>
    <w:rsid w:val="00F21DE8"/>
    <w:rsid w:val="00F22C40"/>
    <w:rsid w:val="00F23719"/>
    <w:rsid w:val="00F2411E"/>
    <w:rsid w:val="00F2482E"/>
    <w:rsid w:val="00F25335"/>
    <w:rsid w:val="00F25EEF"/>
    <w:rsid w:val="00F27C8E"/>
    <w:rsid w:val="00F30665"/>
    <w:rsid w:val="00F31036"/>
    <w:rsid w:val="00F31D66"/>
    <w:rsid w:val="00F32925"/>
    <w:rsid w:val="00F332C0"/>
    <w:rsid w:val="00F341A6"/>
    <w:rsid w:val="00F363EC"/>
    <w:rsid w:val="00F3694D"/>
    <w:rsid w:val="00F40F42"/>
    <w:rsid w:val="00F40FB4"/>
    <w:rsid w:val="00F413AC"/>
    <w:rsid w:val="00F42F62"/>
    <w:rsid w:val="00F44019"/>
    <w:rsid w:val="00F455B0"/>
    <w:rsid w:val="00F46A04"/>
    <w:rsid w:val="00F46DA6"/>
    <w:rsid w:val="00F46E87"/>
    <w:rsid w:val="00F506F9"/>
    <w:rsid w:val="00F52B3C"/>
    <w:rsid w:val="00F53635"/>
    <w:rsid w:val="00F56910"/>
    <w:rsid w:val="00F573A7"/>
    <w:rsid w:val="00F574CC"/>
    <w:rsid w:val="00F60187"/>
    <w:rsid w:val="00F61C4C"/>
    <w:rsid w:val="00F62B6A"/>
    <w:rsid w:val="00F62F25"/>
    <w:rsid w:val="00F645CE"/>
    <w:rsid w:val="00F6498A"/>
    <w:rsid w:val="00F64D2A"/>
    <w:rsid w:val="00F6500C"/>
    <w:rsid w:val="00F65015"/>
    <w:rsid w:val="00F7172B"/>
    <w:rsid w:val="00F730B7"/>
    <w:rsid w:val="00F73567"/>
    <w:rsid w:val="00F75C34"/>
    <w:rsid w:val="00F7629B"/>
    <w:rsid w:val="00F8124F"/>
    <w:rsid w:val="00F81A23"/>
    <w:rsid w:val="00F81B02"/>
    <w:rsid w:val="00F81CE9"/>
    <w:rsid w:val="00F82096"/>
    <w:rsid w:val="00F82751"/>
    <w:rsid w:val="00F83A19"/>
    <w:rsid w:val="00F83AA8"/>
    <w:rsid w:val="00F862AE"/>
    <w:rsid w:val="00F90C97"/>
    <w:rsid w:val="00F91982"/>
    <w:rsid w:val="00F92CE4"/>
    <w:rsid w:val="00F94196"/>
    <w:rsid w:val="00F95219"/>
    <w:rsid w:val="00F96F92"/>
    <w:rsid w:val="00FA00DA"/>
    <w:rsid w:val="00FA035B"/>
    <w:rsid w:val="00FA148B"/>
    <w:rsid w:val="00FA17A3"/>
    <w:rsid w:val="00FA3511"/>
    <w:rsid w:val="00FA3546"/>
    <w:rsid w:val="00FA4FC5"/>
    <w:rsid w:val="00FA5091"/>
    <w:rsid w:val="00FA6A9A"/>
    <w:rsid w:val="00FB069B"/>
    <w:rsid w:val="00FB133A"/>
    <w:rsid w:val="00FB1368"/>
    <w:rsid w:val="00FB1436"/>
    <w:rsid w:val="00FB261C"/>
    <w:rsid w:val="00FB5B11"/>
    <w:rsid w:val="00FB6BF7"/>
    <w:rsid w:val="00FB73FE"/>
    <w:rsid w:val="00FB7A57"/>
    <w:rsid w:val="00FB7F2D"/>
    <w:rsid w:val="00FC13B0"/>
    <w:rsid w:val="00FC1707"/>
    <w:rsid w:val="00FC3835"/>
    <w:rsid w:val="00FC3EA2"/>
    <w:rsid w:val="00FC40D7"/>
    <w:rsid w:val="00FC5281"/>
    <w:rsid w:val="00FC5425"/>
    <w:rsid w:val="00FC59DF"/>
    <w:rsid w:val="00FC6239"/>
    <w:rsid w:val="00FC6D5B"/>
    <w:rsid w:val="00FD0DA5"/>
    <w:rsid w:val="00FD0F58"/>
    <w:rsid w:val="00FD1868"/>
    <w:rsid w:val="00FD2741"/>
    <w:rsid w:val="00FD2A3B"/>
    <w:rsid w:val="00FD3006"/>
    <w:rsid w:val="00FD4505"/>
    <w:rsid w:val="00FE0238"/>
    <w:rsid w:val="00FE03DE"/>
    <w:rsid w:val="00FE5892"/>
    <w:rsid w:val="00FE725C"/>
    <w:rsid w:val="00FE7560"/>
    <w:rsid w:val="00FE77DE"/>
    <w:rsid w:val="00FF1314"/>
    <w:rsid w:val="00FF1903"/>
    <w:rsid w:val="00FF2319"/>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1E5410D"/>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38B1"/>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bmcneurosci.biomedcentral.com/articles/10.1186/1471-2202-10-55" TargetMode="External"/><Relationship Id="rId2" Type="http://schemas.openxmlformats.org/officeDocument/2006/relationships/customXml" Target="../customXml/item2.xml"/><Relationship Id="rId16" Type="http://schemas.openxmlformats.org/officeDocument/2006/relationships/hyperlink" Target="https://bmcneurosci.biomedcentral.com/articles/10.1186/1471-2202-10-55"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sf.io/625d8/" TargetMode="External"/><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
      <w:docPartPr>
        <w:name w:val="0D21763707B94ABF82BAEEB6AD158BD4"/>
        <w:category>
          <w:name w:val="General"/>
          <w:gallery w:val="placeholder"/>
        </w:category>
        <w:types>
          <w:type w:val="bbPlcHdr"/>
        </w:types>
        <w:behaviors>
          <w:behavior w:val="content"/>
        </w:behaviors>
        <w:guid w:val="{06EC6E1B-B29B-4839-ABCC-603A8E3125DC}"/>
      </w:docPartPr>
      <w:docPartBody>
        <w:p w:rsidR="007F5DEB" w:rsidRDefault="004B7259">
          <w:pPr>
            <w:pStyle w:val="0D21763707B94ABF82BAEEB6AD158BD4"/>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To see your document with pagination, on the View tab, click Reading View.) Note that all text styles for this template are available on the Home tab of the ribbon, in the Styles gallery.</w:t>
          </w:r>
        </w:p>
      </w:docPartBody>
    </w:docPart>
    <w:docPart>
      <w:docPartPr>
        <w:name w:val="6E932D2222FB46C9803A69B534DCF1D5"/>
        <w:category>
          <w:name w:val="General"/>
          <w:gallery w:val="placeholder"/>
        </w:category>
        <w:types>
          <w:type w:val="bbPlcHdr"/>
        </w:types>
        <w:behaviors>
          <w:behavior w:val="content"/>
        </w:behaviors>
        <w:guid w:val="{C209BBE4-E1B0-4415-AB46-EB76A3BB5130}"/>
      </w:docPartPr>
      <w:docPartBody>
        <w:p w:rsidR="007F5DEB" w:rsidRDefault="004B7259">
          <w:pPr>
            <w:pStyle w:val="6E932D2222FB46C9803A69B534DCF1D5"/>
          </w:pPr>
          <w:r>
            <w:t>Add keywords here. To replace this (or any) tip text with your own, just select it and then start typing. Don’t include space to the right or left of the characters in your sele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C4658"/>
    <w:rsid w:val="000F15C5"/>
    <w:rsid w:val="00193100"/>
    <w:rsid w:val="001B4DAF"/>
    <w:rsid w:val="00211CFA"/>
    <w:rsid w:val="002F422A"/>
    <w:rsid w:val="00325EBC"/>
    <w:rsid w:val="003A5D7B"/>
    <w:rsid w:val="003F197B"/>
    <w:rsid w:val="00476303"/>
    <w:rsid w:val="004B7259"/>
    <w:rsid w:val="004D028B"/>
    <w:rsid w:val="005A1508"/>
    <w:rsid w:val="0062727C"/>
    <w:rsid w:val="006531CF"/>
    <w:rsid w:val="007C6991"/>
    <w:rsid w:val="007F5DEB"/>
    <w:rsid w:val="008147FB"/>
    <w:rsid w:val="009C7277"/>
    <w:rsid w:val="009E1CC8"/>
    <w:rsid w:val="00A02537"/>
    <w:rsid w:val="00A16AC4"/>
    <w:rsid w:val="00AD4761"/>
    <w:rsid w:val="00AF5B2D"/>
    <w:rsid w:val="00AF6DC2"/>
    <w:rsid w:val="00B15F56"/>
    <w:rsid w:val="00B21032"/>
    <w:rsid w:val="00B701C9"/>
    <w:rsid w:val="00BC3FB2"/>
    <w:rsid w:val="00C91B01"/>
    <w:rsid w:val="00C9576A"/>
    <w:rsid w:val="00D23BEB"/>
    <w:rsid w:val="00D310BA"/>
    <w:rsid w:val="00DD0F22"/>
    <w:rsid w:val="00E81151"/>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5A1508"/>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3.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customXml/itemProps3.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5.xml><?xml version="1.0" encoding="utf-8"?>
<ds:datastoreItem xmlns:ds="http://schemas.openxmlformats.org/officeDocument/2006/customXml" ds:itemID="{C9B16F7D-5273-4AEB-88F3-F410C75E417B}">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725</TotalTime>
  <Pages>36</Pages>
  <Words>20874</Words>
  <Characters>114808</Characters>
  <Application>Microsoft Office Word</Application>
  <DocSecurity>0</DocSecurity>
  <Lines>956</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141</cp:revision>
  <cp:lastPrinted>2020-01-05T06:03:00Z</cp:lastPrinted>
  <dcterms:created xsi:type="dcterms:W3CDTF">2020-01-06T15:22:00Z</dcterms:created>
  <dcterms:modified xsi:type="dcterms:W3CDTF">2020-01-08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8VDOGa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